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oter10.xml" ContentType="application/vnd.openxmlformats-officedocument.wordprocessingml.footer+xml"/>
  <Override PartName="/word/header11.xml" ContentType="application/vnd.openxmlformats-officedocument.wordprocessingml.header+xml"/>
  <Override PartName="/word/footer11.xml" ContentType="application/vnd.openxmlformats-officedocument.wordprocessingml.footer+xml"/>
  <Override PartName="/word/header12.xml" ContentType="application/vnd.openxmlformats-officedocument.wordprocessingml.header+xml"/>
  <Override PartName="/word/footer1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C5A4AE3" w14:textId="77777777" w:rsidR="007B676F" w:rsidRPr="00575802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575802">
        <w:rPr>
          <w:rFonts w:ascii="Times New Roman" w:hAnsi="Times New Roman" w:cs="Times New Roman"/>
          <w:b/>
          <w:bCs/>
          <w:sz w:val="24"/>
          <w:szCs w:val="24"/>
          <w:lang w:val="en-ID"/>
        </w:rPr>
        <w:t>PENGEMBANGAN APLIKASI MOBILE UNTUK MENGETAHUI INDIKASI KETERGANTUNGAN PENGGUNAAN SMARTPHONE</w:t>
      </w:r>
    </w:p>
    <w:p w14:paraId="6EF7CB17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ID"/>
        </w:rPr>
      </w:pPr>
      <w:r w:rsidRPr="00575802">
        <w:rPr>
          <w:rFonts w:ascii="Times New Roman" w:hAnsi="Times New Roman" w:cs="Times New Roman"/>
          <w:b/>
          <w:bCs/>
          <w:sz w:val="24"/>
          <w:szCs w:val="24"/>
          <w:lang w:val="en-ID"/>
        </w:rPr>
        <w:t>PADA LANJUT USIA</w:t>
      </w:r>
    </w:p>
    <w:p w14:paraId="33372F63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721B085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27DCA11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>SKRIPSI</w:t>
      </w:r>
    </w:p>
    <w:p w14:paraId="7EBDA94A" w14:textId="77777777" w:rsidR="007B676F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D148826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7B7F4D8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Calibri" w:eastAsia="Calibri" w:hAnsi="Calibri" w:cs="Times New Roman"/>
          <w:noProof/>
        </w:rPr>
        <w:drawing>
          <wp:inline distT="0" distB="0" distL="0" distR="0" wp14:anchorId="10532DDC" wp14:editId="621314CE">
            <wp:extent cx="1080000" cy="1213125"/>
            <wp:effectExtent l="0" t="0" r="6350" b="6350"/>
            <wp:docPr id="1" name="Picture 1" descr="Hasil gambar untuk LOGO UNU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asil gambar untuk LOGO UNUD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0000" cy="12131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738D08B" w14:textId="77777777" w:rsidR="007B676F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39A548AD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14E1E912" w14:textId="56E33690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 xml:space="preserve">I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Wayan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sz w:val="24"/>
          <w:szCs w:val="24"/>
        </w:rPr>
        <w:t>Gede</w:t>
      </w:r>
      <w:proofErr w:type="spellEnd"/>
      <w:r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BB6BD2">
        <w:rPr>
          <w:rFonts w:ascii="Times New Roman" w:hAnsi="Times New Roman" w:cs="Times New Roman"/>
          <w:b/>
          <w:bCs/>
          <w:sz w:val="24"/>
          <w:szCs w:val="24"/>
        </w:rPr>
        <w:t>I</w:t>
      </w:r>
      <w:r>
        <w:rPr>
          <w:rFonts w:ascii="Times New Roman" w:hAnsi="Times New Roman" w:cs="Times New Roman"/>
          <w:b/>
          <w:bCs/>
          <w:sz w:val="24"/>
          <w:szCs w:val="24"/>
        </w:rPr>
        <w:t>ndrayasa</w:t>
      </w:r>
    </w:p>
    <w:p w14:paraId="39B7114F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>NIM. 1</w:t>
      </w:r>
      <w:r>
        <w:rPr>
          <w:rFonts w:ascii="Times New Roman" w:hAnsi="Times New Roman" w:cs="Times New Roman"/>
          <w:b/>
          <w:bCs/>
          <w:sz w:val="24"/>
          <w:szCs w:val="24"/>
        </w:rPr>
        <w:t>708561030</w:t>
      </w:r>
    </w:p>
    <w:p w14:paraId="3F1FDF43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4C4E5D5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50B1E3B6" w14:textId="77777777" w:rsidR="007B676F" w:rsidRPr="00001F3B" w:rsidRDefault="007B676F" w:rsidP="007B676F">
      <w:pPr>
        <w:spacing w:line="36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537993F5" w14:textId="311785DC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>PROGRAM STUDI INFORMATIKA</w:t>
      </w:r>
    </w:p>
    <w:p w14:paraId="7A2E0BD8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>FAKULTAS MATEMATIKA DAN ILMU PENGETAHUAN ALAM</w:t>
      </w:r>
    </w:p>
    <w:p w14:paraId="5389689C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>UNIVERSITAS UDAYANA</w:t>
      </w:r>
    </w:p>
    <w:p w14:paraId="597F0E59" w14:textId="107F2409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>JIMBARAN</w:t>
      </w:r>
    </w:p>
    <w:p w14:paraId="7A5658D3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>2020</w:t>
      </w:r>
    </w:p>
    <w:p w14:paraId="5D9A9774" w14:textId="77777777" w:rsidR="007B676F" w:rsidRPr="00001F3B" w:rsidRDefault="007B676F" w:rsidP="007B676F">
      <w:pPr>
        <w:pStyle w:val="Heading1"/>
        <w:spacing w:before="0"/>
        <w:rPr>
          <w:rFonts w:eastAsia="Times New Roman"/>
          <w:sz w:val="24"/>
          <w:lang w:val="en-ID"/>
        </w:rPr>
      </w:pPr>
      <w:r w:rsidRPr="00001F3B">
        <w:rPr>
          <w:sz w:val="24"/>
          <w:szCs w:val="24"/>
        </w:rPr>
        <w:br w:type="page"/>
      </w:r>
      <w:bookmarkStart w:id="0" w:name="_Toc32533733"/>
      <w:bookmarkStart w:id="1" w:name="_Toc61250800"/>
      <w:r w:rsidRPr="00001F3B">
        <w:rPr>
          <w:rFonts w:eastAsia="Times New Roman"/>
          <w:sz w:val="24"/>
          <w:lang w:val="en-ID"/>
        </w:rPr>
        <w:lastRenderedPageBreak/>
        <w:t>SURAT PERNYATAAN KEASLIAN KARYA ILMIAH</w:t>
      </w:r>
      <w:bookmarkEnd w:id="0"/>
      <w:bookmarkEnd w:id="1"/>
    </w:p>
    <w:p w14:paraId="0EB12046" w14:textId="77777777" w:rsidR="007B676F" w:rsidRPr="00001F3B" w:rsidRDefault="007B676F" w:rsidP="007B676F">
      <w:pPr>
        <w:spacing w:after="0" w:line="356" w:lineRule="auto"/>
        <w:ind w:left="14" w:right="47" w:hanging="1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</w:p>
    <w:p w14:paraId="3C2FDCD2" w14:textId="77777777" w:rsidR="007B676F" w:rsidRPr="00001F3B" w:rsidRDefault="007B676F" w:rsidP="007B676F">
      <w:pPr>
        <w:spacing w:after="0" w:line="356" w:lineRule="auto"/>
        <w:ind w:left="14" w:right="47" w:hanging="1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bertand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tang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bawah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menyatak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naskah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krips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judul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:</w:t>
      </w:r>
      <w:r w:rsidRPr="00001F3B">
        <w:rPr>
          <w:rFonts w:ascii="Times New Roman" w:eastAsia="Times New Roman" w:hAnsi="Times New Roman" w:cs="Times New Roman"/>
          <w:b/>
          <w:color w:val="000000"/>
          <w:sz w:val="24"/>
          <w:szCs w:val="24"/>
          <w:lang w:val="en-ID"/>
        </w:rPr>
        <w:t xml:space="preserve"> </w:t>
      </w:r>
    </w:p>
    <w:p w14:paraId="13373165" w14:textId="77777777" w:rsidR="007B676F" w:rsidRPr="00F65A46" w:rsidRDefault="007B676F" w:rsidP="007B676F">
      <w:pPr>
        <w:spacing w:after="112" w:line="276" w:lineRule="auto"/>
        <w:jc w:val="both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/>
        </w:rPr>
      </w:pPr>
      <w:r w:rsidRPr="00F65A46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lang w:val="en-ID"/>
        </w:rPr>
        <w:t>PENGEMBANGAN APLIKASI MOBILE UNTUK MENGETAHUI INDIKASI KETERGANTUNGAN PENGGUNAA SMARTPHONE PADA LANJUT USIA</w:t>
      </w:r>
    </w:p>
    <w:tbl>
      <w:tblPr>
        <w:tblStyle w:val="TableGrid3"/>
        <w:tblW w:w="0" w:type="auto"/>
        <w:tblInd w:w="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51"/>
        <w:gridCol w:w="283"/>
        <w:gridCol w:w="5477"/>
      </w:tblGrid>
      <w:tr w:rsidR="007B676F" w:rsidRPr="00001F3B" w14:paraId="103E4A10" w14:textId="77777777" w:rsidTr="007B676F">
        <w:tc>
          <w:tcPr>
            <w:tcW w:w="2051" w:type="dxa"/>
          </w:tcPr>
          <w:p w14:paraId="476E9FA5" w14:textId="77777777" w:rsidR="007B676F" w:rsidRPr="00001F3B" w:rsidRDefault="007B676F" w:rsidP="007B676F">
            <w:pPr>
              <w:spacing w:line="364" w:lineRule="auto"/>
              <w:ind w:right="-3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Nama</w:t>
            </w:r>
          </w:p>
        </w:tc>
        <w:tc>
          <w:tcPr>
            <w:tcW w:w="283" w:type="dxa"/>
          </w:tcPr>
          <w:p w14:paraId="79EF605E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:</w:t>
            </w:r>
          </w:p>
        </w:tc>
        <w:tc>
          <w:tcPr>
            <w:tcW w:w="5477" w:type="dxa"/>
          </w:tcPr>
          <w:p w14:paraId="6F50F7C6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I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Waya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Ged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 Indrayasa</w:t>
            </w:r>
          </w:p>
        </w:tc>
      </w:tr>
      <w:tr w:rsidR="007B676F" w:rsidRPr="00001F3B" w14:paraId="1B8B147E" w14:textId="77777777" w:rsidTr="007B676F">
        <w:tc>
          <w:tcPr>
            <w:tcW w:w="2051" w:type="dxa"/>
          </w:tcPr>
          <w:p w14:paraId="40AC0747" w14:textId="77777777" w:rsidR="007B676F" w:rsidRPr="00001F3B" w:rsidRDefault="007B676F" w:rsidP="007B676F">
            <w:pPr>
              <w:spacing w:line="364" w:lineRule="auto"/>
              <w:ind w:right="-3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NIM</w:t>
            </w:r>
          </w:p>
        </w:tc>
        <w:tc>
          <w:tcPr>
            <w:tcW w:w="283" w:type="dxa"/>
          </w:tcPr>
          <w:p w14:paraId="22A002DD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:</w:t>
            </w:r>
          </w:p>
        </w:tc>
        <w:tc>
          <w:tcPr>
            <w:tcW w:w="5477" w:type="dxa"/>
          </w:tcPr>
          <w:p w14:paraId="6F9AAA7B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1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708561030</w:t>
            </w:r>
          </w:p>
        </w:tc>
      </w:tr>
      <w:tr w:rsidR="007B676F" w:rsidRPr="00001F3B" w14:paraId="2363B42D" w14:textId="77777777" w:rsidTr="007B676F">
        <w:tc>
          <w:tcPr>
            <w:tcW w:w="2051" w:type="dxa"/>
          </w:tcPr>
          <w:p w14:paraId="419DD727" w14:textId="77777777" w:rsidR="007B676F" w:rsidRPr="00001F3B" w:rsidRDefault="007B676F" w:rsidP="007B676F">
            <w:pPr>
              <w:spacing w:line="364" w:lineRule="auto"/>
              <w:ind w:right="-3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Program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Studi</w:t>
            </w:r>
            <w:proofErr w:type="spellEnd"/>
          </w:p>
        </w:tc>
        <w:tc>
          <w:tcPr>
            <w:tcW w:w="283" w:type="dxa"/>
          </w:tcPr>
          <w:p w14:paraId="5F53C18B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:</w:t>
            </w:r>
          </w:p>
        </w:tc>
        <w:tc>
          <w:tcPr>
            <w:tcW w:w="5477" w:type="dxa"/>
          </w:tcPr>
          <w:p w14:paraId="2B34CB30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Informatika</w:t>
            </w:r>
            <w:proofErr w:type="spellEnd"/>
          </w:p>
        </w:tc>
      </w:tr>
      <w:tr w:rsidR="007B676F" w:rsidRPr="00001F3B" w14:paraId="1C36D5D0" w14:textId="77777777" w:rsidTr="007B676F">
        <w:tc>
          <w:tcPr>
            <w:tcW w:w="2051" w:type="dxa"/>
          </w:tcPr>
          <w:p w14:paraId="4303DD9E" w14:textId="77777777" w:rsidR="007B676F" w:rsidRPr="00001F3B" w:rsidRDefault="007B676F" w:rsidP="007B676F">
            <w:pPr>
              <w:spacing w:line="364" w:lineRule="auto"/>
              <w:ind w:right="-3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E-mail</w:t>
            </w:r>
          </w:p>
        </w:tc>
        <w:tc>
          <w:tcPr>
            <w:tcW w:w="283" w:type="dxa"/>
          </w:tcPr>
          <w:p w14:paraId="0659C3E1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:</w:t>
            </w:r>
          </w:p>
        </w:tc>
        <w:tc>
          <w:tcPr>
            <w:tcW w:w="5477" w:type="dxa"/>
          </w:tcPr>
          <w:p w14:paraId="3CBC3B2C" w14:textId="77777777" w:rsidR="007B676F" w:rsidRPr="00001F3B" w:rsidRDefault="007522C0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  <w:lang w:val="en-ID"/>
              </w:rPr>
            </w:pPr>
            <w:hyperlink r:id="rId9" w:history="1">
              <w:r w:rsidR="007B676F" w:rsidRPr="00EF7ECD">
                <w:rPr>
                  <w:rStyle w:val="Hyperlink"/>
                </w:rPr>
                <w:t>indrayasa038</w:t>
              </w:r>
              <w:r w:rsidR="007B676F" w:rsidRPr="00EF7ECD">
                <w:rPr>
                  <w:rStyle w:val="Hyperlink"/>
                  <w:rFonts w:ascii="Times New Roman" w:eastAsia="Times New Roman" w:hAnsi="Times New Roman" w:cs="Times New Roman"/>
                  <w:sz w:val="24"/>
                  <w:szCs w:val="24"/>
                  <w:lang w:val="en-ID"/>
                </w:rPr>
                <w:t>@gmail.com</w:t>
              </w:r>
            </w:hyperlink>
          </w:p>
        </w:tc>
      </w:tr>
      <w:tr w:rsidR="007B676F" w:rsidRPr="00001F3B" w14:paraId="3B20D476" w14:textId="77777777" w:rsidTr="007B676F">
        <w:tc>
          <w:tcPr>
            <w:tcW w:w="2051" w:type="dxa"/>
          </w:tcPr>
          <w:p w14:paraId="7EB54355" w14:textId="77777777" w:rsidR="007B676F" w:rsidRPr="00001F3B" w:rsidRDefault="007B676F" w:rsidP="007B676F">
            <w:pPr>
              <w:spacing w:line="364" w:lineRule="auto"/>
              <w:ind w:right="-3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Nomor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telp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/HP</w:t>
            </w:r>
          </w:p>
        </w:tc>
        <w:tc>
          <w:tcPr>
            <w:tcW w:w="283" w:type="dxa"/>
          </w:tcPr>
          <w:p w14:paraId="0AE50B9E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:</w:t>
            </w:r>
          </w:p>
        </w:tc>
        <w:tc>
          <w:tcPr>
            <w:tcW w:w="5477" w:type="dxa"/>
          </w:tcPr>
          <w:p w14:paraId="0FFB6A11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08</w:t>
            </w:r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970281668</w:t>
            </w:r>
          </w:p>
        </w:tc>
      </w:tr>
      <w:tr w:rsidR="007B676F" w:rsidRPr="00001F3B" w14:paraId="440FC2A8" w14:textId="77777777" w:rsidTr="007B676F">
        <w:tc>
          <w:tcPr>
            <w:tcW w:w="2051" w:type="dxa"/>
          </w:tcPr>
          <w:p w14:paraId="758374E0" w14:textId="77777777" w:rsidR="007B676F" w:rsidRPr="00001F3B" w:rsidRDefault="007B676F" w:rsidP="007B676F">
            <w:pPr>
              <w:spacing w:line="364" w:lineRule="auto"/>
              <w:ind w:right="-30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Alamat</w:t>
            </w:r>
          </w:p>
        </w:tc>
        <w:tc>
          <w:tcPr>
            <w:tcW w:w="283" w:type="dxa"/>
          </w:tcPr>
          <w:p w14:paraId="4F27B68D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:</w:t>
            </w:r>
          </w:p>
        </w:tc>
        <w:tc>
          <w:tcPr>
            <w:tcW w:w="5477" w:type="dxa"/>
          </w:tcPr>
          <w:p w14:paraId="41931EC2" w14:textId="77777777" w:rsidR="007B676F" w:rsidRPr="00001F3B" w:rsidRDefault="007B676F" w:rsidP="007B676F">
            <w:pPr>
              <w:spacing w:line="364" w:lineRule="auto"/>
              <w:jc w:val="both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Jl.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Kembang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>Matahari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 No.19,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ID"/>
              </w:rPr>
              <w:t xml:space="preserve"> Denpasar</w:t>
            </w:r>
          </w:p>
        </w:tc>
      </w:tr>
    </w:tbl>
    <w:p w14:paraId="2BAB7A21" w14:textId="77777777" w:rsidR="007B676F" w:rsidRPr="00001F3B" w:rsidRDefault="007B676F" w:rsidP="007B676F">
      <w:pPr>
        <w:spacing w:after="0" w:line="364" w:lineRule="auto"/>
        <w:ind w:left="14" w:right="1984" w:hanging="1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</w:p>
    <w:p w14:paraId="6C790852" w14:textId="77777777" w:rsidR="007B676F" w:rsidRPr="00001F3B" w:rsidRDefault="007B676F" w:rsidP="007B676F">
      <w:pPr>
        <w:spacing w:after="159" w:line="358" w:lineRule="auto"/>
        <w:ind w:left="14" w:right="47" w:hanging="1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Belum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ipublikasik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okume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krips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jurnal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nasional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maupu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internasional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atau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rosiding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manapu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edang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atau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iajuk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ublikas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jurnal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atau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rosiding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manapu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Apabil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har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terbukt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langgar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kaidah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–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kaidah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akademik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kary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ilmiah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ay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mak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ay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bersedi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menanggung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anksi-sanks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ijatuhk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karen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kesalah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ebagaiman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iatur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ratur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Menteri Pendidikan Nasional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Nomor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17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Tahu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2010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tentang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ncegah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nanggulang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lagiat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rguru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Tinggi. </w:t>
      </w:r>
    </w:p>
    <w:p w14:paraId="7A4124CD" w14:textId="77777777" w:rsidR="007B676F" w:rsidRPr="00001F3B" w:rsidRDefault="007B676F" w:rsidP="007B676F">
      <w:pPr>
        <w:spacing w:after="161" w:line="356" w:lineRule="auto"/>
        <w:ind w:left="14" w:right="47" w:hanging="10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emiki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Surat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rnyata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ay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buat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sesungguhny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ipergunak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bilamana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diperluk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. </w:t>
      </w:r>
    </w:p>
    <w:p w14:paraId="302DC5C8" w14:textId="77777777" w:rsidR="007B676F" w:rsidRPr="00001F3B" w:rsidRDefault="007B676F" w:rsidP="007B676F">
      <w:pPr>
        <w:spacing w:after="114" w:line="240" w:lineRule="auto"/>
        <w:ind w:left="3969" w:right="555" w:hanging="1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  Bukit Jimbaran, 20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1</w:t>
      </w:r>
    </w:p>
    <w:p w14:paraId="6709667E" w14:textId="77777777" w:rsidR="007B676F" w:rsidRPr="00001F3B" w:rsidRDefault="007B676F" w:rsidP="007B676F">
      <w:pPr>
        <w:spacing w:after="114" w:line="240" w:lineRule="auto"/>
        <w:ind w:left="3969" w:right="354" w:hanging="1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membuat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pernyataan</w:t>
      </w:r>
      <w:proofErr w:type="spellEnd"/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,</w:t>
      </w:r>
    </w:p>
    <w:p w14:paraId="6EADCBA2" w14:textId="77777777" w:rsidR="007B676F" w:rsidRPr="00001F3B" w:rsidRDefault="007B676F" w:rsidP="007B676F">
      <w:pPr>
        <w:spacing w:after="114" w:line="240" w:lineRule="auto"/>
        <w:ind w:left="3969" w:right="354" w:hanging="1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</w:p>
    <w:p w14:paraId="1C69FA38" w14:textId="77777777" w:rsidR="007B676F" w:rsidRPr="00001F3B" w:rsidRDefault="007B676F" w:rsidP="007B676F">
      <w:pPr>
        <w:spacing w:after="114" w:line="240" w:lineRule="auto"/>
        <w:ind w:left="3969" w:right="354" w:hanging="10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</w:p>
    <w:p w14:paraId="28B0ED45" w14:textId="77777777" w:rsidR="007B676F" w:rsidRPr="00001F3B" w:rsidRDefault="007B676F" w:rsidP="007B676F">
      <w:pPr>
        <w:spacing w:after="0" w:line="360" w:lineRule="auto"/>
        <w:ind w:left="3969" w:right="505" w:hanging="11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I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Wayan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>Gede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lang w:val="en-ID"/>
        </w:rPr>
        <w:t xml:space="preserve"> Indrayasa</w:t>
      </w:r>
    </w:p>
    <w:p w14:paraId="268B2904" w14:textId="77777777" w:rsidR="007B676F" w:rsidRPr="00001F3B" w:rsidRDefault="007B676F" w:rsidP="007B676F">
      <w:pPr>
        <w:spacing w:line="360" w:lineRule="auto"/>
        <w:ind w:left="4820"/>
        <w:rPr>
          <w:rFonts w:ascii="Times New Roman" w:hAnsi="Times New Roman" w:cs="Times New Roman"/>
          <w:bCs/>
          <w:sz w:val="24"/>
        </w:rPr>
      </w:pPr>
      <w:r w:rsidRPr="00001F3B">
        <w:rPr>
          <w:rFonts w:ascii="Times New Roman" w:hAnsi="Times New Roman" w:cs="Times New Roman"/>
          <w:sz w:val="24"/>
          <w:lang w:val="en-ID"/>
        </w:rPr>
        <w:t>NIM. 1</w:t>
      </w:r>
      <w:r>
        <w:rPr>
          <w:rFonts w:ascii="Times New Roman" w:hAnsi="Times New Roman" w:cs="Times New Roman"/>
          <w:sz w:val="24"/>
          <w:lang w:val="en-ID"/>
        </w:rPr>
        <w:t>708561030</w:t>
      </w:r>
    </w:p>
    <w:p w14:paraId="43B133BA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001A4608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b/>
          <w:bCs/>
          <w:sz w:val="24"/>
          <w:lang w:eastAsia="ja-JP"/>
        </w:rPr>
      </w:pPr>
      <w:r w:rsidRPr="00001F3B">
        <w:rPr>
          <w:rFonts w:ascii="Times New Roman" w:eastAsia="MS Mincho" w:hAnsi="Times New Roman" w:cs="Times New Roman"/>
          <w:b/>
          <w:bCs/>
          <w:sz w:val="24"/>
          <w:lang w:eastAsia="ja-JP"/>
        </w:rPr>
        <w:lastRenderedPageBreak/>
        <w:t>LEMBAR PENGESAHAN TUGAS AKHIR</w:t>
      </w:r>
    </w:p>
    <w:p w14:paraId="0AFD641F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b/>
          <w:bCs/>
          <w:sz w:val="24"/>
          <w:lang w:eastAsia="ja-JP"/>
        </w:rPr>
      </w:pPr>
    </w:p>
    <w:tbl>
      <w:tblPr>
        <w:tblStyle w:val="TableGrid1"/>
        <w:tblW w:w="836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283"/>
        <w:gridCol w:w="6101"/>
      </w:tblGrid>
      <w:tr w:rsidR="007B676F" w:rsidRPr="00001F3B" w14:paraId="0A4FD605" w14:textId="77777777" w:rsidTr="007B676F">
        <w:trPr>
          <w:trHeight w:val="892"/>
        </w:trPr>
        <w:tc>
          <w:tcPr>
            <w:tcW w:w="1980" w:type="dxa"/>
          </w:tcPr>
          <w:p w14:paraId="35F6AA1E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Judul</w:t>
            </w:r>
            <w:proofErr w:type="spellEnd"/>
          </w:p>
        </w:tc>
        <w:tc>
          <w:tcPr>
            <w:tcW w:w="283" w:type="dxa"/>
          </w:tcPr>
          <w:p w14:paraId="52E9133C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:</w:t>
            </w:r>
          </w:p>
        </w:tc>
        <w:tc>
          <w:tcPr>
            <w:tcW w:w="6101" w:type="dxa"/>
          </w:tcPr>
          <w:p w14:paraId="5293C740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Pengembangan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Aplikasi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Mobile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Untuk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Mengetahui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Indikasi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Ketergantungan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Penggunaan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Indikasi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Ketergantungan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Penggunaan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Smartphone Pada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Lanjut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Usia</w:t>
            </w:r>
            <w:proofErr w:type="spellEnd"/>
          </w:p>
        </w:tc>
      </w:tr>
      <w:tr w:rsidR="007B676F" w:rsidRPr="00001F3B" w14:paraId="4BDD3426" w14:textId="77777777" w:rsidTr="007B676F">
        <w:tc>
          <w:tcPr>
            <w:tcW w:w="1980" w:type="dxa"/>
          </w:tcPr>
          <w:p w14:paraId="33D22348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Kompetensi</w:t>
            </w:r>
            <w:proofErr w:type="spellEnd"/>
          </w:p>
        </w:tc>
        <w:tc>
          <w:tcPr>
            <w:tcW w:w="283" w:type="dxa"/>
          </w:tcPr>
          <w:p w14:paraId="1FA0541B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:</w:t>
            </w:r>
          </w:p>
        </w:tc>
        <w:tc>
          <w:tcPr>
            <w:tcW w:w="6101" w:type="dxa"/>
          </w:tcPr>
          <w:p w14:paraId="64C74634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Penemuan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dan </w:t>
            </w: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Manajemen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Pengetahuan</w:t>
            </w:r>
            <w:proofErr w:type="spellEnd"/>
          </w:p>
        </w:tc>
      </w:tr>
      <w:tr w:rsidR="007B676F" w:rsidRPr="00001F3B" w14:paraId="4B711B53" w14:textId="77777777" w:rsidTr="007B676F">
        <w:tc>
          <w:tcPr>
            <w:tcW w:w="1980" w:type="dxa"/>
          </w:tcPr>
          <w:p w14:paraId="002667EE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Nama</w:t>
            </w:r>
          </w:p>
        </w:tc>
        <w:tc>
          <w:tcPr>
            <w:tcW w:w="283" w:type="dxa"/>
          </w:tcPr>
          <w:p w14:paraId="5C6DCBEF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:</w:t>
            </w:r>
          </w:p>
        </w:tc>
        <w:tc>
          <w:tcPr>
            <w:tcW w:w="6101" w:type="dxa"/>
          </w:tcPr>
          <w:p w14:paraId="7B356BAF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I Made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Wayan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</w:t>
            </w:r>
            <w:proofErr w:type="spellStart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Gede</w:t>
            </w:r>
            <w:proofErr w:type="spellEnd"/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Indrayasa</w:t>
            </w:r>
          </w:p>
        </w:tc>
      </w:tr>
      <w:tr w:rsidR="007B676F" w:rsidRPr="00001F3B" w14:paraId="41AA84E9" w14:textId="77777777" w:rsidTr="007B676F">
        <w:tc>
          <w:tcPr>
            <w:tcW w:w="1980" w:type="dxa"/>
          </w:tcPr>
          <w:p w14:paraId="4D3217A4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NIM</w:t>
            </w:r>
          </w:p>
        </w:tc>
        <w:tc>
          <w:tcPr>
            <w:tcW w:w="283" w:type="dxa"/>
          </w:tcPr>
          <w:p w14:paraId="15C1DC47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:</w:t>
            </w:r>
          </w:p>
        </w:tc>
        <w:tc>
          <w:tcPr>
            <w:tcW w:w="6101" w:type="dxa"/>
          </w:tcPr>
          <w:p w14:paraId="492C4045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1</w:t>
            </w:r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708561030</w:t>
            </w:r>
          </w:p>
        </w:tc>
      </w:tr>
      <w:tr w:rsidR="007B676F" w:rsidRPr="00001F3B" w14:paraId="0AA873A2" w14:textId="77777777" w:rsidTr="007B676F">
        <w:tc>
          <w:tcPr>
            <w:tcW w:w="1980" w:type="dxa"/>
          </w:tcPr>
          <w:p w14:paraId="45B9C36C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Tanggal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Seminar</w:t>
            </w:r>
          </w:p>
        </w:tc>
        <w:tc>
          <w:tcPr>
            <w:tcW w:w="283" w:type="dxa"/>
          </w:tcPr>
          <w:p w14:paraId="028AEBD7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:</w:t>
            </w:r>
          </w:p>
        </w:tc>
        <w:tc>
          <w:tcPr>
            <w:tcW w:w="6101" w:type="dxa"/>
          </w:tcPr>
          <w:p w14:paraId="26865646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202</w:t>
            </w:r>
            <w:r>
              <w:rPr>
                <w:rFonts w:ascii="Times New Roman" w:eastAsia="MS Mincho" w:hAnsi="Times New Roman" w:cs="Times New Roman"/>
                <w:sz w:val="24"/>
                <w:lang w:eastAsia="ja-JP"/>
              </w:rPr>
              <w:t>1</w:t>
            </w:r>
          </w:p>
        </w:tc>
      </w:tr>
    </w:tbl>
    <w:p w14:paraId="7B68BACE" w14:textId="77777777" w:rsidR="007B676F" w:rsidRPr="00001F3B" w:rsidRDefault="007B676F" w:rsidP="007B676F">
      <w:pPr>
        <w:spacing w:after="200" w:line="360" w:lineRule="auto"/>
        <w:jc w:val="center"/>
        <w:rPr>
          <w:rFonts w:ascii="Times New Roman" w:eastAsia="MS Mincho" w:hAnsi="Times New Roman" w:cs="Times New Roman"/>
          <w:sz w:val="24"/>
          <w:lang w:eastAsia="ja-JP"/>
        </w:rPr>
      </w:pPr>
      <w:proofErr w:type="spellStart"/>
      <w:r w:rsidRPr="00001F3B">
        <w:rPr>
          <w:rFonts w:ascii="Times New Roman" w:eastAsia="MS Mincho" w:hAnsi="Times New Roman" w:cs="Times New Roman"/>
          <w:sz w:val="24"/>
          <w:lang w:eastAsia="ja-JP"/>
        </w:rPr>
        <w:t>Disetujui</w:t>
      </w:r>
      <w:proofErr w:type="spellEnd"/>
      <w:r w:rsidRPr="00001F3B">
        <w:rPr>
          <w:rFonts w:ascii="Times New Roman" w:eastAsia="MS Mincho" w:hAnsi="Times New Roman" w:cs="Times New Roman"/>
          <w:sz w:val="24"/>
          <w:lang w:eastAsia="ja-JP"/>
        </w:rPr>
        <w:t xml:space="preserve"> oleh:</w:t>
      </w:r>
    </w:p>
    <w:tbl>
      <w:tblPr>
        <w:tblStyle w:val="TableGrid1"/>
        <w:tblW w:w="9640" w:type="dxa"/>
        <w:tblInd w:w="-74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9"/>
        <w:gridCol w:w="4961"/>
      </w:tblGrid>
      <w:tr w:rsidR="007B676F" w:rsidRPr="00001F3B" w14:paraId="4C0B65A1" w14:textId="77777777" w:rsidTr="007B676F">
        <w:tc>
          <w:tcPr>
            <w:tcW w:w="4679" w:type="dxa"/>
          </w:tcPr>
          <w:p w14:paraId="7BD3706F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Pembimbing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I</w:t>
            </w:r>
          </w:p>
          <w:p w14:paraId="798D5F69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</w:p>
          <w:p w14:paraId="3F92408C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Cokorda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 Rai Adi </w:t>
            </w: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Pramartha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, S.T., M.M., Ph.D.</w:t>
            </w:r>
          </w:p>
          <w:p w14:paraId="68C30902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NIP. 197806212006041002</w:t>
            </w:r>
          </w:p>
        </w:tc>
        <w:tc>
          <w:tcPr>
            <w:tcW w:w="4961" w:type="dxa"/>
          </w:tcPr>
          <w:p w14:paraId="1D3D7CE0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Penguji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I</w:t>
            </w:r>
          </w:p>
          <w:p w14:paraId="5AEC6D79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</w:p>
          <w:p w14:paraId="3B309B77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</w:pPr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I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Gusti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 Agung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Gede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 Arya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Kadyanan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, </w:t>
            </w:r>
            <w:proofErr w:type="spellStart"/>
            <w:proofErr w:type="gram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S.Kom</w:t>
            </w:r>
            <w:proofErr w:type="spellEnd"/>
            <w:proofErr w:type="gram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,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M.Kom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.</w:t>
            </w:r>
          </w:p>
          <w:p w14:paraId="52C8FC45" w14:textId="77777777" w:rsidR="007B676F" w:rsidRPr="00F65A46" w:rsidRDefault="007B676F" w:rsidP="007B676F">
            <w:pPr>
              <w:ind w:left="775" w:firstLine="283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NIP. </w:t>
            </w:r>
            <w:r w:rsidRPr="00F65A46">
              <w:rPr>
                <w:rFonts w:ascii="Times New Roman" w:eastAsia="MS Mincho" w:hAnsi="Times New Roman" w:cs="Times New Roman"/>
                <w:sz w:val="24"/>
                <w:lang w:eastAsia="ja-JP"/>
              </w:rPr>
              <w:t>198501302015041003</w:t>
            </w:r>
          </w:p>
          <w:p w14:paraId="0382CD52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</w:p>
        </w:tc>
      </w:tr>
      <w:tr w:rsidR="007B676F" w:rsidRPr="00001F3B" w14:paraId="23018F4B" w14:textId="77777777" w:rsidTr="007B676F">
        <w:tc>
          <w:tcPr>
            <w:tcW w:w="4679" w:type="dxa"/>
          </w:tcPr>
          <w:p w14:paraId="6C46BD15" w14:textId="77777777" w:rsidR="007B676F" w:rsidRPr="00001F3B" w:rsidRDefault="007B676F" w:rsidP="007B676F">
            <w:pPr>
              <w:spacing w:before="240"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Pembimbing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II</w:t>
            </w:r>
          </w:p>
          <w:p w14:paraId="70D0C889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</w:p>
          <w:p w14:paraId="14AA1DFE" w14:textId="77777777" w:rsidR="007B676F" w:rsidRPr="00001F3B" w:rsidRDefault="007B676F" w:rsidP="007B676F">
            <w:pPr>
              <w:spacing w:line="360" w:lineRule="auto"/>
              <w:ind w:left="-212"/>
              <w:jc w:val="center"/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</w:pP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Dr.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 Ir. I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Ketut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Gede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Suhartana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, </w:t>
            </w:r>
            <w:proofErr w:type="spellStart"/>
            <w:proofErr w:type="gram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S.Kom</w:t>
            </w:r>
            <w:proofErr w:type="spellEnd"/>
            <w:proofErr w:type="gram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.,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M.Kom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.</w:t>
            </w:r>
          </w:p>
          <w:p w14:paraId="5D4D543E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NIP. </w:t>
            </w:r>
            <w:r w:rsidRPr="00F65A46">
              <w:rPr>
                <w:rFonts w:ascii="Times New Roman" w:eastAsia="MS Mincho" w:hAnsi="Times New Roman" w:cs="Times New Roman"/>
                <w:sz w:val="24"/>
                <w:lang w:eastAsia="ja-JP"/>
              </w:rPr>
              <w:t>197201102008121001</w:t>
            </w:r>
          </w:p>
        </w:tc>
        <w:tc>
          <w:tcPr>
            <w:tcW w:w="4961" w:type="dxa"/>
          </w:tcPr>
          <w:p w14:paraId="7AA5A67C" w14:textId="77777777" w:rsidR="007B676F" w:rsidRPr="00001F3B" w:rsidRDefault="007B676F" w:rsidP="007B676F">
            <w:pPr>
              <w:spacing w:before="240"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Penguji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II</w:t>
            </w:r>
          </w:p>
          <w:p w14:paraId="3FF0ECB1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</w:p>
          <w:p w14:paraId="18B50FB4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</w:pPr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I Made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Widiartha</w:t>
            </w:r>
            <w:proofErr w:type="spell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, </w:t>
            </w:r>
            <w:proofErr w:type="spellStart"/>
            <w:proofErr w:type="gram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S.Si</w:t>
            </w:r>
            <w:proofErr w:type="spellEnd"/>
            <w:proofErr w:type="gramEnd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, </w:t>
            </w:r>
            <w:proofErr w:type="spellStart"/>
            <w:r w:rsidRPr="00F65A46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M.Kom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.</w:t>
            </w:r>
          </w:p>
          <w:p w14:paraId="75283837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NIP. </w:t>
            </w:r>
            <w:r w:rsidRPr="00F65A46">
              <w:rPr>
                <w:rFonts w:ascii="Times New Roman" w:eastAsia="MS Mincho" w:hAnsi="Times New Roman" w:cs="Times New Roman"/>
                <w:sz w:val="24"/>
                <w:lang w:eastAsia="ja-JP"/>
              </w:rPr>
              <w:t>198212202008011008</w:t>
            </w:r>
          </w:p>
        </w:tc>
      </w:tr>
      <w:tr w:rsidR="007B676F" w:rsidRPr="00001F3B" w14:paraId="685D1788" w14:textId="77777777" w:rsidTr="007B676F">
        <w:tc>
          <w:tcPr>
            <w:tcW w:w="4679" w:type="dxa"/>
          </w:tcPr>
          <w:p w14:paraId="0DE2E6B9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</w:p>
        </w:tc>
        <w:tc>
          <w:tcPr>
            <w:tcW w:w="4961" w:type="dxa"/>
          </w:tcPr>
          <w:p w14:paraId="54B9FCB4" w14:textId="77777777" w:rsidR="007B676F" w:rsidRPr="00001F3B" w:rsidRDefault="007B676F" w:rsidP="007B676F">
            <w:pPr>
              <w:spacing w:before="240"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proofErr w:type="spellStart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>Penguji</w:t>
            </w:r>
            <w:proofErr w:type="spellEnd"/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 III</w:t>
            </w:r>
          </w:p>
          <w:p w14:paraId="7E2079C0" w14:textId="77777777" w:rsidR="007B676F" w:rsidRPr="00001F3B" w:rsidRDefault="007B676F" w:rsidP="007B676F">
            <w:pPr>
              <w:spacing w:line="360" w:lineRule="auto"/>
              <w:jc w:val="both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</w:p>
          <w:p w14:paraId="3EEBBE5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</w:pPr>
            <w:proofErr w:type="spellStart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Gst</w:t>
            </w:r>
            <w:proofErr w:type="spellEnd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. Ayu Vida </w:t>
            </w:r>
            <w:proofErr w:type="spellStart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Mastrika</w:t>
            </w:r>
            <w:proofErr w:type="spellEnd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 </w:t>
            </w:r>
            <w:proofErr w:type="spellStart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Giri</w:t>
            </w:r>
            <w:proofErr w:type="spellEnd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 xml:space="preserve">, </w:t>
            </w:r>
            <w:proofErr w:type="spellStart"/>
            <w:proofErr w:type="gramStart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S.Kom</w:t>
            </w:r>
            <w:proofErr w:type="spellEnd"/>
            <w:proofErr w:type="gramEnd"/>
            <w:r w:rsidRPr="002F0518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., M.Cs</w:t>
            </w:r>
            <w:r w:rsidRPr="00001F3B">
              <w:rPr>
                <w:rFonts w:ascii="Times New Roman" w:eastAsia="MS Mincho" w:hAnsi="Times New Roman" w:cs="Times New Roman"/>
                <w:sz w:val="24"/>
                <w:u w:val="single"/>
                <w:lang w:eastAsia="ja-JP"/>
              </w:rPr>
              <w:t>.</w:t>
            </w:r>
          </w:p>
          <w:p w14:paraId="74F14E7D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MS Mincho" w:hAnsi="Times New Roman" w:cs="Times New Roman"/>
                <w:sz w:val="24"/>
                <w:lang w:eastAsia="ja-JP"/>
              </w:rPr>
            </w:pPr>
            <w:r w:rsidRPr="00001F3B">
              <w:rPr>
                <w:rFonts w:ascii="Times New Roman" w:eastAsia="MS Mincho" w:hAnsi="Times New Roman" w:cs="Times New Roman"/>
                <w:sz w:val="24"/>
                <w:lang w:eastAsia="ja-JP"/>
              </w:rPr>
              <w:t xml:space="preserve">NIP. </w:t>
            </w:r>
            <w:r w:rsidRPr="002F0518">
              <w:rPr>
                <w:rFonts w:ascii="Times New Roman" w:eastAsia="MS Mincho" w:hAnsi="Times New Roman" w:cs="Times New Roman"/>
                <w:sz w:val="24"/>
                <w:lang w:eastAsia="ja-JP"/>
              </w:rPr>
              <w:t>1990060620181123001</w:t>
            </w:r>
          </w:p>
        </w:tc>
      </w:tr>
    </w:tbl>
    <w:p w14:paraId="565C9BA4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sz w:val="24"/>
          <w:lang w:eastAsia="ja-JP"/>
        </w:rPr>
      </w:pPr>
      <w:proofErr w:type="spellStart"/>
      <w:r w:rsidRPr="00001F3B">
        <w:rPr>
          <w:rFonts w:ascii="Times New Roman" w:eastAsia="MS Mincho" w:hAnsi="Times New Roman" w:cs="Times New Roman"/>
          <w:sz w:val="24"/>
          <w:lang w:eastAsia="ja-JP"/>
        </w:rPr>
        <w:t>Mengetahui</w:t>
      </w:r>
      <w:proofErr w:type="spellEnd"/>
      <w:r w:rsidRPr="00001F3B">
        <w:rPr>
          <w:rFonts w:ascii="Times New Roman" w:eastAsia="MS Mincho" w:hAnsi="Times New Roman" w:cs="Times New Roman"/>
          <w:sz w:val="24"/>
          <w:lang w:eastAsia="ja-JP"/>
        </w:rPr>
        <w:t>,</w:t>
      </w:r>
    </w:p>
    <w:p w14:paraId="39CBB73F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sz w:val="24"/>
          <w:lang w:eastAsia="ja-JP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Koordinator Program Studi </w:t>
      </w:r>
      <w:r w:rsidRPr="00001F3B">
        <w:rPr>
          <w:rFonts w:ascii="Times New Roman" w:hAnsi="Times New Roman" w:cs="Times New Roman"/>
          <w:sz w:val="24"/>
          <w:szCs w:val="24"/>
        </w:rPr>
        <w:t xml:space="preserve">Teknik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Informatika</w:t>
      </w:r>
    </w:p>
    <w:p w14:paraId="5741CF77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sz w:val="24"/>
          <w:lang w:eastAsia="ja-JP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FMIPA UNUD</w:t>
      </w:r>
    </w:p>
    <w:p w14:paraId="12C0F16F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sz w:val="24"/>
          <w:lang w:eastAsia="ja-JP"/>
        </w:rPr>
      </w:pPr>
    </w:p>
    <w:p w14:paraId="0EFAE3B4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sz w:val="24"/>
          <w:lang w:eastAsia="ja-JP"/>
        </w:rPr>
      </w:pPr>
    </w:p>
    <w:p w14:paraId="49FE2298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sz w:val="24"/>
          <w:u w:val="single"/>
          <w:lang w:eastAsia="ja-JP"/>
        </w:rPr>
      </w:pPr>
      <w:r w:rsidRPr="00001F3B">
        <w:rPr>
          <w:rFonts w:ascii="Times New Roman" w:hAnsi="Times New Roman" w:cs="Times New Roman"/>
          <w:w w:val="101"/>
          <w:sz w:val="24"/>
          <w:szCs w:val="24"/>
          <w:u w:val="single" w:color="000000"/>
          <w:lang w:val="id-ID"/>
        </w:rPr>
        <w:lastRenderedPageBreak/>
        <w:t>Dr. Ir. I Ketut Gede Suhartana., S.Kom., M.Kom</w:t>
      </w:r>
      <w:r w:rsidRPr="00001F3B">
        <w:rPr>
          <w:rFonts w:ascii="Times New Roman" w:hAnsi="Times New Roman" w:cs="Times New Roman"/>
          <w:w w:val="101"/>
          <w:sz w:val="24"/>
          <w:szCs w:val="24"/>
          <w:u w:val="single" w:color="000000"/>
        </w:rPr>
        <w:t>.</w:t>
      </w:r>
    </w:p>
    <w:p w14:paraId="3581EF85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eastAsia="MS Mincho" w:hAnsi="Times New Roman" w:cs="Times New Roman"/>
          <w:sz w:val="24"/>
          <w:lang w:eastAsia="ja-JP"/>
        </w:rPr>
      </w:pPr>
      <w:r w:rsidRPr="00001F3B">
        <w:rPr>
          <w:rFonts w:ascii="Times New Roman" w:hAnsi="Times New Roman" w:cs="Times New Roman"/>
          <w:sz w:val="24"/>
          <w:szCs w:val="24"/>
        </w:rPr>
        <w:t>NIP.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197201102008121001</w:t>
      </w:r>
    </w:p>
    <w:tbl>
      <w:tblPr>
        <w:tblW w:w="8080" w:type="dxa"/>
        <w:tblInd w:w="-142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867"/>
        <w:gridCol w:w="255"/>
        <w:gridCol w:w="5958"/>
      </w:tblGrid>
      <w:tr w:rsidR="007B676F" w:rsidRPr="00001F3B" w14:paraId="7013C01E" w14:textId="77777777" w:rsidTr="007B676F"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</w:tcPr>
          <w:p w14:paraId="54CE9409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255" w:type="dxa"/>
            <w:tcBorders>
              <w:top w:val="nil"/>
              <w:left w:val="nil"/>
              <w:bottom w:val="nil"/>
              <w:right w:val="nil"/>
            </w:tcBorders>
          </w:tcPr>
          <w:p w14:paraId="14120B7E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958" w:type="dxa"/>
            <w:tcBorders>
              <w:top w:val="nil"/>
              <w:left w:val="nil"/>
              <w:bottom w:val="nil"/>
              <w:right w:val="nil"/>
            </w:tcBorders>
          </w:tcPr>
          <w:p w14:paraId="134F9BAC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Pengembang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Mobile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Indikas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Ketergantung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Indikas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Ketergantung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Smartphone Pada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Lanjut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sz w:val="24"/>
                <w:szCs w:val="24"/>
              </w:rPr>
              <w:t>Usia</w:t>
            </w:r>
            <w:proofErr w:type="spellEnd"/>
          </w:p>
        </w:tc>
      </w:tr>
      <w:tr w:rsidR="007B676F" w:rsidRPr="00001F3B" w14:paraId="31F313FE" w14:textId="77777777" w:rsidTr="007B676F"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</w:tcPr>
          <w:p w14:paraId="40BE264D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Nama</w:t>
            </w:r>
          </w:p>
        </w:tc>
        <w:tc>
          <w:tcPr>
            <w:tcW w:w="255" w:type="dxa"/>
            <w:tcBorders>
              <w:top w:val="nil"/>
              <w:left w:val="nil"/>
              <w:bottom w:val="nil"/>
              <w:right w:val="nil"/>
            </w:tcBorders>
          </w:tcPr>
          <w:p w14:paraId="59D024EC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958" w:type="dxa"/>
            <w:tcBorders>
              <w:top w:val="nil"/>
              <w:left w:val="nil"/>
              <w:bottom w:val="nil"/>
              <w:right w:val="nil"/>
            </w:tcBorders>
          </w:tcPr>
          <w:p w14:paraId="2125607B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I Ma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Wardan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NIM: 1608561029)</w:t>
            </w:r>
          </w:p>
        </w:tc>
      </w:tr>
      <w:tr w:rsidR="007B676F" w:rsidRPr="00001F3B" w14:paraId="08BFCAFF" w14:textId="77777777" w:rsidTr="007B676F"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</w:tcPr>
          <w:p w14:paraId="5552D1C9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mbimbing</w:t>
            </w:r>
            <w:proofErr w:type="spellEnd"/>
          </w:p>
        </w:tc>
        <w:tc>
          <w:tcPr>
            <w:tcW w:w="255" w:type="dxa"/>
            <w:tcBorders>
              <w:top w:val="nil"/>
              <w:left w:val="nil"/>
              <w:bottom w:val="nil"/>
              <w:right w:val="nil"/>
            </w:tcBorders>
          </w:tcPr>
          <w:p w14:paraId="6546F60B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958" w:type="dxa"/>
            <w:tcBorders>
              <w:top w:val="nil"/>
              <w:left w:val="nil"/>
              <w:bottom w:val="nil"/>
              <w:right w:val="nil"/>
            </w:tcBorders>
          </w:tcPr>
          <w:p w14:paraId="6E59DEA8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.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Cokord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ai Adi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ramarth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, S.T., M.M., Ph.D.</w:t>
            </w:r>
          </w:p>
        </w:tc>
      </w:tr>
      <w:tr w:rsidR="007B676F" w:rsidRPr="00001F3B" w14:paraId="429CAC4C" w14:textId="77777777" w:rsidTr="007B676F">
        <w:tc>
          <w:tcPr>
            <w:tcW w:w="1867" w:type="dxa"/>
            <w:tcBorders>
              <w:top w:val="nil"/>
              <w:left w:val="nil"/>
              <w:bottom w:val="nil"/>
              <w:right w:val="nil"/>
            </w:tcBorders>
          </w:tcPr>
          <w:p w14:paraId="40DB44C5" w14:textId="77777777" w:rsidR="007B676F" w:rsidRPr="00001F3B" w:rsidRDefault="007B676F" w:rsidP="007B676F">
            <w:pPr>
              <w:widowControl w:val="0"/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" w:type="dxa"/>
            <w:tcBorders>
              <w:top w:val="nil"/>
              <w:left w:val="nil"/>
              <w:bottom w:val="nil"/>
              <w:right w:val="nil"/>
            </w:tcBorders>
          </w:tcPr>
          <w:p w14:paraId="36EA12E2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958" w:type="dxa"/>
            <w:tcBorders>
              <w:top w:val="nil"/>
              <w:left w:val="nil"/>
              <w:bottom w:val="nil"/>
              <w:right w:val="nil"/>
            </w:tcBorders>
          </w:tcPr>
          <w:p w14:paraId="4CE32F5C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. </w:t>
            </w:r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r. Ir. I </w:t>
            </w:r>
            <w:proofErr w:type="spellStart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>Ketut</w:t>
            </w:r>
            <w:proofErr w:type="spellEnd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>Gede</w:t>
            </w:r>
            <w:proofErr w:type="spellEnd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>Suhartana</w:t>
            </w:r>
            <w:proofErr w:type="spellEnd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proofErr w:type="gramStart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>S.Kom</w:t>
            </w:r>
            <w:proofErr w:type="spellEnd"/>
            <w:proofErr w:type="gramEnd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, </w:t>
            </w:r>
            <w:proofErr w:type="spellStart"/>
            <w:r w:rsidRPr="00F65A46">
              <w:rPr>
                <w:rFonts w:ascii="Times New Roman" w:eastAsia="Times New Roman" w:hAnsi="Times New Roman" w:cs="Times New Roman"/>
                <w:sz w:val="24"/>
                <w:szCs w:val="24"/>
              </w:rPr>
              <w:t>M.Ko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0F8AAB37" w14:textId="77777777" w:rsidR="007B676F" w:rsidRPr="00001F3B" w:rsidRDefault="007B676F" w:rsidP="007B676F">
      <w:pPr>
        <w:spacing w:before="240" w:line="360" w:lineRule="auto"/>
        <w:jc w:val="center"/>
        <w:rPr>
          <w:rFonts w:ascii="Times New Roman" w:eastAsia="Times New Roman" w:hAnsi="Times New Roman" w:cs="Times New Roman"/>
          <w:b/>
          <w:sz w:val="24"/>
          <w:szCs w:val="28"/>
        </w:rPr>
      </w:pPr>
      <w:r w:rsidRPr="00001F3B">
        <w:rPr>
          <w:rFonts w:ascii="Times New Roman" w:eastAsia="Times New Roman" w:hAnsi="Times New Roman" w:cs="Times New Roman"/>
          <w:b/>
          <w:sz w:val="24"/>
          <w:szCs w:val="28"/>
        </w:rPr>
        <w:t>ABSTRAK</w:t>
      </w:r>
    </w:p>
    <w:p w14:paraId="55D71B05" w14:textId="77777777" w:rsidR="007B676F" w:rsidRPr="00001F3B" w:rsidRDefault="007B676F" w:rsidP="007B676F">
      <w:pPr>
        <w:spacing w:line="24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K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nc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: </w:t>
      </w:r>
    </w:p>
    <w:p w14:paraId="383477F1" w14:textId="77777777" w:rsidR="007B676F" w:rsidRPr="00001F3B" w:rsidRDefault="007B676F" w:rsidP="007B676F">
      <w:pPr>
        <w:rPr>
          <w:rFonts w:ascii="Times New Roman" w:hAnsi="Times New Roman" w:cs="Times New Roman"/>
          <w:iCs/>
          <w:sz w:val="24"/>
          <w:szCs w:val="24"/>
        </w:rPr>
      </w:pPr>
      <w:r w:rsidRPr="00001F3B">
        <w:rPr>
          <w:rFonts w:ascii="Times New Roman" w:hAnsi="Times New Roman" w:cs="Times New Roman"/>
          <w:iCs/>
          <w:sz w:val="24"/>
          <w:szCs w:val="24"/>
        </w:rPr>
        <w:br w:type="page"/>
      </w:r>
    </w:p>
    <w:tbl>
      <w:tblPr>
        <w:tblW w:w="793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950"/>
        <w:gridCol w:w="240"/>
        <w:gridCol w:w="5748"/>
      </w:tblGrid>
      <w:tr w:rsidR="007B676F" w:rsidRPr="00001F3B" w14:paraId="0A64F722" w14:textId="77777777" w:rsidTr="007B676F"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</w:tcPr>
          <w:p w14:paraId="4FEA2C52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lastRenderedPageBreak/>
              <w:t>Title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14:paraId="65B32279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748" w:type="dxa"/>
            <w:tcBorders>
              <w:top w:val="nil"/>
              <w:left w:val="nil"/>
              <w:bottom w:val="nil"/>
              <w:right w:val="nil"/>
            </w:tcBorders>
          </w:tcPr>
          <w:p w14:paraId="243E703F" w14:textId="77777777" w:rsidR="007B676F" w:rsidRPr="002F0518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Pengembang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Aplikas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r w:rsidRPr="002F051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Mobile</w:t>
            </w:r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Untuk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Mengetahu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Indikas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Ketergantung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Pengguna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Indikasi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Ketergantung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Penggunaan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r w:rsidRPr="002F0518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Smartphone</w:t>
            </w:r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Pada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Lanjut</w:t>
            </w:r>
            <w:proofErr w:type="spellEnd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 xml:space="preserve"> </w:t>
            </w:r>
            <w:proofErr w:type="spellStart"/>
            <w:r w:rsidRPr="002F0518">
              <w:rPr>
                <w:rFonts w:ascii="Times New Roman" w:eastAsia="Times New Roman" w:hAnsi="Times New Roman" w:cs="Times New Roman"/>
                <w:iCs/>
                <w:sz w:val="24"/>
                <w:szCs w:val="24"/>
              </w:rPr>
              <w:t>Usia</w:t>
            </w:r>
            <w:proofErr w:type="spellEnd"/>
          </w:p>
        </w:tc>
      </w:tr>
      <w:tr w:rsidR="007B676F" w:rsidRPr="00001F3B" w14:paraId="23BD74D7" w14:textId="77777777" w:rsidTr="007B676F"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</w:tcPr>
          <w:p w14:paraId="5E698973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Name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14:paraId="11CAE02A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748" w:type="dxa"/>
            <w:tcBorders>
              <w:top w:val="nil"/>
              <w:left w:val="nil"/>
              <w:bottom w:val="nil"/>
              <w:right w:val="nil"/>
            </w:tcBorders>
          </w:tcPr>
          <w:p w14:paraId="2F066780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Wayan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Ged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Indrayasa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NIM: 1</w:t>
            </w:r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708561030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7B676F" w:rsidRPr="00001F3B" w14:paraId="4A584D1B" w14:textId="77777777" w:rsidTr="007B676F"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</w:tcPr>
          <w:p w14:paraId="36381FB1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Supervisor</w:t>
            </w: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14:paraId="22249CFF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</w:t>
            </w:r>
          </w:p>
        </w:tc>
        <w:tc>
          <w:tcPr>
            <w:tcW w:w="5748" w:type="dxa"/>
            <w:tcBorders>
              <w:top w:val="nil"/>
              <w:left w:val="nil"/>
              <w:bottom w:val="nil"/>
              <w:right w:val="nil"/>
            </w:tcBorders>
          </w:tcPr>
          <w:p w14:paraId="71A7B85A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1.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Cokord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Rai Adi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ramarth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, S.T., M.M., Ph.D.</w:t>
            </w:r>
          </w:p>
        </w:tc>
      </w:tr>
      <w:tr w:rsidR="007B676F" w:rsidRPr="00001F3B" w14:paraId="4E4EFA5F" w14:textId="77777777" w:rsidTr="007B676F">
        <w:tc>
          <w:tcPr>
            <w:tcW w:w="1950" w:type="dxa"/>
            <w:tcBorders>
              <w:top w:val="nil"/>
              <w:left w:val="nil"/>
              <w:bottom w:val="nil"/>
              <w:right w:val="nil"/>
            </w:tcBorders>
          </w:tcPr>
          <w:p w14:paraId="3892DAC1" w14:textId="77777777" w:rsidR="007B676F" w:rsidRPr="00001F3B" w:rsidRDefault="007B676F" w:rsidP="007B676F">
            <w:pPr>
              <w:widowControl w:val="0"/>
              <w:spacing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240" w:type="dxa"/>
            <w:tcBorders>
              <w:top w:val="nil"/>
              <w:left w:val="nil"/>
              <w:bottom w:val="nil"/>
              <w:right w:val="nil"/>
            </w:tcBorders>
          </w:tcPr>
          <w:p w14:paraId="74DEDEB3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5748" w:type="dxa"/>
            <w:tcBorders>
              <w:top w:val="nil"/>
              <w:left w:val="nil"/>
              <w:bottom w:val="nil"/>
              <w:right w:val="nil"/>
            </w:tcBorders>
          </w:tcPr>
          <w:p w14:paraId="251268E6" w14:textId="77777777" w:rsidR="007B676F" w:rsidRPr="00001F3B" w:rsidRDefault="007B676F" w:rsidP="007B676F">
            <w:pPr>
              <w:spacing w:line="24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2.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Dr,Ir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  <w:proofErr w:type="gram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I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Ketut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Gede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uhartana</w:t>
            </w:r>
            <w:proofErr w:type="spell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S.Kom</w:t>
            </w:r>
            <w:proofErr w:type="spellEnd"/>
            <w:proofErr w:type="gramEnd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eastAsia="Times New Roman" w:hAnsi="Times New Roman" w:cs="Times New Roman"/>
                <w:sz w:val="24"/>
                <w:szCs w:val="24"/>
              </w:rPr>
              <w:t>M.Kom</w:t>
            </w:r>
            <w:proofErr w:type="spellEnd"/>
          </w:p>
        </w:tc>
      </w:tr>
    </w:tbl>
    <w:p w14:paraId="46E7FEE7" w14:textId="77777777" w:rsidR="007B676F" w:rsidRPr="00001F3B" w:rsidRDefault="007B676F" w:rsidP="007B676F">
      <w:pPr>
        <w:spacing w:before="240" w:line="360" w:lineRule="auto"/>
        <w:jc w:val="center"/>
        <w:rPr>
          <w:rFonts w:ascii="Times New Roman" w:eastAsia="Times New Roman" w:hAnsi="Times New Roman" w:cs="Times New Roman"/>
          <w:b/>
          <w:i/>
          <w:sz w:val="24"/>
          <w:szCs w:val="28"/>
        </w:rPr>
      </w:pPr>
      <w:r w:rsidRPr="00001F3B">
        <w:rPr>
          <w:rFonts w:ascii="Times New Roman" w:eastAsia="Times New Roman" w:hAnsi="Times New Roman" w:cs="Times New Roman"/>
          <w:b/>
          <w:i/>
          <w:sz w:val="24"/>
          <w:szCs w:val="28"/>
        </w:rPr>
        <w:t>ABSTRACT</w:t>
      </w:r>
    </w:p>
    <w:p w14:paraId="4D2ACF71" w14:textId="77777777" w:rsidR="007B676F" w:rsidRPr="00001F3B" w:rsidRDefault="007B676F" w:rsidP="007B676F">
      <w:pPr>
        <w:spacing w:line="24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bookmarkStart w:id="2" w:name="_heading=h.mzre8pu0x9to" w:colFirst="0" w:colLast="0"/>
      <w:bookmarkEnd w:id="2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Keywords: </w:t>
      </w:r>
    </w:p>
    <w:p w14:paraId="7E64EEA0" w14:textId="77777777" w:rsidR="007B676F" w:rsidRPr="00001F3B" w:rsidRDefault="007B676F" w:rsidP="007B676F">
      <w:p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1236265" w14:textId="77777777" w:rsidR="007B676F" w:rsidRPr="00001F3B" w:rsidRDefault="007B676F" w:rsidP="007B676F">
      <w:pPr>
        <w:tabs>
          <w:tab w:val="left" w:pos="1620"/>
        </w:tabs>
        <w:spacing w:line="360" w:lineRule="auto"/>
        <w:ind w:left="1800" w:hanging="180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45827051" w14:textId="77777777" w:rsidR="007B676F" w:rsidRPr="00001F3B" w:rsidRDefault="007B676F" w:rsidP="007B676F">
      <w:pPr>
        <w:tabs>
          <w:tab w:val="left" w:pos="1620"/>
        </w:tabs>
        <w:spacing w:line="360" w:lineRule="auto"/>
        <w:ind w:left="1800" w:hanging="180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381BB309" w14:textId="77777777" w:rsidR="007B676F" w:rsidRPr="00001F3B" w:rsidRDefault="007B676F" w:rsidP="007B676F">
      <w:pPr>
        <w:rPr>
          <w:rFonts w:ascii="Times New Roman" w:eastAsiaTheme="majorEastAsia" w:hAnsi="Times New Roman" w:cstheme="majorBidi"/>
          <w:b/>
          <w:color w:val="000000" w:themeColor="text1"/>
          <w:sz w:val="28"/>
          <w:szCs w:val="32"/>
        </w:rPr>
      </w:pPr>
      <w:r w:rsidRPr="00001F3B">
        <w:br w:type="page"/>
      </w:r>
    </w:p>
    <w:p w14:paraId="19B03CE2" w14:textId="77777777" w:rsidR="007B676F" w:rsidRPr="00001F3B" w:rsidRDefault="007B676F" w:rsidP="007B676F">
      <w:pPr>
        <w:pStyle w:val="Heading1"/>
        <w:rPr>
          <w:sz w:val="24"/>
        </w:rPr>
      </w:pPr>
      <w:bookmarkStart w:id="3" w:name="_Toc61250801"/>
      <w:r w:rsidRPr="00001F3B">
        <w:rPr>
          <w:sz w:val="24"/>
        </w:rPr>
        <w:lastRenderedPageBreak/>
        <w:t>KATA PENGANTAR</w:t>
      </w:r>
      <w:bookmarkEnd w:id="3"/>
    </w:p>
    <w:p w14:paraId="191C7110" w14:textId="77777777" w:rsidR="007B676F" w:rsidRPr="00001F3B" w:rsidRDefault="007B676F" w:rsidP="007B676F"/>
    <w:p w14:paraId="331FD5A7" w14:textId="619A27EA" w:rsidR="007B676F" w:rsidRPr="00001F3B" w:rsidRDefault="007B676F" w:rsidP="007522C0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Pengembangan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Aplikasi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r w:rsidR="007522C0" w:rsidRPr="002F0518">
        <w:rPr>
          <w:rFonts w:ascii="Times New Roman" w:eastAsia="Times New Roman" w:hAnsi="Times New Roman" w:cs="Times New Roman"/>
          <w:i/>
          <w:sz w:val="24"/>
          <w:szCs w:val="24"/>
        </w:rPr>
        <w:t>Mobile</w:t>
      </w:r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Untuk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Mengetahui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Indikasi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Ketergantungan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Penggunaan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Indikasi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Ketergantungan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Penggunaan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r w:rsidR="007522C0" w:rsidRPr="002F0518">
        <w:rPr>
          <w:rFonts w:ascii="Times New Roman" w:eastAsia="Times New Roman" w:hAnsi="Times New Roman" w:cs="Times New Roman"/>
          <w:i/>
          <w:sz w:val="24"/>
          <w:szCs w:val="24"/>
        </w:rPr>
        <w:t>Smartphone</w:t>
      </w:r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Pada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Lanjut</w:t>
      </w:r>
      <w:proofErr w:type="spellEnd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 xml:space="preserve"> </w:t>
      </w:r>
      <w:proofErr w:type="spellStart"/>
      <w:r w:rsidR="007522C0" w:rsidRPr="002F0518">
        <w:rPr>
          <w:rFonts w:ascii="Times New Roman" w:eastAsia="Times New Roman" w:hAnsi="Times New Roman" w:cs="Times New Roman"/>
          <w:iCs/>
          <w:sz w:val="24"/>
          <w:szCs w:val="24"/>
        </w:rPr>
        <w:t>Usi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khir di Pro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Universita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daya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dom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referens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  <w:r w:rsidR="007522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hub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lesaikan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ucap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harg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yus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lain:</w:t>
      </w:r>
    </w:p>
    <w:p w14:paraId="67542448" w14:textId="77777777" w:rsidR="007B676F" w:rsidRPr="00001F3B" w:rsidRDefault="007B676F" w:rsidP="007B676F">
      <w:pPr>
        <w:pStyle w:val="ListParagraph"/>
        <w:numPr>
          <w:ilvl w:val="0"/>
          <w:numId w:val="1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Bapak Dr. Ir. 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t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e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uharta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001F3B">
        <w:rPr>
          <w:rFonts w:ascii="Times New Roman" w:hAnsi="Times New Roman" w:cs="Times New Roman"/>
          <w:sz w:val="24"/>
          <w:szCs w:val="24"/>
        </w:rPr>
        <w:t>S.Kom</w:t>
      </w:r>
      <w:proofErr w:type="spellEnd"/>
      <w:proofErr w:type="gramEnd"/>
      <w:r w:rsidRPr="00001F3B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.Ko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ordinato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temati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Universita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daya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;</w:t>
      </w:r>
    </w:p>
    <w:p w14:paraId="2200DC56" w14:textId="77777777" w:rsidR="007B676F" w:rsidRPr="00001F3B" w:rsidRDefault="007B676F" w:rsidP="007B676F">
      <w:pPr>
        <w:pStyle w:val="ListParagraph"/>
        <w:numPr>
          <w:ilvl w:val="0"/>
          <w:numId w:val="1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Cokord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Rai Ad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amarth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S.T., M.M., Ph.D. dan Bapak I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gu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e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widasm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Pr="00001F3B">
        <w:rPr>
          <w:rFonts w:ascii="Times New Roman" w:hAnsi="Times New Roman" w:cs="Times New Roman"/>
          <w:sz w:val="24"/>
          <w:szCs w:val="24"/>
        </w:rPr>
        <w:t>S.Kom</w:t>
      </w:r>
      <w:proofErr w:type="spellEnd"/>
      <w:proofErr w:type="gramEnd"/>
      <w:r w:rsidRPr="00001F3B">
        <w:rPr>
          <w:rFonts w:ascii="Times New Roman" w:hAnsi="Times New Roman" w:cs="Times New Roman"/>
          <w:sz w:val="24"/>
          <w:szCs w:val="24"/>
        </w:rPr>
        <w:t xml:space="preserve">., M.C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;</w:t>
      </w:r>
    </w:p>
    <w:p w14:paraId="1611A497" w14:textId="77777777" w:rsidR="007B676F" w:rsidRPr="00001F3B" w:rsidRDefault="007B676F" w:rsidP="007B676F">
      <w:pPr>
        <w:pStyle w:val="ListParagraph"/>
        <w:numPr>
          <w:ilvl w:val="0"/>
          <w:numId w:val="1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>Bapak-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p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Ibu-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aj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 Pro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IPA Universita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daya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uang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waktu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aran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yempur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;</w:t>
      </w:r>
    </w:p>
    <w:p w14:paraId="3DE3E410" w14:textId="77777777" w:rsidR="007B676F" w:rsidRPr="00001F3B" w:rsidRDefault="007B676F" w:rsidP="007B676F">
      <w:pPr>
        <w:pStyle w:val="ListParagraph"/>
        <w:numPr>
          <w:ilvl w:val="0"/>
          <w:numId w:val="1"/>
        </w:numPr>
        <w:spacing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wan-kaw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 Pro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;</w:t>
      </w:r>
    </w:p>
    <w:p w14:paraId="6AB0FDEC" w14:textId="77777777" w:rsidR="007B676F" w:rsidRPr="00001F3B" w:rsidRDefault="007B676F" w:rsidP="007B676F">
      <w:pPr>
        <w:pStyle w:val="ListParagraph"/>
        <w:numPr>
          <w:ilvl w:val="0"/>
          <w:numId w:val="1"/>
        </w:numPr>
        <w:spacing w:after="0" w:line="360" w:lineRule="auto"/>
        <w:ind w:left="426" w:hanging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luarg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rab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30A24D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sa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sil-has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andu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lem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s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saran-sar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yempurn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370F4C3B" w14:textId="77777777" w:rsidR="007522C0" w:rsidRDefault="007B676F" w:rsidP="007522C0">
      <w:pPr>
        <w:spacing w:line="360" w:lineRule="auto"/>
        <w:ind w:left="4111"/>
        <w:jc w:val="center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Bukit Jimbaran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</w:t>
      </w:r>
      <w:r>
        <w:rPr>
          <w:rFonts w:ascii="Times New Roman" w:hAnsi="Times New Roman" w:cs="Times New Roman"/>
          <w:sz w:val="24"/>
          <w:szCs w:val="24"/>
        </w:rPr>
        <w:t>anu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202</w:t>
      </w:r>
      <w:r>
        <w:rPr>
          <w:rFonts w:ascii="Times New Roman" w:hAnsi="Times New Roman" w:cs="Times New Roman"/>
          <w:sz w:val="24"/>
          <w:szCs w:val="24"/>
        </w:rPr>
        <w:t>1</w:t>
      </w:r>
    </w:p>
    <w:p w14:paraId="0D2F3B10" w14:textId="0F89DDD1" w:rsidR="007B676F" w:rsidRPr="00001F3B" w:rsidRDefault="007B676F" w:rsidP="007522C0">
      <w:pPr>
        <w:spacing w:line="360" w:lineRule="auto"/>
        <w:ind w:left="4111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br w:type="page"/>
      </w:r>
    </w:p>
    <w:p w14:paraId="67F99207" w14:textId="77777777" w:rsidR="007B676F" w:rsidRPr="00001F3B" w:rsidRDefault="007B676F" w:rsidP="007B676F">
      <w:pPr>
        <w:pStyle w:val="Heading1"/>
        <w:rPr>
          <w:sz w:val="24"/>
        </w:rPr>
      </w:pPr>
      <w:bookmarkStart w:id="4" w:name="_Toc61250802"/>
      <w:r w:rsidRPr="00001F3B">
        <w:rPr>
          <w:sz w:val="24"/>
        </w:rPr>
        <w:lastRenderedPageBreak/>
        <w:t>DAFTAR ISI</w:t>
      </w:r>
      <w:bookmarkEnd w:id="4"/>
    </w:p>
    <w:sdt>
      <w:sdtPr>
        <w:rPr>
          <w:rFonts w:asciiTheme="minorHAnsi" w:eastAsiaTheme="minorHAnsi" w:hAnsiTheme="minorHAnsi" w:cs="Times New Roman"/>
          <w:b w:val="0"/>
          <w:color w:val="auto"/>
          <w:sz w:val="24"/>
          <w:szCs w:val="24"/>
        </w:rPr>
        <w:id w:val="-1478289670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6C63FFBD" w14:textId="77777777" w:rsidR="007B676F" w:rsidRPr="00001F3B" w:rsidRDefault="007B676F" w:rsidP="007B676F">
          <w:pPr>
            <w:pStyle w:val="TOCHeading"/>
            <w:spacing w:line="360" w:lineRule="auto"/>
            <w:jc w:val="left"/>
            <w:rPr>
              <w:rFonts w:cs="Times New Roman"/>
              <w:b w:val="0"/>
              <w:sz w:val="24"/>
              <w:szCs w:val="24"/>
            </w:rPr>
          </w:pPr>
        </w:p>
        <w:p w14:paraId="00FF92EC" w14:textId="692CF51A" w:rsidR="007522C0" w:rsidRDefault="007B676F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r w:rsidRPr="00001F3B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Pr="00001F3B">
            <w:rPr>
              <w:rFonts w:ascii="Times New Roman" w:hAnsi="Times New Roman" w:cs="Times New Roman"/>
              <w:sz w:val="24"/>
              <w:szCs w:val="24"/>
            </w:rPr>
            <w:instrText xml:space="preserve"> TOC \o "1-3" \h \z \u </w:instrText>
          </w:r>
          <w:r w:rsidRPr="00001F3B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hyperlink w:anchor="_Toc61250800" w:history="1">
            <w:r w:rsidR="007522C0" w:rsidRPr="00865A33">
              <w:rPr>
                <w:rStyle w:val="Hyperlink"/>
                <w:rFonts w:eastAsia="Times New Roman"/>
                <w:noProof/>
                <w:lang w:val="en-ID"/>
              </w:rPr>
              <w:t>SURAT PERNYATAAN KEASLIAN KARYA ILMIAH</w:t>
            </w:r>
            <w:r w:rsidR="007522C0">
              <w:rPr>
                <w:noProof/>
                <w:webHidden/>
              </w:rPr>
              <w:tab/>
            </w:r>
            <w:r w:rsidR="007522C0">
              <w:rPr>
                <w:noProof/>
                <w:webHidden/>
              </w:rPr>
              <w:fldChar w:fldCharType="begin"/>
            </w:r>
            <w:r w:rsidR="007522C0">
              <w:rPr>
                <w:noProof/>
                <w:webHidden/>
              </w:rPr>
              <w:instrText xml:space="preserve"> PAGEREF _Toc61250800 \h </w:instrText>
            </w:r>
            <w:r w:rsidR="007522C0">
              <w:rPr>
                <w:noProof/>
                <w:webHidden/>
              </w:rPr>
            </w:r>
            <w:r w:rsidR="007522C0">
              <w:rPr>
                <w:noProof/>
                <w:webHidden/>
              </w:rPr>
              <w:fldChar w:fldCharType="separate"/>
            </w:r>
            <w:r w:rsidR="007522C0">
              <w:rPr>
                <w:noProof/>
                <w:webHidden/>
              </w:rPr>
              <w:t>ii</w:t>
            </w:r>
            <w:r w:rsidR="007522C0">
              <w:rPr>
                <w:noProof/>
                <w:webHidden/>
              </w:rPr>
              <w:fldChar w:fldCharType="end"/>
            </w:r>
          </w:hyperlink>
        </w:p>
        <w:p w14:paraId="67B40D45" w14:textId="2E63D717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01" w:history="1">
            <w:r w:rsidRPr="00865A33">
              <w:rPr>
                <w:rStyle w:val="Hyperlink"/>
                <w:noProof/>
              </w:rPr>
              <w:t>KATA PENGANT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6E1059" w14:textId="077996DA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02" w:history="1">
            <w:r w:rsidRPr="00865A33">
              <w:rPr>
                <w:rStyle w:val="Hyperlink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75E412" w14:textId="0FCF51E2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03" w:history="1">
            <w:r w:rsidRPr="00865A33">
              <w:rPr>
                <w:rStyle w:val="Hyperlink"/>
                <w:noProof/>
              </w:rPr>
              <w:t>DAFTAR T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BB7A28" w14:textId="667827AD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04" w:history="1">
            <w:r w:rsidRPr="00865A33">
              <w:rPr>
                <w:rStyle w:val="Hyperlink"/>
                <w:noProof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4A1A09" w14:textId="6D697C5E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05" w:history="1">
            <w:r w:rsidRPr="00865A33">
              <w:rPr>
                <w:rStyle w:val="Hyperlink"/>
                <w:noProof/>
              </w:rPr>
              <w:t>DAFTAR LAMPI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x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D5AC61" w14:textId="4AB90AA9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06" w:history="1">
            <w:r w:rsidRPr="00865A33">
              <w:rPr>
                <w:rStyle w:val="Hyperlink"/>
                <w:rFonts w:cs="Times New Roman"/>
                <w:noProof/>
              </w:rPr>
              <w:t>BAB 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42C84D" w14:textId="3B5455FA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07" w:history="1">
            <w:r w:rsidRPr="00865A33">
              <w:rPr>
                <w:rStyle w:val="Hyperlink"/>
                <w:rFonts w:cs="Times New Roman"/>
                <w:noProof/>
              </w:rPr>
              <w:t>PENDAHUL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0AFB40" w14:textId="1C9177B4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08" w:history="1">
            <w:r w:rsidRPr="00865A33">
              <w:rPr>
                <w:rStyle w:val="Hyperlink"/>
                <w:bCs/>
                <w:noProof/>
              </w:rPr>
              <w:t>1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Latar Belaka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55B8D0" w14:textId="06EF6B1A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09" w:history="1">
            <w:r w:rsidRPr="00865A33">
              <w:rPr>
                <w:rStyle w:val="Hyperlink"/>
                <w:bCs/>
                <w:noProof/>
              </w:rPr>
              <w:t>1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9FF96C" w14:textId="36ABA548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10" w:history="1">
            <w:r w:rsidRPr="00865A33">
              <w:rPr>
                <w:rStyle w:val="Hyperlink"/>
                <w:bCs/>
                <w:noProof/>
              </w:rPr>
              <w:t>1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Bata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3099CC" w14:textId="72EE630F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11" w:history="1">
            <w:r w:rsidRPr="00865A33">
              <w:rPr>
                <w:rStyle w:val="Hyperlink"/>
                <w:bCs/>
                <w:noProof/>
              </w:rPr>
              <w:t>1.4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ujuan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8900CC" w14:textId="2131DA5E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12" w:history="1">
            <w:r w:rsidRPr="00865A33">
              <w:rPr>
                <w:rStyle w:val="Hyperlink"/>
                <w:bCs/>
                <w:noProof/>
              </w:rPr>
              <w:t>1.5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Manfaat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F07C35" w14:textId="5E139C74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13" w:history="1">
            <w:r w:rsidRPr="00865A33">
              <w:rPr>
                <w:rStyle w:val="Hyperlink"/>
                <w:noProof/>
              </w:rPr>
              <w:t>BAB 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D9DEE3" w14:textId="0DC32ABF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14" w:history="1">
            <w:r w:rsidRPr="00865A33">
              <w:rPr>
                <w:rStyle w:val="Hyperlink"/>
                <w:noProof/>
              </w:rPr>
              <w:t>TINJAUAN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4877F0" w14:textId="5987D690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17" w:history="1">
            <w:r w:rsidRPr="00865A33">
              <w:rPr>
                <w:rStyle w:val="Hyperlink"/>
                <w:noProof/>
              </w:rPr>
              <w:t>2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injauan Stud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2E2B59" w14:textId="1245FF54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18" w:history="1">
            <w:r w:rsidRPr="00865A33">
              <w:rPr>
                <w:rStyle w:val="Hyperlink"/>
                <w:noProof/>
              </w:rPr>
              <w:t>2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Smartpho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41C428" w14:textId="48FA009C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19" w:history="1">
            <w:r w:rsidRPr="00865A33">
              <w:rPr>
                <w:rStyle w:val="Hyperlink"/>
                <w:noProof/>
              </w:rPr>
              <w:t>2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Aplik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0F0FAA" w14:textId="03C6A768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0" w:history="1">
            <w:r w:rsidRPr="00865A33">
              <w:rPr>
                <w:rStyle w:val="Hyperlink"/>
                <w:noProof/>
              </w:rPr>
              <w:t>2.4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Androi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D8E47F" w14:textId="16001AE8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1" w:history="1">
            <w:r w:rsidRPr="00865A33">
              <w:rPr>
                <w:rStyle w:val="Hyperlink"/>
                <w:noProof/>
              </w:rPr>
              <w:t>2.5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rototyp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C299A8" w14:textId="6FAE686E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2" w:history="1">
            <w:r w:rsidRPr="00865A33">
              <w:rPr>
                <w:rStyle w:val="Hyperlink"/>
                <w:noProof/>
              </w:rPr>
              <w:t>2.6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Ketergantung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8D7A61" w14:textId="78A001D1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3" w:history="1">
            <w:r w:rsidRPr="00865A33">
              <w:rPr>
                <w:rStyle w:val="Hyperlink"/>
                <w:noProof/>
              </w:rPr>
              <w:t>2.7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Forward Chai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9CA57F" w14:textId="1E0A99CF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4" w:history="1">
            <w:r w:rsidRPr="00865A33">
              <w:rPr>
                <w:rStyle w:val="Hyperlink"/>
                <w:noProof/>
              </w:rPr>
              <w:t>2.8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Samp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5ACD7" w14:textId="1A227197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5" w:history="1">
            <w:r w:rsidRPr="00865A33">
              <w:rPr>
                <w:rStyle w:val="Hyperlink"/>
                <w:noProof/>
              </w:rPr>
              <w:t>2.9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ingkat Signifikan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447451" w14:textId="3C52FCA6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6" w:history="1">
            <w:r w:rsidRPr="00865A33">
              <w:rPr>
                <w:rStyle w:val="Hyperlink"/>
                <w:noProof/>
              </w:rPr>
              <w:t>2.10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Kategorisasi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2F3AD2" w14:textId="7B800D07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7" w:history="1">
            <w:r w:rsidRPr="00865A33">
              <w:rPr>
                <w:rStyle w:val="Hyperlink"/>
                <w:noProof/>
              </w:rPr>
              <w:t>2.1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ngujian Black Bo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F03347" w14:textId="24EE5A36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28" w:history="1">
            <w:r w:rsidRPr="00865A33">
              <w:rPr>
                <w:rStyle w:val="Hyperlink"/>
                <w:noProof/>
              </w:rPr>
              <w:t>2.1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EBEBFC" w14:textId="347ADFB1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29" w:history="1">
            <w:r w:rsidRPr="00865A33">
              <w:rPr>
                <w:rStyle w:val="Hyperlink"/>
                <w:rFonts w:eastAsia="Calibri"/>
                <w:noProof/>
              </w:rPr>
              <w:t>BAB II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C8E293" w14:textId="0E8E71CF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30" w:history="1">
            <w:r w:rsidRPr="00865A33">
              <w:rPr>
                <w:rStyle w:val="Hyperlink"/>
                <w:rFonts w:eastAsia="Calibri"/>
                <w:noProof/>
              </w:rPr>
              <w:t>METODOLOGI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A8F031" w14:textId="17235C24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33" w:history="1">
            <w:r w:rsidRPr="00865A33">
              <w:rPr>
                <w:rStyle w:val="Hyperlink"/>
                <w:bCs/>
                <w:noProof/>
              </w:rPr>
              <w:t>3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ngumpulan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134E46" w14:textId="5F14DEB4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34" w:history="1">
            <w:r w:rsidRPr="00865A33">
              <w:rPr>
                <w:rStyle w:val="Hyperlink"/>
                <w:bCs/>
                <w:noProof/>
              </w:rPr>
              <w:t>3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Alur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AE93AE" w14:textId="3BB6F625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35" w:history="1">
            <w:r w:rsidRPr="00865A33">
              <w:rPr>
                <w:rStyle w:val="Hyperlink"/>
                <w:bCs/>
                <w:noProof/>
              </w:rPr>
              <w:t>3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mbangunan Ontolog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645DE7" w14:textId="1BC2DC5F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36" w:history="1">
            <w:r w:rsidRPr="00865A33">
              <w:rPr>
                <w:rStyle w:val="Hyperlink"/>
                <w:bCs/>
                <w:noProof/>
              </w:rPr>
              <w:t>3.3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Spesifik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735E5B" w14:textId="46BFAC81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37" w:history="1">
            <w:r w:rsidRPr="00865A33">
              <w:rPr>
                <w:rStyle w:val="Hyperlink"/>
                <w:bCs/>
                <w:noProof/>
              </w:rPr>
              <w:t>3.3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Akuisisi Pengetah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F79137" w14:textId="7737EB07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38" w:history="1">
            <w:r w:rsidRPr="00865A33">
              <w:rPr>
                <w:rStyle w:val="Hyperlink"/>
                <w:bCs/>
                <w:noProof/>
                <w:lang w:val="en-ID"/>
              </w:rPr>
              <w:t>3.3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Konseptualis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8AC1BF" w14:textId="0DF2287C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39" w:history="1">
            <w:r w:rsidRPr="00865A33">
              <w:rPr>
                <w:rStyle w:val="Hyperlink"/>
                <w:bCs/>
                <w:noProof/>
              </w:rPr>
              <w:t>3.3.4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Integr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37A343" w14:textId="2439CF57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0" w:history="1">
            <w:r w:rsidRPr="00865A33">
              <w:rPr>
                <w:rStyle w:val="Hyperlink"/>
                <w:bCs/>
                <w:noProof/>
              </w:rPr>
              <w:t>3.3.5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Implement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7F2A52" w14:textId="11A8C318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1" w:history="1">
            <w:r w:rsidRPr="00865A33">
              <w:rPr>
                <w:rStyle w:val="Hyperlink"/>
                <w:bCs/>
                <w:noProof/>
              </w:rPr>
              <w:t>3.3.6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Evalu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872B43" w14:textId="44E55908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2" w:history="1">
            <w:r w:rsidRPr="00865A33">
              <w:rPr>
                <w:rStyle w:val="Hyperlink"/>
                <w:bCs/>
                <w:noProof/>
              </w:rPr>
              <w:t>3.3.7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Dokument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9367E9" w14:textId="1E81416A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43" w:history="1">
            <w:r w:rsidRPr="00865A33">
              <w:rPr>
                <w:rStyle w:val="Hyperlink"/>
                <w:bCs/>
                <w:noProof/>
              </w:rPr>
              <w:t>3.4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Pembangunan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0607F4" w14:textId="66F7671E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4" w:history="1">
            <w:r w:rsidRPr="00865A33">
              <w:rPr>
                <w:rStyle w:val="Hyperlink"/>
                <w:bCs/>
                <w:noProof/>
              </w:rPr>
              <w:t>3.4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ngumpulan Kebutu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6BFFF4" w14:textId="6560EE69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5" w:history="1">
            <w:r w:rsidRPr="00865A33">
              <w:rPr>
                <w:rStyle w:val="Hyperlink"/>
                <w:bCs/>
                <w:noProof/>
              </w:rPr>
              <w:t>3.4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 xml:space="preserve">Membangun </w:t>
            </w:r>
            <w:r w:rsidRPr="00865A33">
              <w:rPr>
                <w:rStyle w:val="Hyperlink"/>
                <w:i/>
                <w:noProof/>
              </w:rPr>
              <w:t>Prototyp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46F74C" w14:textId="28838084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6" w:history="1">
            <w:r w:rsidRPr="00865A33">
              <w:rPr>
                <w:rStyle w:val="Hyperlink"/>
                <w:bCs/>
                <w:noProof/>
              </w:rPr>
              <w:t>3.4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 xml:space="preserve">Evaluasi </w:t>
            </w:r>
            <w:r w:rsidRPr="00865A33">
              <w:rPr>
                <w:rStyle w:val="Hyperlink"/>
                <w:i/>
                <w:noProof/>
              </w:rPr>
              <w:t>Prototyp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8A1FA3" w14:textId="36242250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7" w:history="1">
            <w:r w:rsidRPr="00865A33">
              <w:rPr>
                <w:rStyle w:val="Hyperlink"/>
                <w:bCs/>
                <w:noProof/>
              </w:rPr>
              <w:t>3.4.4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mbangunan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EC81F7" w14:textId="7F6EFFAA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8" w:history="1">
            <w:r w:rsidRPr="00865A33">
              <w:rPr>
                <w:rStyle w:val="Hyperlink"/>
                <w:bCs/>
                <w:noProof/>
              </w:rPr>
              <w:t>3.4.5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ngujian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429ABA" w14:textId="093C3E4B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49" w:history="1">
            <w:r w:rsidRPr="00865A33">
              <w:rPr>
                <w:rStyle w:val="Hyperlink"/>
                <w:bCs/>
                <w:noProof/>
              </w:rPr>
              <w:t>3.4.6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Evaluasi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369BAD" w14:textId="12DB460D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50" w:history="1">
            <w:r w:rsidRPr="00865A33">
              <w:rPr>
                <w:rStyle w:val="Hyperlink"/>
                <w:bCs/>
                <w:noProof/>
              </w:rPr>
              <w:t>3.5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Pengolahan dan Analisis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FF07FA" w14:textId="3DDA290E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51" w:history="1">
            <w:r w:rsidRPr="00865A33">
              <w:rPr>
                <w:rStyle w:val="Hyperlink"/>
                <w:rFonts w:eastAsia="Calibri"/>
                <w:noProof/>
              </w:rPr>
              <w:t>BAB I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E1CA46" w14:textId="1ABFAC9A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52" w:history="1">
            <w:r w:rsidRPr="00865A33">
              <w:rPr>
                <w:rStyle w:val="Hyperlink"/>
                <w:rFonts w:eastAsia="Calibri"/>
                <w:noProof/>
              </w:rPr>
              <w:t>HASIL DAN PEMBAHAS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19D212" w14:textId="010E9986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54" w:history="1">
            <w:r w:rsidRPr="00865A33">
              <w:rPr>
                <w:rStyle w:val="Hyperlink"/>
                <w:bCs/>
                <w:noProof/>
              </w:rPr>
              <w:t>4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Implementasi Ontolog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9CD2EE" w14:textId="76A08430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55" w:history="1">
            <w:r w:rsidRPr="00865A33">
              <w:rPr>
                <w:rStyle w:val="Hyperlink"/>
                <w:bCs/>
                <w:noProof/>
              </w:rPr>
              <w:t>4.1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Spesifik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54DEDC" w14:textId="55751CC8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56" w:history="1">
            <w:r w:rsidRPr="00865A33">
              <w:rPr>
                <w:rStyle w:val="Hyperlink"/>
                <w:bCs/>
                <w:noProof/>
              </w:rPr>
              <w:t>4.1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Akuisisi Pengetah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F67510" w14:textId="397B11B5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57" w:history="1">
            <w:r w:rsidRPr="00865A33">
              <w:rPr>
                <w:rStyle w:val="Hyperlink"/>
                <w:bCs/>
                <w:noProof/>
                <w:lang w:val="en-ID"/>
              </w:rPr>
              <w:t>4.1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Konseptualis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F5CA2A" w14:textId="5B9C8DDE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58" w:history="1">
            <w:r w:rsidRPr="00865A33">
              <w:rPr>
                <w:rStyle w:val="Hyperlink"/>
                <w:bCs/>
                <w:noProof/>
              </w:rPr>
              <w:t>4.1.4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Integr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59A811" w14:textId="66EFD662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59" w:history="1">
            <w:r w:rsidRPr="00865A33">
              <w:rPr>
                <w:rStyle w:val="Hyperlink"/>
                <w:bCs/>
                <w:noProof/>
              </w:rPr>
              <w:t>4.1.5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Implement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9162EC" w14:textId="067CBD35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0" w:history="1">
            <w:r w:rsidRPr="00865A33">
              <w:rPr>
                <w:rStyle w:val="Hyperlink"/>
                <w:bCs/>
                <w:noProof/>
              </w:rPr>
              <w:t>4.1.6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Evalu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8CF443" w14:textId="6D082E63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1" w:history="1">
            <w:r w:rsidRPr="00865A33">
              <w:rPr>
                <w:rStyle w:val="Hyperlink"/>
                <w:bCs/>
                <w:noProof/>
              </w:rPr>
              <w:t>4.1.7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Tahap Dokument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83AA59" w14:textId="1EE921B5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62" w:history="1">
            <w:r w:rsidRPr="00865A33">
              <w:rPr>
                <w:rStyle w:val="Hyperlink"/>
                <w:bCs/>
                <w:noProof/>
              </w:rPr>
              <w:t>4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Implementasi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2AE37D" w14:textId="6067BFC7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3" w:history="1">
            <w:r w:rsidRPr="00865A33">
              <w:rPr>
                <w:rStyle w:val="Hyperlink"/>
                <w:bCs/>
                <w:noProof/>
              </w:rPr>
              <w:t>4.2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Lingkungan Implement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65ED02" w14:textId="17F46D61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4" w:history="1">
            <w:r w:rsidRPr="00865A33">
              <w:rPr>
                <w:rStyle w:val="Hyperlink"/>
                <w:bCs/>
                <w:noProof/>
              </w:rPr>
              <w:t>4.2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Implementasi Ontologi ke Dalam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421ADA" w14:textId="102296B9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5" w:history="1">
            <w:r w:rsidRPr="00865A33">
              <w:rPr>
                <w:rStyle w:val="Hyperlink"/>
                <w:bCs/>
                <w:noProof/>
              </w:rPr>
              <w:t>4.2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Implementasi Antarmuka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0CEEB8" w14:textId="3C205D99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66" w:history="1">
            <w:r w:rsidRPr="00865A33">
              <w:rPr>
                <w:rStyle w:val="Hyperlink"/>
                <w:bCs/>
                <w:noProof/>
              </w:rPr>
              <w:t>4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Implementasi Pengujian Dan Evaluasi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2ED44B" w14:textId="328CD7BD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7" w:history="1">
            <w:r w:rsidRPr="00865A33">
              <w:rPr>
                <w:rStyle w:val="Hyperlink"/>
                <w:bCs/>
                <w:noProof/>
              </w:rPr>
              <w:t>4.3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ngujian Fungsionalita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933E13" w14:textId="7B1B51D9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8" w:history="1">
            <w:r w:rsidRPr="00865A33">
              <w:rPr>
                <w:rStyle w:val="Hyperlink"/>
                <w:bCs/>
                <w:noProof/>
              </w:rPr>
              <w:t>4.3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artisipan dan Pengumpulan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C15044" w14:textId="71E5E0D8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69" w:history="1">
            <w:r w:rsidRPr="00865A33">
              <w:rPr>
                <w:rStyle w:val="Hyperlink"/>
                <w:bCs/>
                <w:noProof/>
              </w:rPr>
              <w:t>4.3.3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Implementasi Pengujian Akur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313A29" w14:textId="390A4381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70" w:history="1">
            <w:r w:rsidRPr="00865A33">
              <w:rPr>
                <w:rStyle w:val="Hyperlink"/>
                <w:bCs/>
                <w:noProof/>
              </w:rPr>
              <w:t>4.4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Hasil Pengolahan dan Analisis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9121AA" w14:textId="6ECD5B4F" w:rsidR="007522C0" w:rsidRDefault="007522C0">
          <w:pPr>
            <w:pStyle w:val="TOC3"/>
            <w:rPr>
              <w:rFonts w:eastAsiaTheme="minorEastAsia"/>
              <w:noProof/>
            </w:rPr>
          </w:pPr>
          <w:hyperlink w:anchor="_Toc61250871" w:history="1">
            <w:r w:rsidRPr="00865A33">
              <w:rPr>
                <w:rStyle w:val="Hyperlink"/>
                <w:bCs/>
                <w:noProof/>
              </w:rPr>
              <w:t>4.4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Pengujian Akura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C570D1" w14:textId="05127E64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72" w:history="1">
            <w:r w:rsidRPr="00865A33">
              <w:rPr>
                <w:rStyle w:val="Hyperlink"/>
                <w:rFonts w:eastAsia="Calibri"/>
                <w:noProof/>
              </w:rPr>
              <w:t>BAB 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85D7A4" w14:textId="35368207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73" w:history="1">
            <w:r w:rsidRPr="00865A33">
              <w:rPr>
                <w:rStyle w:val="Hyperlink"/>
                <w:rFonts w:eastAsia="Calibri"/>
                <w:noProof/>
              </w:rPr>
              <w:t>KESIMPULAN DAN SA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AEA6FE" w14:textId="7975C9BF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75" w:history="1">
            <w:r w:rsidRPr="00865A33">
              <w:rPr>
                <w:rStyle w:val="Hyperlink"/>
                <w:bCs/>
                <w:noProof/>
              </w:rPr>
              <w:t>5.1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Kesimpu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490DC8" w14:textId="6A3FB9E3" w:rsidR="007522C0" w:rsidRDefault="007522C0">
          <w:pPr>
            <w:pStyle w:val="TOC2"/>
            <w:rPr>
              <w:rFonts w:eastAsiaTheme="minorEastAsia"/>
              <w:noProof/>
            </w:rPr>
          </w:pPr>
          <w:hyperlink w:anchor="_Toc61250876" w:history="1">
            <w:r w:rsidRPr="00865A33">
              <w:rPr>
                <w:rStyle w:val="Hyperlink"/>
                <w:bCs/>
                <w:noProof/>
              </w:rPr>
              <w:t>5.2</w:t>
            </w:r>
            <w:r>
              <w:rPr>
                <w:rFonts w:eastAsiaTheme="minorEastAsia"/>
                <w:noProof/>
              </w:rPr>
              <w:tab/>
            </w:r>
            <w:r w:rsidRPr="00865A33">
              <w:rPr>
                <w:rStyle w:val="Hyperlink"/>
                <w:noProof/>
              </w:rPr>
              <w:t>Sa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A26B48" w14:textId="5A8988D5" w:rsidR="007522C0" w:rsidRDefault="007522C0">
          <w:pPr>
            <w:pStyle w:val="TOC1"/>
            <w:tabs>
              <w:tab w:val="right" w:leader="dot" w:pos="7927"/>
            </w:tabs>
            <w:rPr>
              <w:rFonts w:eastAsiaTheme="minorEastAsia"/>
              <w:noProof/>
            </w:rPr>
          </w:pPr>
          <w:hyperlink w:anchor="_Toc61250877" w:history="1">
            <w:r w:rsidRPr="00865A33">
              <w:rPr>
                <w:rStyle w:val="Hyperlink"/>
                <w:rFonts w:eastAsia="Calibri"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12508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1208D5" w14:textId="4DFA506B" w:rsidR="007B676F" w:rsidRPr="00001F3B" w:rsidRDefault="007B676F" w:rsidP="007B676F">
          <w:pPr>
            <w:spacing w:line="360" w:lineRule="auto"/>
          </w:pPr>
          <w:r w:rsidRPr="00001F3B">
            <w:rPr>
              <w:rFonts w:ascii="Times New Roman" w:hAnsi="Times New Roman" w:cs="Times New Roman"/>
              <w:bCs/>
              <w:noProof/>
              <w:sz w:val="24"/>
              <w:szCs w:val="24"/>
            </w:rPr>
            <w:fldChar w:fldCharType="end"/>
          </w:r>
        </w:p>
      </w:sdtContent>
    </w:sdt>
    <w:p w14:paraId="33E9A4E7" w14:textId="77777777" w:rsidR="007B676F" w:rsidRPr="00001F3B" w:rsidRDefault="007B676F" w:rsidP="007B676F">
      <w:pPr>
        <w:rPr>
          <w:rFonts w:ascii="Times New Roman" w:eastAsiaTheme="majorEastAsia" w:hAnsi="Times New Roman" w:cstheme="majorBidi"/>
          <w:b/>
          <w:color w:val="000000" w:themeColor="text1"/>
          <w:sz w:val="28"/>
          <w:szCs w:val="32"/>
        </w:rPr>
      </w:pPr>
      <w:r w:rsidRPr="00001F3B">
        <w:br w:type="page"/>
      </w:r>
    </w:p>
    <w:p w14:paraId="2567FD5F" w14:textId="77777777" w:rsidR="007B676F" w:rsidRPr="00001F3B" w:rsidRDefault="007B676F" w:rsidP="007B676F">
      <w:pPr>
        <w:pStyle w:val="Heading1"/>
      </w:pPr>
      <w:bookmarkStart w:id="5" w:name="_Toc61250803"/>
      <w:r w:rsidRPr="00001F3B">
        <w:lastRenderedPageBreak/>
        <w:t>DAFTAR TABEL</w:t>
      </w:r>
      <w:bookmarkEnd w:id="5"/>
    </w:p>
    <w:p w14:paraId="216FFBFB" w14:textId="77777777" w:rsidR="007B676F" w:rsidRPr="00001F3B" w:rsidRDefault="007B676F" w:rsidP="007B676F"/>
    <w:p w14:paraId="2D62DA3D" w14:textId="0FD4300A" w:rsidR="007B676F" w:rsidRPr="00001F3B" w:rsidRDefault="007B676F" w:rsidP="007B676F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001F3B"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445B2090" w14:textId="77777777" w:rsidR="007B676F" w:rsidRPr="00001F3B" w:rsidRDefault="007B676F" w:rsidP="007B676F">
      <w:pPr>
        <w:pStyle w:val="Heading1"/>
      </w:pPr>
      <w:bookmarkStart w:id="6" w:name="_Toc61250804"/>
      <w:r w:rsidRPr="00001F3B">
        <w:lastRenderedPageBreak/>
        <w:t>DAFTAR GAMBAR</w:t>
      </w:r>
      <w:bookmarkEnd w:id="6"/>
    </w:p>
    <w:p w14:paraId="76FD1C4F" w14:textId="77777777" w:rsidR="007B676F" w:rsidRPr="00001F3B" w:rsidRDefault="007B676F" w:rsidP="007B676F"/>
    <w:p w14:paraId="16702745" w14:textId="5A43A641" w:rsidR="007B676F" w:rsidRPr="00001F3B" w:rsidRDefault="007B676F" w:rsidP="007B676F">
      <w:pPr>
        <w:spacing w:after="0" w:line="36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679F3158" w14:textId="77777777" w:rsidR="007B676F" w:rsidRPr="00001F3B" w:rsidRDefault="007B676F" w:rsidP="007B676F">
      <w:pPr>
        <w:spacing w:line="276" w:lineRule="auto"/>
        <w:rPr>
          <w:rFonts w:ascii="Times New Roman" w:hAnsi="Times New Roman" w:cs="Times New Roman"/>
          <w:sz w:val="24"/>
          <w:szCs w:val="24"/>
        </w:rPr>
      </w:pPr>
    </w:p>
    <w:p w14:paraId="6134EE69" w14:textId="77777777" w:rsidR="007B676F" w:rsidRPr="00001F3B" w:rsidRDefault="007B676F" w:rsidP="007B676F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001F3B"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46AB0C22" w14:textId="77777777" w:rsidR="007B676F" w:rsidRPr="00001F3B" w:rsidRDefault="007B676F" w:rsidP="007B676F">
      <w:pPr>
        <w:pStyle w:val="Heading1"/>
      </w:pPr>
      <w:bookmarkStart w:id="7" w:name="_Toc61250805"/>
      <w:r w:rsidRPr="00001F3B">
        <w:lastRenderedPageBreak/>
        <w:t>DAFTAR LAMPIRAN</w:t>
      </w:r>
      <w:bookmarkEnd w:id="7"/>
    </w:p>
    <w:p w14:paraId="2AFD53F6" w14:textId="77777777" w:rsidR="007B676F" w:rsidRPr="00001F3B" w:rsidRDefault="007B676F" w:rsidP="007B676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538AD583" w14:textId="77777777" w:rsidR="007B676F" w:rsidRPr="00001F3B" w:rsidRDefault="007B676F" w:rsidP="007B676F">
      <w:pPr>
        <w:numPr>
          <w:ilvl w:val="0"/>
          <w:numId w:val="53"/>
        </w:numPr>
        <w:spacing w:after="0" w:line="360" w:lineRule="auto"/>
        <w:ind w:left="426" w:hanging="426"/>
        <w:contextualSpacing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Daftar </w:t>
      </w:r>
      <w:r w:rsidRPr="00001F3B">
        <w:rPr>
          <w:rFonts w:ascii="Times New Roman" w:eastAsia="Times New Roman" w:hAnsi="Times New Roman" w:cs="Times New Roman"/>
          <w:i/>
          <w:iCs/>
          <w:sz w:val="24"/>
          <w:szCs w:val="24"/>
          <w:lang w:val="en-ID"/>
        </w:rPr>
        <w:t>Class, Object Properties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n </w:t>
      </w:r>
      <w:r w:rsidRPr="00001F3B">
        <w:rPr>
          <w:rFonts w:ascii="Times New Roman" w:eastAsia="Times New Roman" w:hAnsi="Times New Roman" w:cs="Times New Roman"/>
          <w:i/>
          <w:iCs/>
          <w:sz w:val="24"/>
          <w:szCs w:val="24"/>
          <w:lang w:val="en-ID"/>
        </w:rPr>
        <w:t>Individual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Gamelan Bali</w:t>
      </w:r>
    </w:p>
    <w:p w14:paraId="102DF7EE" w14:textId="77777777" w:rsidR="007B676F" w:rsidRPr="00001F3B" w:rsidRDefault="007B676F" w:rsidP="007B676F">
      <w:pPr>
        <w:numPr>
          <w:ilvl w:val="0"/>
          <w:numId w:val="53"/>
        </w:numPr>
        <w:spacing w:after="0" w:line="360" w:lineRule="auto"/>
        <w:ind w:left="426" w:hanging="426"/>
        <w:contextualSpacing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artisi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</w:p>
    <w:p w14:paraId="4E8D2A2B" w14:textId="77777777" w:rsidR="007B676F" w:rsidRPr="00001F3B" w:rsidRDefault="007B676F" w:rsidP="007B676F">
      <w:pPr>
        <w:numPr>
          <w:ilvl w:val="0"/>
          <w:numId w:val="53"/>
        </w:numPr>
        <w:spacing w:after="0" w:line="360" w:lineRule="auto"/>
        <w:ind w:left="426" w:hanging="426"/>
        <w:contextualSpacing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Lemba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mograf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artisipan</w:t>
      </w:r>
      <w:proofErr w:type="spellEnd"/>
    </w:p>
    <w:p w14:paraId="1897A31E" w14:textId="77777777" w:rsidR="007B676F" w:rsidRPr="00001F3B" w:rsidRDefault="007B676F" w:rsidP="007B676F">
      <w:pPr>
        <w:numPr>
          <w:ilvl w:val="0"/>
          <w:numId w:val="53"/>
        </w:numPr>
        <w:spacing w:after="0" w:line="360" w:lineRule="auto"/>
        <w:ind w:left="426" w:hanging="426"/>
        <w:contextualSpacing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Lemba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Hasilnya</w:t>
      </w:r>
      <w:proofErr w:type="spellEnd"/>
    </w:p>
    <w:p w14:paraId="0C59742B" w14:textId="77777777" w:rsidR="007B676F" w:rsidRPr="00001F3B" w:rsidRDefault="007B676F" w:rsidP="007B676F">
      <w:pPr>
        <w:numPr>
          <w:ilvl w:val="0"/>
          <w:numId w:val="53"/>
        </w:numPr>
        <w:spacing w:after="0" w:line="360" w:lineRule="auto"/>
        <w:ind w:left="426" w:hanging="426"/>
        <w:contextualSpacing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Lemba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Hasilnya</w:t>
      </w:r>
      <w:proofErr w:type="spellEnd"/>
    </w:p>
    <w:p w14:paraId="5ECA46EC" w14:textId="77777777" w:rsidR="007B676F" w:rsidRPr="00001F3B" w:rsidRDefault="007B676F" w:rsidP="007B676F">
      <w:pPr>
        <w:numPr>
          <w:ilvl w:val="0"/>
          <w:numId w:val="53"/>
        </w:numPr>
        <w:spacing w:after="0" w:line="360" w:lineRule="auto"/>
        <w:ind w:left="426" w:hanging="426"/>
        <w:contextualSpacing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i/>
          <w:sz w:val="24"/>
          <w:szCs w:val="24"/>
          <w:lang w:val="en-ID"/>
        </w:rPr>
        <w:t>Source Code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rogram </w:t>
      </w:r>
    </w:p>
    <w:p w14:paraId="110FB982" w14:textId="77777777" w:rsidR="007B676F" w:rsidRPr="00001F3B" w:rsidRDefault="007B676F" w:rsidP="007B676F">
      <w:pPr>
        <w:spacing w:line="360" w:lineRule="auto"/>
        <w:rPr>
          <w:rFonts w:ascii="Times New Roman" w:hAnsi="Times New Roman" w:cs="Times New Roman"/>
          <w:color w:val="FFFFFF" w:themeColor="background1"/>
          <w:sz w:val="24"/>
          <w:szCs w:val="24"/>
        </w:rPr>
        <w:sectPr w:rsidR="007B676F" w:rsidRPr="00001F3B" w:rsidSect="0093431D">
          <w:headerReference w:type="default" r:id="rId10"/>
          <w:footerReference w:type="default" r:id="rId11"/>
          <w:pgSz w:w="11906" w:h="16838" w:code="9"/>
          <w:pgMar w:top="2268" w:right="1701" w:bottom="1701" w:left="2268" w:header="720" w:footer="720" w:gutter="0"/>
          <w:pgNumType w:fmt="lowerRoman"/>
          <w:cols w:space="720"/>
          <w:titlePg/>
          <w:docGrid w:linePitch="360"/>
        </w:sectPr>
      </w:pPr>
      <w:r w:rsidRPr="00001F3B">
        <w:rPr>
          <w:rFonts w:ascii="Times New Roman" w:hAnsi="Times New Roman" w:cs="Times New Roman"/>
          <w:color w:val="FFFFFF" w:themeColor="background1"/>
          <w:sz w:val="24"/>
          <w:szCs w:val="24"/>
        </w:rPr>
        <w:t>…</w:t>
      </w:r>
    </w:p>
    <w:p w14:paraId="234C67AD" w14:textId="77777777" w:rsidR="007B676F" w:rsidRPr="00001F3B" w:rsidRDefault="007B676F" w:rsidP="007B676F">
      <w:pPr>
        <w:pStyle w:val="Heading1"/>
        <w:rPr>
          <w:rFonts w:cs="Times New Roman"/>
          <w:szCs w:val="28"/>
        </w:rPr>
      </w:pPr>
      <w:bookmarkStart w:id="8" w:name="_Toc61250806"/>
      <w:r w:rsidRPr="00001F3B">
        <w:rPr>
          <w:rFonts w:cs="Times New Roman"/>
          <w:szCs w:val="28"/>
        </w:rPr>
        <w:lastRenderedPageBreak/>
        <w:t>BAB I</w:t>
      </w:r>
      <w:bookmarkEnd w:id="8"/>
    </w:p>
    <w:p w14:paraId="45321B35" w14:textId="77777777" w:rsidR="007B676F" w:rsidRPr="00001F3B" w:rsidRDefault="007B676F" w:rsidP="007B676F">
      <w:pPr>
        <w:pStyle w:val="Heading1"/>
        <w:rPr>
          <w:rFonts w:cs="Times New Roman"/>
          <w:szCs w:val="28"/>
        </w:rPr>
      </w:pPr>
      <w:bookmarkStart w:id="9" w:name="_Toc39936329"/>
      <w:bookmarkStart w:id="10" w:name="_Toc42718080"/>
      <w:bookmarkStart w:id="11" w:name="_Toc61250807"/>
      <w:r w:rsidRPr="00001F3B">
        <w:rPr>
          <w:rFonts w:cs="Times New Roman"/>
          <w:szCs w:val="28"/>
        </w:rPr>
        <w:t>PENDAHULUAN</w:t>
      </w:r>
      <w:bookmarkEnd w:id="9"/>
      <w:bookmarkEnd w:id="10"/>
      <w:bookmarkEnd w:id="11"/>
    </w:p>
    <w:p w14:paraId="2E4AA569" w14:textId="77777777" w:rsidR="007B676F" w:rsidRPr="00001F3B" w:rsidRDefault="007B676F" w:rsidP="007B676F">
      <w:pPr>
        <w:spacing w:line="36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14:paraId="00B868DE" w14:textId="77777777" w:rsidR="007B676F" w:rsidRPr="00001F3B" w:rsidRDefault="007B676F" w:rsidP="007B676F">
      <w:pPr>
        <w:pStyle w:val="Heading2"/>
        <w:rPr>
          <w:b w:val="0"/>
        </w:rPr>
      </w:pPr>
      <w:bookmarkStart w:id="12" w:name="_Toc61250808"/>
      <w:r w:rsidRPr="00001F3B">
        <w:t>Latar Belakang</w:t>
      </w:r>
      <w:bookmarkEnd w:id="12"/>
    </w:p>
    <w:p w14:paraId="3D9BB735" w14:textId="77777777" w:rsidR="007B676F" w:rsidRPr="002F051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da zam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s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tand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maj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handphone. Handphone pada mas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ubah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awal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lepo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abe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transform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lepo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tau smartphone.</w:t>
      </w:r>
    </w:p>
    <w:p w14:paraId="19D04CB1" w14:textId="77777777" w:rsidR="007B676F" w:rsidRPr="002F051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F0518">
        <w:rPr>
          <w:rFonts w:ascii="Times New Roman" w:hAnsi="Times New Roman" w:cs="Times New Roman"/>
          <w:sz w:val="24"/>
          <w:szCs w:val="24"/>
        </w:rPr>
        <w:t xml:space="preserve">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lepo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lula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lengkap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rganizer digital.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lepo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lula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tambah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lepo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cerd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kutip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eMarketer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di Indonesi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rasti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di Indonesi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ad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65,2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rang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14,8%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7, 10,3%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8 dan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9 total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di Indonesi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92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rang. Hal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hadir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sendi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terface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da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ala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>.</w:t>
      </w:r>
    </w:p>
    <w:p w14:paraId="671AD879" w14:textId="77777777" w:rsidR="007B676F" w:rsidRPr="002F051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F0518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donesia yang di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60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jum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7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negara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struktu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asa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1 Ayat 2 UU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13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1988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60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a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sen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5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8,</w:t>
      </w:r>
      <w:proofErr w:type="gramStart"/>
      <w:r w:rsidRPr="002F0518">
        <w:rPr>
          <w:rFonts w:ascii="Times New Roman" w:hAnsi="Times New Roman" w:cs="Times New Roman"/>
          <w:sz w:val="24"/>
          <w:szCs w:val="24"/>
        </w:rPr>
        <w:t xml:space="preserve">43 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lastRenderedPageBreak/>
        <w:t>persen</w:t>
      </w:r>
      <w:proofErr w:type="spellEnd"/>
      <w:proofErr w:type="gramEnd"/>
      <w:r w:rsidRPr="002F0518">
        <w:rPr>
          <w:rFonts w:ascii="Times New Roman" w:hAnsi="Times New Roman" w:cs="Times New Roman"/>
          <w:sz w:val="24"/>
          <w:szCs w:val="24"/>
        </w:rPr>
        <w:t xml:space="preserve">, atau 21,5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jut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jiw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dud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Dari 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sen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5 jug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opul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ew Research Center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6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i Amerika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anul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ger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hubu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igital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em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pulu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(42%) or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u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65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lapor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onse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naik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18%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2013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ternet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op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broadband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bstansia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67%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anul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ternet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55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kade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ali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teng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rang Amerika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broadband di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umah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masing-masing. </w:t>
      </w:r>
    </w:p>
    <w:p w14:paraId="0BEF8050" w14:textId="3027D94B" w:rsidR="007B676F" w:rsidRPr="002F051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ingkat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ternet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sa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roduktif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mp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negatif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Kesehat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waktu yang lama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at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he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org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lain (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okal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wengk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angkudu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2016). Adapu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Kesehatan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idu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emo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ki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lhai&lt;/Author&gt;&lt;Year&gt;2017&lt;/Year&gt;&lt;RecNum&gt;32&lt;/RecNum&gt;&lt;DisplayText&gt;(Elhai, Dvorak, Levine, dan Hall, 2017)&lt;/DisplayText&gt;&lt;record&gt;&lt;rec-number&gt;32&lt;/rec-number&gt;&lt;foreign-keys&gt;&lt;key app="EN" db-id="05pt2f0rkwrfx3ed9xn5davcx20w9e5dtfp9" timestamp="1591187314"&gt;32&lt;/key&gt;&lt;/foreign-keys&gt;&lt;ref-type name="Journal Article"&gt;17&lt;/ref-type&gt;&lt;contributors&gt;&lt;authors&gt;&lt;author&gt;Elhai, Jon D&lt;/author&gt;&lt;author&gt;Dvorak, Robert D&lt;/author&gt;&lt;author&gt;Levine, Jason C&lt;/author&gt;&lt;author&gt;Hall, Brian J&lt;/author&gt;&lt;/authors&gt;&lt;/contributors&gt;&lt;titles&gt;&lt;title&gt;Problematic smartphone use: A conceptual overview and systematic review of relations with anxiety and depression psychopathology&lt;/title&gt;&lt;secondary-title&gt;Journal of affective disorders&lt;/secondary-title&gt;&lt;/titles&gt;&lt;periodical&gt;&lt;full-title&gt;Journal of affective disorders&lt;/full-title&gt;&lt;/periodical&gt;&lt;pages&gt;251-259&lt;/pages&gt;&lt;volume&gt;207&lt;/volume&gt;&lt;dates&gt;&lt;year&gt;2017&lt;/year&gt;&lt;/dates&gt;&lt;isbn&gt;0165-0327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Elhai, Dvorak, Levine, dan Hall, 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siki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ring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jug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akibat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eru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menganggu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hub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gangg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sekitar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kur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LMARATUL&lt;/Author&gt;&lt;Year&gt;2019&lt;/Year&gt;&lt;RecNum&gt;33&lt;/RecNum&gt;&lt;DisplayText&gt;(ALMARATUL, 2019)&lt;/DisplayText&gt;&lt;record&gt;&lt;rec-number&gt;33&lt;/rec-number&gt;&lt;foreign-keys&gt;&lt;key app="EN" db-id="05pt2f0rkwrfx3ed9xn5davcx20w9e5dtfp9" timestamp="1591187453"&gt;33&lt;/key&gt;&lt;/foreign-keys&gt;&lt;ref-type name="Thesis"&gt;32&lt;/ref-type&gt;&lt;contributors&gt;&lt;authors&gt;&lt;author&gt;ALMARATUL, HILMA&lt;/author&gt;&lt;/authors&gt;&lt;/contributors&gt;&lt;titles&gt;&lt;title&gt;HUBUNGAN KONTROL DIRI DENGAN PENGGUNAAN SMARTPHONE BERMASALAH&lt;/title&gt;&lt;/titles&gt;&lt;dates&gt;&lt;year&gt;2019&lt;/year&gt;&lt;/dates&gt;&lt;publisher&gt;Universitas Andalas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ALMARATUL, 2019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2F0518">
        <w:rPr>
          <w:rFonts w:ascii="Times New Roman" w:hAnsi="Times New Roman" w:cs="Times New Roman"/>
          <w:sz w:val="24"/>
          <w:szCs w:val="24"/>
        </w:rPr>
        <w:t>.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lebih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up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itif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hampi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irif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lkho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oko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obat-obat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won&lt;/Author&gt;&lt;Year&gt;2016&lt;/Year&gt;&lt;RecNum&gt;12&lt;/RecNum&gt;&lt;DisplayText&gt;(Kwon, So, Han, dan Oh, 2016)&lt;/DisplayText&gt;&lt;record&gt;&lt;rec-number&gt;12&lt;/rec-number&gt;&lt;foreign-keys&gt;&lt;key app="EN" db-id="05pt2f0rkwrfx3ed9xn5davcx20w9e5dtfp9" timestamp="1587868079"&gt;12&lt;/key&gt;&lt;/foreign-keys&gt;&lt;ref-type name="Journal Article"&gt;17&lt;/ref-type&gt;&lt;contributors&gt;&lt;authors&gt;&lt;author&gt;Kwon, Hyeokkoo Eric&lt;/author&gt;&lt;author&gt;So, Hyunji&lt;/author&gt;&lt;author&gt;Han, Sang Pil&lt;/author&gt;&lt;author&gt;Oh, Wonseok&lt;/author&gt;&lt;/authors&gt;&lt;/contributors&gt;&lt;titles&gt;&lt;title&gt;Excessive dependence on mobile social apps: A rational addiction perspective&lt;/title&gt;&lt;secondary-title&gt;Information Systems Research&lt;/secondary-title&gt;&lt;/titles&gt;&lt;periodical&gt;&lt;full-title&gt;Information Systems Research&lt;/full-title&gt;&lt;/periodical&gt;&lt;pages&gt;919-939&lt;/pages&gt;&lt;volume&gt;27&lt;/volume&gt;&lt;number&gt;4&lt;/number&gt;&lt;dates&gt;&lt;year&gt;2016&lt;/year&gt;&lt;/dates&gt;&lt;isbn&gt;1047-7047&lt;/isbn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Kwon, So, Han, dan Oh, 2016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2F0518">
        <w:rPr>
          <w:rFonts w:ascii="Times New Roman" w:hAnsi="Times New Roman" w:cs="Times New Roman"/>
          <w:sz w:val="24"/>
          <w:szCs w:val="24"/>
        </w:rPr>
        <w:t>.</w:t>
      </w:r>
    </w:p>
    <w:p w14:paraId="7E1A352E" w14:textId="5DA94026" w:rsidR="007B676F" w:rsidRPr="002F051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sikometri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fisioterap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18&lt;/Year&gt;&lt;RecNum&gt;23&lt;/RecNum&gt;&lt;DisplayText&gt;(Liu, Kuan, Cui, dan Wu, 2018)&lt;/DisplayText&gt;&lt;record&gt;&lt;rec-number&gt;23&lt;/rec-number&gt;&lt;foreign-keys&gt;&lt;key app="EN" db-id="05pt2f0rkwrfx3ed9xn5davcx20w9e5dtfp9" timestamp="1590551257"&gt;23&lt;/key&gt;&lt;/foreign-keys&gt;&lt;ref-type name="Conference Proceedings"&gt;10&lt;/ref-type&gt;&lt;contributors&gt;&lt;authors&gt;&lt;author&gt;Liu, Na&lt;/author&gt;&lt;author&gt;Kuan, Kevin KY&lt;/author&gt;&lt;author&gt;Cui, Tingru&lt;/author&gt;&lt;author&gt;Wu, Yi&lt;/author&gt;&lt;/authors&gt;&lt;/contributors&gt;&lt;titles&gt;&lt;title&gt;Understanding Usage Patterns for Mobile Phone Excessive Dependence&lt;/title&gt;&lt;secondary-title&gt;PACIS&lt;/secondary-title&gt;&lt;/titles&gt;&lt;pages&gt;182&lt;/pages&gt;&lt;dates&gt;&lt;year&gt;2018&lt;/year&gt;&lt;/dates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Liu, Kuan, Cui, dan Wu, 2018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lastRenderedPageBreak/>
        <w:t>kemungkin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esisten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ensitive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an Den Eijnden&lt;/Author&gt;&lt;Year&gt;2016&lt;/Year&gt;&lt;RecNum&gt;28&lt;/RecNum&gt;&lt;DisplayText&gt;(Van Den Eijnden, Lemmens, dan Valkenburg, 2016)&lt;/DisplayText&gt;&lt;record&gt;&lt;rec-number&gt;28&lt;/rec-number&gt;&lt;foreign-keys&gt;&lt;key app="EN" db-id="05pt2f0rkwrfx3ed9xn5davcx20w9e5dtfp9" timestamp="1590717162"&gt;28&lt;/key&gt;&lt;/foreign-keys&gt;&lt;ref-type name="Journal Article"&gt;17&lt;/ref-type&gt;&lt;contributors&gt;&lt;authors&gt;&lt;author&gt;Van Den Eijnden, Regina JJM&lt;/author&gt;&lt;author&gt;Lemmens, Jeroen S&lt;/author&gt;&lt;author&gt;Valkenburg, Patti M&lt;/author&gt;&lt;/authors&gt;&lt;/contributors&gt;&lt;titles&gt;&lt;title&gt;The social media disorder scale&lt;/title&gt;&lt;secondary-title&gt;Computers in Human Behavior&lt;/secondary-title&gt;&lt;/titles&gt;&lt;periodical&gt;&lt;full-title&gt;Computers in Human Behavior&lt;/full-title&gt;&lt;/periodical&gt;&lt;pages&gt;478-487&lt;/pages&gt;&lt;volume&gt;61&lt;/volume&gt;&lt;dates&gt;&lt;year&gt;2016&lt;/year&gt;&lt;/dates&gt;&lt;isbn&gt;0747-5632&lt;/isbn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Van Den Eijnden, Lemmens, dan Valkenburg, 2016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="0034450F">
        <w:rPr>
          <w:rFonts w:ascii="Times New Roman" w:hAnsi="Times New Roman" w:cs="Times New Roman"/>
          <w:sz w:val="24"/>
          <w:szCs w:val="24"/>
        </w:rPr>
        <w:t xml:space="preserve">. </w:t>
      </w:r>
      <w:r w:rsidRPr="002F0518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umpul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rilak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colo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onse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18&lt;/Year&gt;&lt;RecNum&gt;23&lt;/RecNum&gt;&lt;DisplayText&gt;(Liu, Kuan, Cui, dan Wu, 2018)&lt;/DisplayText&gt;&lt;record&gt;&lt;rec-number&gt;23&lt;/rec-number&gt;&lt;foreign-keys&gt;&lt;key app="EN" db-id="05pt2f0rkwrfx3ed9xn5davcx20w9e5dtfp9" timestamp="1590551257"&gt;23&lt;/key&gt;&lt;/foreign-keys&gt;&lt;ref-type name="Conference Proceedings"&gt;10&lt;/ref-type&gt;&lt;contributors&gt;&lt;authors&gt;&lt;author&gt;Liu, Na&lt;/author&gt;&lt;author&gt;Kuan, Kevin KY&lt;/author&gt;&lt;author&gt;Cui, Tingru&lt;/author&gt;&lt;author&gt;Wu, Yi&lt;/author&gt;&lt;/authors&gt;&lt;/contributors&gt;&lt;titles&gt;&lt;title&gt;Understanding Usage Patterns for Mobile Phone Excessive Dependence&lt;/title&gt;&lt;secondary-title&gt;PACIS&lt;/secondary-title&gt;&lt;/titles&gt;&lt;pages&gt;182&lt;/pages&gt;&lt;dates&gt;&lt;year&gt;2018&lt;/year&gt;&lt;/dates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Liu, Kuan, Cui, dan Wu, 2018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2F0518">
        <w:rPr>
          <w:rFonts w:ascii="Times New Roman" w:hAnsi="Times New Roman" w:cs="Times New Roman"/>
          <w:sz w:val="24"/>
          <w:szCs w:val="24"/>
        </w:rPr>
        <w:t>.</w:t>
      </w:r>
    </w:p>
    <w:p w14:paraId="4E7727C9" w14:textId="62409855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  <w:sectPr w:rsidR="007B676F" w:rsidRPr="00001F3B" w:rsidSect="001C0122">
          <w:headerReference w:type="default" r:id="rId12"/>
          <w:footerReference w:type="default" r:id="rId13"/>
          <w:pgSz w:w="11906" w:h="16838" w:code="9"/>
          <w:pgMar w:top="2268" w:right="1701" w:bottom="1701" w:left="2268" w:header="720" w:footer="720" w:gutter="0"/>
          <w:pgNumType w:start="1"/>
          <w:cols w:space="720"/>
          <w:docGrid w:linePitch="360"/>
        </w:sectPr>
      </w:pPr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reka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da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uru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waktu 1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medi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t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o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dmi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ndroid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ta-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asio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olah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Forward Chaining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forward-chaini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reasoning (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inference engine (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ambil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) dan bis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ogis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deskripsi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modus ponens (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et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 d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argume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valid)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kil&lt;/Author&gt;&lt;Year&gt;2017&lt;/Year&gt;&lt;RecNum&gt;1&lt;/RecNum&gt;&lt;DisplayText&gt;(Akil, 2017)&lt;/DisplayText&gt;&lt;record&gt;&lt;rec-number&gt;1&lt;/rec-number&gt;&lt;foreign-keys&gt;&lt;key app="EN" db-id="05pt2f0rkwrfx3ed9xn5davcx20w9e5dtfp9" timestamp="1586182307"&gt;1&lt;/key&gt;&lt;/foreign-keys&gt;&lt;ref-type name="Journal Article"&gt;17&lt;/ref-type&gt;&lt;contributors&gt;&lt;authors&gt;&lt;author&gt;Akil, Ibnu&lt;/author&gt;&lt;/authors&gt;&lt;/contributors&gt;&lt;titles&gt;&lt;title&gt;Analisa efektifitas metode forward chaining dan backward chaining pada sistem pakar&lt;/title&gt;&lt;secondary-title&gt;Jurnal Pilar Nusa Mandiri&lt;/secondary-title&gt;&lt;/titles&gt;&lt;periodical&gt;&lt;full-title&gt;Jurnal Pilar Nusa Mandiri&lt;/full-title&gt;&lt;/periodical&gt;&lt;pages&gt;35-42&lt;/pages&gt;&lt;volume&gt;13&lt;/volume&gt;&lt;number&gt;1&lt;/number&gt;&lt;dates&gt;&lt;year&gt;2017&lt;/year&gt;&lt;/dates&gt;&lt;isbn&gt;2527-6514&lt;/isbn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Akil, 2017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uru</w:t>
      </w:r>
      <w:r w:rsidR="0034450F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kil&lt;/Author&gt;&lt;Year&gt;2017&lt;/Year&gt;&lt;RecNum&gt;1&lt;/RecNum&gt;&lt;DisplayText&gt;(Akil, 2017)&lt;/DisplayText&gt;&lt;record&gt;&lt;rec-number&gt;1&lt;/rec-number&gt;&lt;foreign-keys&gt;&lt;key app="EN" db-id="05pt2f0rkwrfx3ed9xn5davcx20w9e5dtfp9" timestamp="1586182307"&gt;1&lt;/key&gt;&lt;/foreign-keys&gt;&lt;ref-type name="Journal Article"&gt;17&lt;/ref-type&gt;&lt;contributors&gt;&lt;authors&gt;&lt;author&gt;Akil, Ibnu&lt;/author&gt;&lt;/authors&gt;&lt;/contributors&gt;&lt;titles&gt;&lt;title&gt;Analisa efektifitas metode forward chaining dan backward chaining pada sistem pakar&lt;/title&gt;&lt;secondary-title&gt;Jurnal Pilar Nusa Mandiri&lt;/secondary-title&gt;&lt;/titles&gt;&lt;periodical&gt;&lt;full-title&gt;Jurnal Pilar Nusa Mandiri&lt;/full-title&gt;&lt;/periodical&gt;&lt;pages&gt;35-42&lt;/pages&gt;&lt;volume&gt;13&lt;/volume&gt;&lt;number&gt;1&lt;/number&gt;&lt;dates&gt;&lt;year&gt;2017&lt;/year&gt;&lt;/dates&gt;&lt;isbn&gt;2527-6514&lt;/isbn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Akil, 2017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forward chaining 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hipotes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luar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atau 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bekerjasam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yas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Wred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ejahtera Bali (YWS BALI)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elti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yayas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Yayasan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50 orang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lakukanny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F051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F0518">
        <w:rPr>
          <w:rFonts w:ascii="Times New Roman" w:hAnsi="Times New Roman" w:cs="Times New Roman"/>
          <w:sz w:val="24"/>
          <w:szCs w:val="24"/>
        </w:rPr>
        <w:t xml:space="preserve"> smartphon</w:t>
      </w:r>
      <w:r>
        <w:rPr>
          <w:rFonts w:ascii="Times New Roman" w:hAnsi="Times New Roman" w:cs="Times New Roman"/>
          <w:sz w:val="24"/>
          <w:szCs w:val="24"/>
        </w:rPr>
        <w:t>e</w:t>
      </w:r>
    </w:p>
    <w:p w14:paraId="4C3E3072" w14:textId="77777777" w:rsidR="007B676F" w:rsidRPr="00001F3B" w:rsidRDefault="007B676F" w:rsidP="007B676F">
      <w:pPr>
        <w:pStyle w:val="Heading2"/>
      </w:pPr>
      <w:bookmarkStart w:id="13" w:name="_Toc61250809"/>
      <w:r w:rsidRPr="00001F3B">
        <w:lastRenderedPageBreak/>
        <w:t>Rumusan Masalah</w:t>
      </w:r>
      <w:bookmarkEnd w:id="13"/>
    </w:p>
    <w:p w14:paraId="08D56AD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a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2</w:t>
      </w:r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oko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E719E3C" w14:textId="77777777" w:rsidR="007B676F" w:rsidRPr="00621830" w:rsidRDefault="007B676F" w:rsidP="007B676F">
      <w:pPr>
        <w:pStyle w:val="ListParagraph"/>
        <w:numPr>
          <w:ilvl w:val="0"/>
          <w:numId w:val="5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183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mobile apps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621830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?</w:t>
      </w:r>
      <w:proofErr w:type="gramEnd"/>
    </w:p>
    <w:p w14:paraId="67D070F6" w14:textId="77777777" w:rsidR="007B676F" w:rsidRPr="00621830" w:rsidRDefault="007B676F" w:rsidP="007B676F">
      <w:pPr>
        <w:pStyle w:val="ListParagraph"/>
        <w:numPr>
          <w:ilvl w:val="0"/>
          <w:numId w:val="55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21830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21830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621830">
        <w:rPr>
          <w:rFonts w:ascii="Times New Roman" w:hAnsi="Times New Roman" w:cs="Times New Roman"/>
          <w:sz w:val="24"/>
          <w:szCs w:val="24"/>
        </w:rPr>
        <w:t>?</w:t>
      </w:r>
    </w:p>
    <w:p w14:paraId="428A6F4C" w14:textId="77777777" w:rsidR="007B676F" w:rsidRPr="00001F3B" w:rsidRDefault="007B676F" w:rsidP="007B676F">
      <w:pPr>
        <w:pStyle w:val="Heading2"/>
      </w:pPr>
      <w:bookmarkStart w:id="14" w:name="_Toc61250810"/>
      <w:r w:rsidRPr="00001F3B">
        <w:t>Batasan Masalah</w:t>
      </w:r>
      <w:bookmarkEnd w:id="14"/>
    </w:p>
    <w:p w14:paraId="53DC9FF5" w14:textId="77777777" w:rsidR="007B676F" w:rsidRPr="00001F3B" w:rsidRDefault="007B676F" w:rsidP="007B676F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papar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ta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51F162AE" w14:textId="77777777" w:rsidR="007B676F" w:rsidRDefault="007B676F" w:rsidP="007B676F">
      <w:pPr>
        <w:pStyle w:val="ListParagraph"/>
        <w:numPr>
          <w:ilvl w:val="0"/>
          <w:numId w:val="3"/>
        </w:numPr>
        <w:spacing w:line="360" w:lineRule="auto"/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75802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berumur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60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keatas</w:t>
      </w:r>
      <w:proofErr w:type="spellEnd"/>
    </w:p>
    <w:p w14:paraId="34637D89" w14:textId="77777777" w:rsidR="007B676F" w:rsidRDefault="007B676F" w:rsidP="007B676F">
      <w:pPr>
        <w:pStyle w:val="ListParagraph"/>
        <w:numPr>
          <w:ilvl w:val="0"/>
          <w:numId w:val="3"/>
        </w:numPr>
        <w:spacing w:line="360" w:lineRule="auto"/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7580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rekam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575802">
        <w:rPr>
          <w:rFonts w:ascii="Times New Roman" w:hAnsi="Times New Roman" w:cs="Times New Roman"/>
          <w:sz w:val="24"/>
          <w:szCs w:val="24"/>
        </w:rPr>
        <w:t>waktu  1</w:t>
      </w:r>
      <w:proofErr w:type="gram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>,</w:t>
      </w:r>
    </w:p>
    <w:p w14:paraId="67D3BFD1" w14:textId="77777777" w:rsidR="007B676F" w:rsidRDefault="007B676F" w:rsidP="007B676F">
      <w:pPr>
        <w:pStyle w:val="ListParagraph"/>
        <w:numPr>
          <w:ilvl w:val="0"/>
          <w:numId w:val="3"/>
        </w:numPr>
        <w:spacing w:line="360" w:lineRule="auto"/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r w:rsidRPr="00575802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smartphone yang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sebanyak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42 orang,</w:t>
      </w:r>
    </w:p>
    <w:p w14:paraId="4172A6F8" w14:textId="77777777" w:rsidR="007B676F" w:rsidRPr="00575802" w:rsidRDefault="007B676F" w:rsidP="007B676F">
      <w:pPr>
        <w:pStyle w:val="ListParagraph"/>
        <w:numPr>
          <w:ilvl w:val="0"/>
          <w:numId w:val="3"/>
        </w:numPr>
        <w:spacing w:line="360" w:lineRule="auto"/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7580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mobile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android. </w:t>
      </w:r>
    </w:p>
    <w:p w14:paraId="667C3D1A" w14:textId="77777777" w:rsidR="007B676F" w:rsidRPr="00001F3B" w:rsidRDefault="007B676F" w:rsidP="007B676F">
      <w:pPr>
        <w:pStyle w:val="Heading2"/>
      </w:pPr>
      <w:bookmarkStart w:id="15" w:name="_Toc61250811"/>
      <w:r w:rsidRPr="00001F3B">
        <w:t>Tujuan penelitian</w:t>
      </w:r>
      <w:bookmarkEnd w:id="15"/>
    </w:p>
    <w:p w14:paraId="4740F373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1C856ED" w14:textId="77777777" w:rsidR="007B676F" w:rsidRDefault="007B676F" w:rsidP="007B676F">
      <w:pPr>
        <w:pStyle w:val="ListParagraph"/>
        <w:numPr>
          <w:ilvl w:val="0"/>
          <w:numId w:val="2"/>
        </w:numPr>
        <w:spacing w:line="360" w:lineRule="auto"/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mobile apps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smartphone.</w:t>
      </w:r>
    </w:p>
    <w:p w14:paraId="1DBB74E7" w14:textId="77777777" w:rsidR="007B676F" w:rsidRPr="00575802" w:rsidRDefault="007B676F" w:rsidP="007B676F">
      <w:pPr>
        <w:pStyle w:val="ListParagraph"/>
        <w:numPr>
          <w:ilvl w:val="0"/>
          <w:numId w:val="2"/>
        </w:numPr>
        <w:spacing w:line="360" w:lineRule="auto"/>
        <w:ind w:left="709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smartphone. </w:t>
      </w:r>
    </w:p>
    <w:p w14:paraId="3B807B3D" w14:textId="77777777" w:rsidR="007B676F" w:rsidRPr="00001F3B" w:rsidRDefault="007B676F" w:rsidP="007B676F">
      <w:pPr>
        <w:pStyle w:val="Heading2"/>
      </w:pPr>
      <w:bookmarkStart w:id="16" w:name="_Toc61250812"/>
      <w:r w:rsidRPr="00001F3B">
        <w:t>Manfaat Penelitian</w:t>
      </w:r>
      <w:bookmarkEnd w:id="16"/>
    </w:p>
    <w:p w14:paraId="4B04AB47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manfaat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komponen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antara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lain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  <w:lang w:val="en-ID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en-ID"/>
        </w:rPr>
        <w:t>.</w:t>
      </w:r>
    </w:p>
    <w:p w14:paraId="0D2B8DA6" w14:textId="77777777" w:rsidR="007B676F" w:rsidRDefault="007B676F" w:rsidP="007B676F">
      <w:pPr>
        <w:pStyle w:val="ListParagraph"/>
        <w:numPr>
          <w:ilvl w:val="0"/>
          <w:numId w:val="4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martphone</w:t>
      </w:r>
    </w:p>
    <w:p w14:paraId="5AE5DE63" w14:textId="77777777" w:rsidR="007B676F" w:rsidRPr="00575802" w:rsidRDefault="007B676F" w:rsidP="007B676F">
      <w:pPr>
        <w:pStyle w:val="ListParagraph"/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75802">
        <w:rPr>
          <w:rFonts w:ascii="Times New Roman" w:hAnsi="Times New Roman" w:cs="Times New Roman"/>
          <w:sz w:val="24"/>
          <w:szCs w:val="24"/>
        </w:rPr>
        <w:lastRenderedPageBreak/>
        <w:t>Diharap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bisa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smartphone</w:t>
      </w:r>
    </w:p>
    <w:p w14:paraId="3F9167F0" w14:textId="77777777" w:rsidR="007B676F" w:rsidRDefault="007B676F" w:rsidP="007B676F">
      <w:pPr>
        <w:pStyle w:val="ListParagraph"/>
        <w:numPr>
          <w:ilvl w:val="0"/>
          <w:numId w:val="4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484D3236" w14:textId="77777777" w:rsidR="007B676F" w:rsidRPr="00575802" w:rsidRDefault="007B676F" w:rsidP="007B676F">
      <w:pPr>
        <w:pStyle w:val="ListParagraph"/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  <w:sectPr w:rsidR="007B676F" w:rsidRPr="00575802" w:rsidSect="00112345">
          <w:headerReference w:type="default" r:id="rId14"/>
          <w:footerReference w:type="default" r:id="rId15"/>
          <w:pgSz w:w="11906" w:h="16838" w:code="9"/>
          <w:pgMar w:top="2268" w:right="1701" w:bottom="1701" w:left="2268" w:header="720" w:footer="720" w:gutter="0"/>
          <w:pgNumType w:start="2"/>
          <w:cols w:space="720"/>
          <w:docGrid w:linePitch="360"/>
        </w:sectPr>
      </w:pP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tahu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menentunk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75802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gramStart"/>
      <w:r w:rsidRPr="00575802">
        <w:rPr>
          <w:rFonts w:ascii="Times New Roman" w:hAnsi="Times New Roman" w:cs="Times New Roman"/>
          <w:sz w:val="24"/>
          <w:szCs w:val="24"/>
        </w:rPr>
        <w:t xml:space="preserve">pada  </w:t>
      </w:r>
      <w:proofErr w:type="spellStart"/>
      <w:r w:rsidRPr="00575802">
        <w:rPr>
          <w:rFonts w:ascii="Times New Roman" w:hAnsi="Times New Roman" w:cs="Times New Roman"/>
          <w:sz w:val="24"/>
          <w:szCs w:val="24"/>
        </w:rPr>
        <w:t>lansia</w:t>
      </w:r>
      <w:proofErr w:type="spellEnd"/>
      <w:proofErr w:type="gramEnd"/>
      <w:r w:rsidRPr="00575802">
        <w:rPr>
          <w:rFonts w:ascii="Times New Roman" w:hAnsi="Times New Roman" w:cs="Times New Roman"/>
          <w:sz w:val="24"/>
          <w:szCs w:val="24"/>
        </w:rPr>
        <w:t>.</w:t>
      </w:r>
    </w:p>
    <w:p w14:paraId="548C1B28" w14:textId="77777777" w:rsidR="007B676F" w:rsidRPr="00001F3B" w:rsidRDefault="007B676F" w:rsidP="007B676F">
      <w:pPr>
        <w:pStyle w:val="Heading1"/>
      </w:pPr>
      <w:bookmarkStart w:id="17" w:name="_Toc61250813"/>
      <w:r w:rsidRPr="00001F3B">
        <w:lastRenderedPageBreak/>
        <w:t>BAB II</w:t>
      </w:r>
      <w:bookmarkEnd w:id="17"/>
    </w:p>
    <w:p w14:paraId="1DFAA9B2" w14:textId="77777777" w:rsidR="007B676F" w:rsidRPr="00001F3B" w:rsidRDefault="007B676F" w:rsidP="007B676F">
      <w:pPr>
        <w:pStyle w:val="Heading1"/>
      </w:pPr>
      <w:bookmarkStart w:id="18" w:name="_Toc39936345"/>
      <w:bookmarkStart w:id="19" w:name="_Toc42718090"/>
      <w:bookmarkStart w:id="20" w:name="_Toc61250814"/>
      <w:r w:rsidRPr="00001F3B">
        <w:t>TINJAUAN PUSTAKA</w:t>
      </w:r>
      <w:bookmarkEnd w:id="18"/>
      <w:bookmarkEnd w:id="19"/>
      <w:bookmarkEnd w:id="20"/>
    </w:p>
    <w:p w14:paraId="344CD52D" w14:textId="77777777" w:rsidR="007B676F" w:rsidRPr="00001F3B" w:rsidRDefault="007B676F" w:rsidP="007B676F">
      <w:pPr>
        <w:pStyle w:val="ListParagraph"/>
        <w:spacing w:line="360" w:lineRule="auto"/>
        <w:ind w:left="1080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29AEC14" w14:textId="77777777" w:rsidR="007B676F" w:rsidRPr="00001F3B" w:rsidRDefault="007B676F" w:rsidP="007B676F">
      <w:pPr>
        <w:pStyle w:val="ListParagraph"/>
        <w:numPr>
          <w:ilvl w:val="0"/>
          <w:numId w:val="5"/>
        </w:numPr>
        <w:tabs>
          <w:tab w:val="left" w:pos="900"/>
        </w:tabs>
        <w:spacing w:before="120" w:after="120" w:line="360" w:lineRule="auto"/>
        <w:jc w:val="both"/>
        <w:outlineLvl w:val="1"/>
        <w:rPr>
          <w:rFonts w:ascii="Times New Roman" w:hAnsi="Times New Roman" w:cs="Times New Roman"/>
          <w:b/>
          <w:vanish/>
          <w:sz w:val="24"/>
          <w:szCs w:val="24"/>
          <w:lang w:val="id-ID"/>
        </w:rPr>
      </w:pPr>
      <w:bookmarkStart w:id="21" w:name="_Toc39936346"/>
      <w:bookmarkStart w:id="22" w:name="_Toc40897822"/>
      <w:bookmarkStart w:id="23" w:name="_Toc41257914"/>
      <w:bookmarkStart w:id="24" w:name="_Toc41332342"/>
      <w:bookmarkStart w:id="25" w:name="_Toc41332423"/>
      <w:bookmarkStart w:id="26" w:name="_Toc42702622"/>
      <w:bookmarkStart w:id="27" w:name="_Toc42718091"/>
      <w:bookmarkStart w:id="28" w:name="_Toc61250815"/>
      <w:bookmarkEnd w:id="21"/>
      <w:bookmarkEnd w:id="22"/>
      <w:bookmarkEnd w:id="23"/>
      <w:bookmarkEnd w:id="24"/>
      <w:bookmarkEnd w:id="25"/>
      <w:bookmarkEnd w:id="26"/>
      <w:bookmarkEnd w:id="27"/>
      <w:bookmarkEnd w:id="28"/>
    </w:p>
    <w:p w14:paraId="0C5F6EBF" w14:textId="77777777" w:rsidR="007B676F" w:rsidRPr="00001F3B" w:rsidRDefault="007B676F" w:rsidP="007B676F">
      <w:pPr>
        <w:pStyle w:val="ListParagraph"/>
        <w:numPr>
          <w:ilvl w:val="0"/>
          <w:numId w:val="5"/>
        </w:numPr>
        <w:tabs>
          <w:tab w:val="left" w:pos="900"/>
        </w:tabs>
        <w:spacing w:before="120" w:after="120" w:line="360" w:lineRule="auto"/>
        <w:jc w:val="both"/>
        <w:outlineLvl w:val="1"/>
        <w:rPr>
          <w:rFonts w:ascii="Times New Roman" w:hAnsi="Times New Roman" w:cs="Times New Roman"/>
          <w:b/>
          <w:vanish/>
          <w:sz w:val="24"/>
          <w:szCs w:val="24"/>
          <w:lang w:val="id-ID"/>
        </w:rPr>
      </w:pPr>
      <w:bookmarkStart w:id="29" w:name="_Toc39936347"/>
      <w:bookmarkStart w:id="30" w:name="_Toc40897823"/>
      <w:bookmarkStart w:id="31" w:name="_Toc41257915"/>
      <w:bookmarkStart w:id="32" w:name="_Toc41332343"/>
      <w:bookmarkStart w:id="33" w:name="_Toc41332424"/>
      <w:bookmarkStart w:id="34" w:name="_Toc42702623"/>
      <w:bookmarkStart w:id="35" w:name="_Toc42718092"/>
      <w:bookmarkStart w:id="36" w:name="_Toc61250816"/>
      <w:bookmarkEnd w:id="29"/>
      <w:bookmarkEnd w:id="30"/>
      <w:bookmarkEnd w:id="31"/>
      <w:bookmarkEnd w:id="32"/>
      <w:bookmarkEnd w:id="33"/>
      <w:bookmarkEnd w:id="34"/>
      <w:bookmarkEnd w:id="35"/>
      <w:bookmarkEnd w:id="36"/>
    </w:p>
    <w:p w14:paraId="442840B3" w14:textId="77777777" w:rsidR="007B676F" w:rsidRPr="00001F3B" w:rsidRDefault="007B676F" w:rsidP="007B676F">
      <w:pPr>
        <w:pStyle w:val="Heading2"/>
        <w:numPr>
          <w:ilvl w:val="1"/>
          <w:numId w:val="5"/>
        </w:numPr>
        <w:tabs>
          <w:tab w:val="left" w:pos="900"/>
        </w:tabs>
        <w:ind w:left="709" w:hanging="709"/>
      </w:pPr>
      <w:bookmarkStart w:id="37" w:name="_Toc61250817"/>
      <w:r w:rsidRPr="00001F3B">
        <w:t>Tinjauan Studi</w:t>
      </w:r>
      <w:bookmarkEnd w:id="37"/>
    </w:p>
    <w:p w14:paraId="5746DD0C" w14:textId="77777777" w:rsidR="007B676F" w:rsidRPr="00001F3B" w:rsidRDefault="007B676F" w:rsidP="007B6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b/>
          <w:bCs/>
          <w:sz w:val="24"/>
          <w:szCs w:val="24"/>
        </w:rPr>
        <w:tab/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ru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ingku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iri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49AF198" w14:textId="06C1B5DA" w:rsidR="007B676F" w:rsidRPr="00001F3B" w:rsidRDefault="007B676F" w:rsidP="007B676F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iu&lt;/Author&gt;&lt;Year&gt;2018&lt;/Year&gt;&lt;RecNum&gt;23&lt;/RecNum&gt;&lt;DisplayText&gt;(Liu, Kuan, Cui, dan Wu, 2018)&lt;/DisplayText&gt;&lt;record&gt;&lt;rec-number&gt;23&lt;/rec-number&gt;&lt;foreign-keys&gt;&lt;key app="EN" db-id="05pt2f0rkwrfx3ed9xn5davcx20w9e5dtfp9" timestamp="1590551257"&gt;23&lt;/key&gt;&lt;/foreign-keys&gt;&lt;ref-type name="Conference Proceedings"&gt;10&lt;/ref-type&gt;&lt;contributors&gt;&lt;authors&gt;&lt;author&gt;Liu, Na&lt;/author&gt;&lt;author&gt;Kuan, Kevin KY&lt;/author&gt;&lt;author&gt;Cui, Tingru&lt;/author&gt;&lt;author&gt;Wu, Yi&lt;/author&gt;&lt;/authors&gt;&lt;/contributors&gt;&lt;titles&gt;&lt;title&gt;Understanding Usage Patterns for Mobile Phone Excessive Dependence&lt;/title&gt;&lt;secondary-title&gt;PACIS&lt;/secondary-title&gt;&lt;/titles&gt;&lt;pages&gt;182&lt;/pages&gt;&lt;dates&gt;&lt;year&gt;2018&lt;/year&gt;&lt;/dates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Liu, Kuan, Cui, dan Wu, 2018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5B71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mbahas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diagnose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smartphone y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diagnos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fisioterap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resistens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sensitive. Hal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diagnos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usul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gun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diagnos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smartphone.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skriptif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indentifikas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onsel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uisioner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r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r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urve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efektifitas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elt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landas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dikas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smartphone.</w:t>
      </w:r>
    </w:p>
    <w:p w14:paraId="5733450F" w14:textId="2A1E660A" w:rsidR="007B676F" w:rsidRPr="00001F3B" w:rsidRDefault="007B676F" w:rsidP="007B676F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7B676F" w:rsidRPr="00001F3B" w:rsidSect="00150CE5">
          <w:headerReference w:type="default" r:id="rId16"/>
          <w:footerReference w:type="default" r:id="rId17"/>
          <w:pgSz w:w="11906" w:h="16838" w:code="9"/>
          <w:pgMar w:top="2268" w:right="1701" w:bottom="1701" w:left="2268" w:header="720" w:footer="720" w:gutter="0"/>
          <w:pgNumType w:start="6"/>
          <w:cols w:space="720"/>
          <w:docGrid w:linePitch="360"/>
        </w:sect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4450F">
        <w:rPr>
          <w:rFonts w:ascii="Times New Roman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bhiyakto&lt;/Author&gt;&lt;Year&gt;2017&lt;/Year&gt;&lt;RecNum&gt;3&lt;/RecNum&gt;&lt;DisplayText&gt;(Subhiyakto dan Utomo, 2017)&lt;/DisplayText&gt;&lt;record&gt;&lt;rec-number&gt;3&lt;/rec-number&gt;&lt;foreign-keys&gt;&lt;key app="EN" db-id="05pt2f0rkwrfx3ed9xn5davcx20w9e5dtfp9" timestamp="1586182431"&gt;3&lt;/key&gt;&lt;/foreign-keys&gt;&lt;ref-type name="Journal Article"&gt;17&lt;/ref-type&gt;&lt;contributors&gt;&lt;authors&gt;&lt;author&gt;Subhiyakto, Egia Rosi&lt;/author&gt;&lt;author&gt;Utomo, Danang Wahyu&lt;/author&gt;&lt;/authors&gt;&lt;/contributors&gt;&lt;titles&gt;&lt;title&gt;Analisis Dan Perancangan Aplikasi Pemodelan Kebutuhan Perangkat Lunak Menggunakan Metode Prototyping&lt;/title&gt;&lt;/titles&gt;&lt;dates&gt;&lt;year&gt;2017&lt;/year&gt;&lt;/dates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Subhiyakto dan Utomo, 2017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5B71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analis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ranca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forward chaining.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prototyping pada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atau </w:t>
      </w:r>
      <w:proofErr w:type="gramStart"/>
      <w:r w:rsidRPr="005B71DF">
        <w:rPr>
          <w:rFonts w:ascii="Times New Roman" w:hAnsi="Times New Roman" w:cs="Times New Roman"/>
          <w:sz w:val="24"/>
          <w:szCs w:val="24"/>
        </w:rPr>
        <w:t>Yayasan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>
        <w:rPr>
          <w:rFonts w:ascii="Times New Roman" w:hAnsi="Times New Roman" w:cs="Times New Roman"/>
          <w:sz w:val="24"/>
          <w:szCs w:val="24"/>
        </w:rPr>
        <w:t>Wred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Sejahtera Bali (YWS Bali).</w:t>
      </w:r>
    </w:p>
    <w:p w14:paraId="64ED3F6B" w14:textId="4E5C648A" w:rsidR="007B676F" w:rsidRPr="00001F3B" w:rsidRDefault="007B676F" w:rsidP="007B676F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triono&lt;/Author&gt;&lt;Year&gt;2019&lt;/Year&gt;&lt;RecNum&gt;22&lt;/RecNum&gt;&lt;DisplayText&gt;(Satriono, 2019)&lt;/DisplayText&gt;&lt;record&gt;&lt;rec-number&gt;22&lt;/rec-number&gt;&lt;foreign-keys&gt;&lt;key app="EN" db-id="05pt2f0rkwrfx3ed9xn5davcx20w9e5dtfp9" timestamp="1590230228"&gt;22&lt;/key&gt;&lt;/foreign-keys&gt;&lt;ref-type name="Thesis"&gt;32&lt;/ref-type&gt;&lt;contributors&gt;&lt;authors&gt;&lt;author&gt;Satriono, Dedy&lt;/author&gt;&lt;/authors&gt;&lt;/contributors&gt;&lt;titles&gt;&lt;title&gt;Pengukuran kinerja akademik mahasiswa teknik informatika UIN Malang menggunakan metode rule based pendekatan forward chaining&lt;/title&gt;&lt;/titles&gt;&lt;dates&gt;&lt;year&gt;2019&lt;/year&gt;&lt;/dates&gt;&lt;publisher&gt;Universitas Islam Negeri Maulana Malik Ibrahim&lt;/publisher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Satriono, 2019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rule based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forward chaini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UIN Mal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parameter ya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. .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gukur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format web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transkrip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97,56%. Cara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rule bases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forward chaining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5B71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7CA6C615" w14:textId="77777777" w:rsidR="007B676F" w:rsidRDefault="007B676F" w:rsidP="007B676F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elitian</w:t>
      </w:r>
      <w:proofErr w:type="spellEnd"/>
    </w:p>
    <w:p w14:paraId="250A0825" w14:textId="77777777" w:rsidR="007B676F" w:rsidRPr="00001F3B" w:rsidRDefault="007B676F" w:rsidP="007B676F">
      <w:pPr>
        <w:pStyle w:val="ListParagraph"/>
        <w:numPr>
          <w:ilvl w:val="0"/>
          <w:numId w:val="7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</w:p>
    <w:p w14:paraId="0CE7384E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709" w:hanging="709"/>
      </w:pPr>
      <w:bookmarkStart w:id="38" w:name="_Toc61250818"/>
      <w:r>
        <w:rPr>
          <w:lang w:val="en-US"/>
        </w:rPr>
        <w:t>Smartphone</w:t>
      </w:r>
      <w:bookmarkEnd w:id="38"/>
    </w:p>
    <w:p w14:paraId="1D67B90B" w14:textId="00BDE417" w:rsidR="007B676F" w:rsidRPr="005B71DF" w:rsidRDefault="007B676F" w:rsidP="007B676F">
      <w:pPr>
        <w:spacing w:line="36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Smartphone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telepo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pintar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emilik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emampu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pert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omputer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. Smartphone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iklasifikasik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high end mobile phone yang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ilengkap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emampu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mobile computing.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emampu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mobile computing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tersebut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, smartphone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emilik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emampu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tak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bisa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ibandingk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ponsel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biasa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. Smartphone yang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pertama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kali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uncul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erupak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ombinas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fungs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uatu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personal digital  assistant  (PDA) 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telepo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genggam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ataupu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telepo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amera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Iswidharmanjaya&lt;/Author&gt;&lt;Year&gt;2014&lt;/Year&gt;&lt;RecNum&gt;17&lt;/RecNum&gt;&lt;DisplayText&gt;(Iswidharmanjaya, 2014)&lt;/DisplayText&gt;&lt;record&gt;&lt;rec-number&gt;17&lt;/rec-number&gt;&lt;foreign-keys&gt;&lt;key app="EN" db-id="05pt2f0rkwrfx3ed9xn5davcx20w9e5dtfp9" timestamp="1587901934"&gt;17&lt;/key&gt;&lt;/foreign-keys&gt;&lt;ref-type name="Book"&gt;6&lt;/ref-type&gt;&lt;contributors&gt;&lt;authors&gt;&lt;author&gt;Iswidharmanjaya, Derry&lt;/author&gt;&lt;/authors&gt;&lt;/contributors&gt;&lt;titles&gt;&lt;title&gt;Bila Si Kecil Bermain Gadget: Panduan bagi orang tua untuk memahami factor-faktor penyebab anak kecanduan gadget&lt;/title&gt;&lt;/titles&gt;&lt;volume&gt;1&lt;/volume&gt;&lt;dates&gt;&lt;year&gt;2014&lt;/year&gt;&lt;/dates&gt;&lt;publisher&gt;Bisakimia&lt;/publisher&gt;&lt;urls&gt;&lt;/urls&gt;&lt;/record&gt;&lt;/Cite&gt;&lt;/EndNote&gt;</w:instrText>
      </w:r>
      <w:r w:rsidR="0034450F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eastAsia="Calibri" w:hAnsi="Times New Roman" w:cs="Times New Roman"/>
          <w:noProof/>
          <w:sz w:val="24"/>
          <w:szCs w:val="24"/>
        </w:rPr>
        <w:t>(Iswidharmanjaya, 2014)</w:t>
      </w:r>
      <w:r w:rsidR="0034450F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iring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perkembangannya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kin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smartphone juga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empunya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fungs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media player portable, low end digital compact camera, pocket video camera dan GPS. Smartphone modern juga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ilengkap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e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layar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touchscreen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resolus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tingg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, browser yang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ampu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enampilk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full web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pert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pada PC,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rta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akses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data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WiF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dan internet broadband </w:t>
      </w:r>
      <w:r w:rsidR="0034450F">
        <w:rPr>
          <w:rFonts w:ascii="Times New Roman" w:eastAsia="Calibri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eastAsia="Calibri" w:hAnsi="Times New Roman" w:cs="Times New Roman"/>
          <w:sz w:val="24"/>
          <w:szCs w:val="24"/>
        </w:rPr>
        <w:instrText xml:space="preserve"> ADDIN EN.CITE &lt;EndNote&gt;&lt;Cite&gt;&lt;Author&gt;Liu&lt;/Author&gt;&lt;Year&gt;2019&lt;/Year&gt;&lt;RecNum&gt;4&lt;/RecNum&gt;&lt;DisplayText&gt;(Liu, Kuan, dan Dong, 2019)&lt;/DisplayText&gt;&lt;record&gt;&lt;rec-number&gt;4&lt;/rec-number&gt;&lt;foreign-keys&gt;&lt;key app="EN" db-id="05pt2f0rkwrfx3ed9xn5davcx20w9e5dtfp9" timestamp="1586182459"&gt;4&lt;/key&gt;&lt;/foreign-keys&gt;&lt;ref-type name="Generic"&gt;13&lt;/ref-type&gt;&lt;contributors&gt;&lt;authors&gt;&lt;author&gt;Liu, Na&lt;/author&gt;&lt;author&gt;Kuan, Kevin&lt;/author&gt;&lt;author&gt;Dong, Liyao&lt;/author&gt;&lt;/authors&gt;&lt;/contributors&gt;&lt;titles&gt;&lt;title&gt;The role of users impulsiveness in detecting mobile phone excessive dependence: A feature selection analysis&lt;/title&gt;&lt;/titles&gt;&lt;dates&gt;&lt;year&gt;2019&lt;/year&gt;&lt;/dates&gt;&lt;urls&gt;&lt;/urls&gt;&lt;/record&gt;&lt;/Cite&gt;&lt;/EndNote&gt;</w:instrText>
      </w:r>
      <w:r w:rsidR="0034450F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eastAsia="Calibri" w:hAnsi="Times New Roman" w:cs="Times New Roman"/>
          <w:noProof/>
          <w:sz w:val="24"/>
          <w:szCs w:val="24"/>
        </w:rPr>
        <w:t>(Liu, Kuan, dan Dong, 2019)</w:t>
      </w:r>
      <w:r w:rsidR="0034450F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. </w:t>
      </w:r>
    </w:p>
    <w:p w14:paraId="2F329105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Perkembanga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smartphone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aat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in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udah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cukup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banyak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dan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elebih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jumlah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penggunanya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>. Hal-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hal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enarik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smartphone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itu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ndir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terdapat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pada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fitur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yang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beraneka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ragam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Baik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itu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media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osial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seperti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Facebook, Twitter, Instagram,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maupun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fitur</w:t>
      </w:r>
      <w:proofErr w:type="spellEnd"/>
      <w:r w:rsidRPr="005B71DF">
        <w:rPr>
          <w:rFonts w:ascii="Times New Roman" w:eastAsia="Calibri" w:hAnsi="Times New Roman" w:cs="Times New Roman"/>
          <w:sz w:val="24"/>
          <w:szCs w:val="24"/>
        </w:rPr>
        <w:t xml:space="preserve"> game dan office-</w:t>
      </w:r>
      <w:proofErr w:type="spellStart"/>
      <w:r w:rsidRPr="005B71DF">
        <w:rPr>
          <w:rFonts w:ascii="Times New Roman" w:eastAsia="Calibri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eastAsia="Calibri" w:hAnsi="Times New Roman" w:cs="Times New Roman"/>
          <w:sz w:val="24"/>
          <w:szCs w:val="24"/>
        </w:rPr>
        <w:t>.</w:t>
      </w:r>
    </w:p>
    <w:p w14:paraId="41F2453B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11121268" wp14:editId="7D58E503">
            <wp:extent cx="3572510" cy="1865630"/>
            <wp:effectExtent l="0" t="0" r="8890" b="127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2510" cy="186563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40844A7" w14:textId="7B0448E5" w:rsidR="00A0677E" w:rsidRDefault="00A0677E" w:rsidP="007B676F">
      <w:pPr>
        <w:pStyle w:val="Heading2"/>
        <w:numPr>
          <w:ilvl w:val="1"/>
          <w:numId w:val="5"/>
        </w:numPr>
        <w:ind w:left="709" w:hanging="709"/>
        <w:rPr>
          <w:lang w:val="en-US"/>
        </w:rPr>
      </w:pPr>
      <w:bookmarkStart w:id="39" w:name="_Toc61250819"/>
      <w:proofErr w:type="spellStart"/>
      <w:r>
        <w:rPr>
          <w:lang w:val="en-US"/>
        </w:rPr>
        <w:t>Aplikasi</w:t>
      </w:r>
      <w:bookmarkEnd w:id="39"/>
      <w:proofErr w:type="spellEnd"/>
    </w:p>
    <w:p w14:paraId="6E6D7B0A" w14:textId="5A23DE54" w:rsidR="00556A51" w:rsidRDefault="00F17F5E" w:rsidP="00F17F5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17F5E"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terap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difungsik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terpadu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dimilikinya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user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hartini&lt;/Author&gt;&lt;Year&gt;2017&lt;/Year&gt;&lt;RecNum&gt;40&lt;/RecNum&gt;&lt;DisplayText&gt;(Suhartini, 2017)&lt;/DisplayText&gt;&lt;record&gt;&lt;rec-number&gt;40&lt;/rec-number&gt;&lt;foreign-keys&gt;&lt;key app="EN" db-id="05pt2f0rkwrfx3ed9xn5davcx20w9e5dtfp9" timestamp="1610298332"&gt;40&lt;/key&gt;&lt;/foreign-keys&gt;&lt;ref-type name="Journal Article"&gt;17&lt;/ref-type&gt;&lt;contributors&gt;&lt;authors&gt;&lt;author&gt;Suhartini, Suhartini&lt;/author&gt;&lt;/authors&gt;&lt;/contributors&gt;&lt;titles&gt;&lt;title&gt;APLIKASI ALAT BANTU BELAJAR BAHASA INGGRIS SEKOLAH DASAR MENGGUNAKAN ADOBE FLASH CS. 6 (STUDI KASUS: SDIT FATHONA BATURAJA)&lt;/title&gt;&lt;secondary-title&gt;jsk (Jurnal Sistem Informasi dan Komputerisasi Akuntansi)&lt;/secondary-title&gt;&lt;/titles&gt;&lt;periodical&gt;&lt;full-title&gt;jsk (Jurnal Sistem Informasi dan Komputerisasi Akuntansi)&lt;/full-title&gt;&lt;/periodical&gt;&lt;pages&gt;71-80&lt;/pages&gt;&lt;volume&gt;1&lt;/volume&gt;&lt;number&gt;1&lt;/number&gt;&lt;dates&gt;&lt;year&gt;2017&lt;/year&gt;&lt;/dates&gt;&lt;isbn&gt;2579-4477&lt;/isbn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Suhartini, 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556A51" w:rsidRPr="00556A5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, data,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atau media yang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diterapkan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6A51" w:rsidRPr="00556A5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556A51" w:rsidRPr="00556A51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ian&lt;/Author&gt;&lt;Year&gt;2020&lt;/Year&gt;&lt;RecNum&gt;39&lt;/RecNum&gt;&lt;DisplayText&gt;(Christian, 2020)&lt;/DisplayText&gt;&lt;record&gt;&lt;rec-number&gt;39&lt;/rec-number&gt;&lt;foreign-keys&gt;&lt;key app="EN" db-id="05pt2f0rkwrfx3ed9xn5davcx20w9e5dtfp9" timestamp="1610297366"&gt;39&lt;/key&gt;&lt;/foreign-keys&gt;&lt;ref-type name="Thesis"&gt;32&lt;/ref-type&gt;&lt;contributors&gt;&lt;authors&gt;&lt;author&gt;Christian, Kevin Rahmat&lt;/author&gt;&lt;/authors&gt;&lt;/contributors&gt;&lt;titles&gt;&lt;title&gt;Perancangan Aplikasi Pemesanan Kue Pada Lia Bakery Berbasis Android&lt;/title&gt;&lt;/titles&gt;&lt;dates&gt;&lt;year&gt;2020&lt;/year&gt;&lt;/dates&gt;&lt;publisher&gt;Universitas Dinamika Bangsa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hristian, 202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aling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F17F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7F5E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152E55" w14:textId="1ABF79E7" w:rsidR="00F17F5E" w:rsidRPr="00556A51" w:rsidRDefault="00F17F5E" w:rsidP="00F17F5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mp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le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l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fung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hu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656CF2A" w14:textId="035E4EF8" w:rsidR="007B676F" w:rsidRDefault="007B676F" w:rsidP="007B676F">
      <w:pPr>
        <w:pStyle w:val="Heading2"/>
        <w:numPr>
          <w:ilvl w:val="1"/>
          <w:numId w:val="5"/>
        </w:numPr>
        <w:ind w:left="709" w:hanging="709"/>
        <w:rPr>
          <w:lang w:val="en-US"/>
        </w:rPr>
      </w:pPr>
      <w:bookmarkStart w:id="40" w:name="_Toc61250820"/>
      <w:r>
        <w:rPr>
          <w:lang w:val="en-US"/>
        </w:rPr>
        <w:t>Android</w:t>
      </w:r>
      <w:bookmarkEnd w:id="40"/>
    </w:p>
    <w:p w14:paraId="4B5632DB" w14:textId="3E0CB1D6" w:rsidR="007B676F" w:rsidRDefault="007B676F" w:rsidP="00A0677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7B676F">
        <w:rPr>
          <w:rFonts w:ascii="Times New Roman" w:hAnsi="Times New Roman" w:cs="Times New Roman"/>
          <w:sz w:val="24"/>
          <w:szCs w:val="24"/>
        </w:rPr>
        <w:t xml:space="preserve">Android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mobile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linux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mencangkup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, middleware dan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. Android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platform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terbuka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B676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B676F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34450F">
        <w:rPr>
          <w:rFonts w:ascii="Times New Roman" w:hAnsi="Times New Roman" w:cs="Times New Roman"/>
          <w:sz w:val="24"/>
          <w:szCs w:val="24"/>
        </w:rPr>
        <w:t xml:space="preserve"> </w:t>
      </w:r>
      <w:r w:rsidR="0034450F">
        <w:rPr>
          <w:rFonts w:ascii="Times New Roman" w:hAnsi="Times New Roman" w:cs="Times New Roman"/>
          <w:sz w:val="24"/>
          <w:szCs w:val="24"/>
        </w:rPr>
        <w:fldChar w:fldCharType="begin"/>
      </w:r>
      <w:r w:rsidR="00344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Karman&lt;/Author&gt;&lt;Year&gt;2017&lt;/Year&gt;&lt;RecNum&gt;38&lt;/RecNum&gt;&lt;DisplayText&gt;(Karman dan Martadinata, 2017)&lt;/DisplayText&gt;&lt;record&gt;&lt;rec-number&gt;38&lt;/rec-number&gt;&lt;foreign-keys&gt;&lt;key app="EN" db-id="05pt2f0rkwrfx3ed9xn5davcx20w9e5dtfp9" timestamp="1610295791"&gt;38&lt;/key&gt;&lt;/foreign-keys&gt;&lt;ref-type name="Journal Article"&gt;17&lt;/ref-type&gt;&lt;contributors&gt;&lt;authors&gt;&lt;author&gt;Karman, Joni&lt;/author&gt;&lt;author&gt;Martadinata, A Taqwa&lt;/author&gt;&lt;/authors&gt;&lt;/contributors&gt;&lt;titles&gt;&lt;title&gt;Sistem Informasi Geografis Lokasi Pemetaan Masjid Berbasis Android Pada Kota Lubuklinggau&lt;/title&gt;&lt;secondary-title&gt;Stmik Musirawas&lt;/secondary-title&gt;&lt;/titles&gt;&lt;periodical&gt;&lt;full-title&gt;Stmik Musirawas&lt;/full-title&gt;&lt;/periodical&gt;&lt;dates&gt;&lt;year&gt;2017&lt;/year&gt;&lt;/dates&gt;&lt;urls&gt;&lt;/urls&gt;&lt;/record&gt;&lt;/Cite&gt;&lt;/EndNote&gt;</w:instrText>
      </w:r>
      <w:r w:rsidR="0034450F">
        <w:rPr>
          <w:rFonts w:ascii="Times New Roman" w:hAnsi="Times New Roman" w:cs="Times New Roman"/>
          <w:sz w:val="24"/>
          <w:szCs w:val="24"/>
        </w:rPr>
        <w:fldChar w:fldCharType="separate"/>
      </w:r>
      <w:r w:rsidR="0034450F">
        <w:rPr>
          <w:rFonts w:ascii="Times New Roman" w:hAnsi="Times New Roman" w:cs="Times New Roman"/>
          <w:noProof/>
          <w:sz w:val="24"/>
          <w:szCs w:val="24"/>
        </w:rPr>
        <w:t>(Karman dan Martadinata, 2017)</w:t>
      </w:r>
      <w:r w:rsidR="0034450F">
        <w:rPr>
          <w:rFonts w:ascii="Times New Roman" w:hAnsi="Times New Roman" w:cs="Times New Roman"/>
          <w:sz w:val="24"/>
          <w:szCs w:val="24"/>
        </w:rPr>
        <w:fldChar w:fldCharType="end"/>
      </w:r>
      <w:r w:rsidRPr="007B676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distributor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Android.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mendapat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nuh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Google atau Google Mail Service (GMS) dan</w:t>
      </w:r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idistribusiny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 xml:space="preserve">Google atau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ikenal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Open Handset Distribution (OHD)</w:t>
      </w:r>
      <w:r w:rsidR="00A0677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September</w:t>
      </w:r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 xml:space="preserve">2007 Google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mengenalk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Nexus One, salah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smartphone yang</w:t>
      </w:r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operasiny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Telepo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eluler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iproduksi</w:t>
      </w:r>
      <w:proofErr w:type="spellEnd"/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 xml:space="preserve">oleh HTC Corporation dan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asar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pada 5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2010. Pada 9</w:t>
      </w:r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2008,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iumumk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bergabung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 xml:space="preserve">Android ARM holdings, Atheros Communications,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iproduks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oleh Asustek 10</w:t>
      </w:r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>Computer Inc, Garmin Ltd, Softbank, Sony Ericsson, Toshiba Corp, dan Vodafone</w:t>
      </w:r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 xml:space="preserve">Group Plc.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eiring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mbentuk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Open Handset Alliance, OHA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lastRenderedPageBreak/>
        <w:t>mengumumkan</w:t>
      </w:r>
      <w:proofErr w:type="spellEnd"/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rdan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, Android,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mobile yang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modifikasi</w:t>
      </w:r>
      <w:proofErr w:type="spellEnd"/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r w:rsidR="00A0677E" w:rsidRPr="00A0677E">
        <w:rPr>
          <w:rFonts w:ascii="Times New Roman" w:hAnsi="Times New Roman" w:cs="Times New Roman"/>
          <w:sz w:val="24"/>
          <w:szCs w:val="24"/>
        </w:rPr>
        <w:t xml:space="preserve">kernel Linux 2.6.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irilis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mbaru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bug dan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penambahan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677E" w:rsidRPr="00A0677E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A0677E" w:rsidRPr="00A0677E">
        <w:rPr>
          <w:rFonts w:ascii="Times New Roman" w:hAnsi="Times New Roman" w:cs="Times New Roman"/>
          <w:sz w:val="24"/>
          <w:szCs w:val="24"/>
        </w:rPr>
        <w:t>.</w:t>
      </w:r>
    </w:p>
    <w:p w14:paraId="207DDD2C" w14:textId="0AB3F246" w:rsidR="00A0677E" w:rsidRDefault="00A0677E" w:rsidP="00A0677E">
      <w:pPr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ristian&lt;/Author&gt;&lt;Year&gt;2020&lt;/Year&gt;&lt;RecNum&gt;39&lt;/RecNum&gt;&lt;DisplayText&gt;(Christian, 2020)&lt;/DisplayText&gt;&lt;record&gt;&lt;rec-number&gt;39&lt;/rec-number&gt;&lt;foreign-keys&gt;&lt;key app="EN" db-id="05pt2f0rkwrfx3ed9xn5davcx20w9e5dtfp9" timestamp="1610297366"&gt;39&lt;/key&gt;&lt;/foreign-keys&gt;&lt;ref-type name="Thesis"&gt;32&lt;/ref-type&gt;&lt;contributors&gt;&lt;authors&gt;&lt;author&gt;Christian, Kevin Rahmat&lt;/author&gt;&lt;/authors&gt;&lt;/contributors&gt;&lt;titles&gt;&lt;title&gt;Perancangan Aplikasi Pemesanan Kue Pada Lia Bakery Berbasis Android&lt;/title&gt;&lt;/titles&gt;&lt;dates&gt;&lt;year&gt;2020&lt;/year&gt;&lt;/dates&gt;&lt;publisher&gt;Universitas Dinamika Bangsa&lt;/publisher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Christian, 202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,a</w:t>
      </w:r>
      <w:r w:rsidRPr="00A0677E">
        <w:rPr>
          <w:rFonts w:ascii="Times New Roman" w:hAnsi="Times New Roman" w:cs="Times New Roman"/>
          <w:sz w:val="24"/>
          <w:szCs w:val="24"/>
        </w:rPr>
        <w:t xml:space="preserve">ndroid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677E">
        <w:rPr>
          <w:rFonts w:ascii="Times New Roman" w:hAnsi="Times New Roman" w:cs="Times New Roman"/>
          <w:sz w:val="24"/>
          <w:szCs w:val="24"/>
        </w:rPr>
        <w:t xml:space="preserve">platform masa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kriteri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50E9455" w14:textId="2C00EAD6" w:rsidR="00A0677E" w:rsidRPr="00A0677E" w:rsidRDefault="00A0677E" w:rsidP="00A0677E">
      <w:pPr>
        <w:pStyle w:val="ListParagraph"/>
        <w:numPr>
          <w:ilvl w:val="0"/>
          <w:numId w:val="56"/>
        </w:num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0677E">
        <w:rPr>
          <w:rFonts w:ascii="Times New Roman" w:hAnsi="Times New Roman" w:cs="Times New Roman"/>
          <w:sz w:val="24"/>
          <w:szCs w:val="24"/>
        </w:rPr>
        <w:t>Lengkap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0677E">
        <w:rPr>
          <w:rFonts w:ascii="Times New Roman" w:hAnsi="Times New Roman" w:cs="Times New Roman"/>
          <w:sz w:val="24"/>
          <w:szCs w:val="24"/>
        </w:rPr>
        <w:t>( complete</w:t>
      </w:r>
      <w:proofErr w:type="gramEnd"/>
      <w:r w:rsidRPr="00A0677E">
        <w:rPr>
          <w:rFonts w:ascii="Times New Roman" w:hAnsi="Times New Roman" w:cs="Times New Roman"/>
          <w:sz w:val="24"/>
          <w:szCs w:val="24"/>
        </w:rPr>
        <w:t xml:space="preserve"> platform ), para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esainer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677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koperehensif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rek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sedang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platform android. Android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operas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tools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software dan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>.</w:t>
      </w:r>
    </w:p>
    <w:p w14:paraId="13403C7B" w14:textId="22EE899B" w:rsidR="00A0677E" w:rsidRPr="00A0677E" w:rsidRDefault="00A0677E" w:rsidP="00A0677E">
      <w:pPr>
        <w:pStyle w:val="ListParagraph"/>
        <w:numPr>
          <w:ilvl w:val="0"/>
          <w:numId w:val="5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A0677E">
        <w:rPr>
          <w:rFonts w:ascii="Times New Roman" w:hAnsi="Times New Roman" w:cs="Times New Roman"/>
          <w:sz w:val="24"/>
          <w:szCs w:val="24"/>
        </w:rPr>
        <w:t xml:space="preserve">Terbuka </w:t>
      </w:r>
      <w:proofErr w:type="gramStart"/>
      <w:r w:rsidRPr="00A0677E">
        <w:rPr>
          <w:rFonts w:ascii="Times New Roman" w:hAnsi="Times New Roman" w:cs="Times New Roman"/>
          <w:sz w:val="24"/>
          <w:szCs w:val="24"/>
        </w:rPr>
        <w:t>( open</w:t>
      </w:r>
      <w:proofErr w:type="gramEnd"/>
      <w:r w:rsidRPr="00A0677E">
        <w:rPr>
          <w:rFonts w:ascii="Times New Roman" w:hAnsi="Times New Roman" w:cs="Times New Roman"/>
          <w:sz w:val="24"/>
          <w:szCs w:val="24"/>
        </w:rPr>
        <w:t xml:space="preserve"> source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latfrom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),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latfrom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android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lisens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open source.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. Android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Karnel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Linux 2.6.</w:t>
      </w:r>
    </w:p>
    <w:p w14:paraId="080F3570" w14:textId="0C626307" w:rsidR="00A0677E" w:rsidRDefault="00A0677E" w:rsidP="00A0677E">
      <w:pPr>
        <w:pStyle w:val="ListParagraph"/>
        <w:numPr>
          <w:ilvl w:val="0"/>
          <w:numId w:val="5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A0677E">
        <w:rPr>
          <w:rFonts w:ascii="Times New Roman" w:hAnsi="Times New Roman" w:cs="Times New Roman"/>
          <w:sz w:val="24"/>
          <w:szCs w:val="24"/>
        </w:rPr>
        <w:t xml:space="preserve">Free </w:t>
      </w:r>
      <w:proofErr w:type="gramStart"/>
      <w:r w:rsidRPr="00A0677E">
        <w:rPr>
          <w:rFonts w:ascii="Times New Roman" w:hAnsi="Times New Roman" w:cs="Times New Roman"/>
          <w:sz w:val="24"/>
          <w:szCs w:val="24"/>
        </w:rPr>
        <w:t>( free</w:t>
      </w:r>
      <w:proofErr w:type="gram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latfrom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), android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latfrom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developer.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lisens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royalti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latfrom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android,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keanggota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A0677E">
        <w:rPr>
          <w:rFonts w:ascii="Times New Roman" w:hAnsi="Times New Roman" w:cs="Times New Roman"/>
          <w:sz w:val="24"/>
          <w:szCs w:val="24"/>
        </w:rPr>
        <w:t xml:space="preserve">yang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677E">
        <w:rPr>
          <w:rFonts w:ascii="Times New Roman" w:hAnsi="Times New Roman" w:cs="Times New Roman"/>
          <w:sz w:val="24"/>
          <w:szCs w:val="24"/>
        </w:rPr>
        <w:t>11</w:t>
      </w:r>
      <w:proofErr w:type="gram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biay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kontra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. Android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distribusi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iperdagangka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0677E">
        <w:rPr>
          <w:rFonts w:ascii="Times New Roman" w:hAnsi="Times New Roman" w:cs="Times New Roman"/>
          <w:sz w:val="24"/>
          <w:szCs w:val="24"/>
        </w:rPr>
        <w:t>apapun</w:t>
      </w:r>
      <w:proofErr w:type="spellEnd"/>
      <w:r w:rsidRPr="00A0677E">
        <w:rPr>
          <w:rFonts w:ascii="Times New Roman" w:hAnsi="Times New Roman" w:cs="Times New Roman"/>
          <w:sz w:val="24"/>
          <w:szCs w:val="24"/>
        </w:rPr>
        <w:t>.</w:t>
      </w:r>
    </w:p>
    <w:p w14:paraId="357DB5E5" w14:textId="724F99F7" w:rsidR="00CD7A1A" w:rsidRPr="00A0677E" w:rsidRDefault="00CD7A1A" w:rsidP="00CD7A1A">
      <w:pPr>
        <w:pStyle w:val="ListParagraph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pun </w:t>
      </w:r>
    </w:p>
    <w:p w14:paraId="5C9D99D7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709" w:hanging="709"/>
      </w:pPr>
      <w:bookmarkStart w:id="41" w:name="_Toc61250821"/>
      <w:r>
        <w:rPr>
          <w:lang w:val="en-US"/>
        </w:rPr>
        <w:t>Prototyping</w:t>
      </w:r>
      <w:bookmarkEnd w:id="41"/>
    </w:p>
    <w:p w14:paraId="2523C751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aap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lanjut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rototyp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rototyp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customer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review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mp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li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Model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rotoypi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u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ten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emba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nali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inimal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ubhiyakto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tomo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>, 2017).</w:t>
      </w:r>
    </w:p>
    <w:p w14:paraId="68A22BB7" w14:textId="77777777" w:rsidR="007B676F" w:rsidRPr="002E1768" w:rsidRDefault="007B676F" w:rsidP="007B676F">
      <w:pPr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 w:rsidRPr="006963EB">
        <w:rPr>
          <w:noProof/>
        </w:rPr>
        <w:lastRenderedPageBreak/>
        <w:drawing>
          <wp:inline distT="0" distB="0" distL="0" distR="0" wp14:anchorId="56569DFF" wp14:editId="53F82DDB">
            <wp:extent cx="3099139" cy="2337759"/>
            <wp:effectExtent l="0" t="0" r="6350" b="5715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127018" cy="23587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73FBA6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709" w:hanging="709"/>
      </w:pPr>
      <w:bookmarkStart w:id="42" w:name="_Toc61250822"/>
      <w:proofErr w:type="spellStart"/>
      <w:r>
        <w:rPr>
          <w:lang w:val="en-US"/>
        </w:rPr>
        <w:t>Ketergantungan</w:t>
      </w:r>
      <w:bookmarkEnd w:id="42"/>
      <w:proofErr w:type="spellEnd"/>
    </w:p>
    <w:p w14:paraId="6C89E5EB" w14:textId="4F4364D5" w:rsidR="007B676F" w:rsidRPr="002E176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i/>
          <w:iCs/>
          <w:sz w:val="24"/>
          <w:szCs w:val="24"/>
        </w:rPr>
        <w:t>Dependency Theory</w:t>
      </w:r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definis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Pr="002E1768">
        <w:rPr>
          <w:rFonts w:ascii="Times New Roman" w:hAnsi="Times New Roman" w:cs="Times New Roman"/>
          <w:sz w:val="24"/>
          <w:szCs w:val="24"/>
        </w:rPr>
        <w:t>smartphone .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proofErr w:type="gram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rgantu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ada smartphon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ada smartphone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medi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ibu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candu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ada smartphon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oa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doro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erkendal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dakan-tind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ertahan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sebab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oro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at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Liu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u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>, dan Dong, 2019</w:t>
      </w:r>
      <w:proofErr w:type="gramStart"/>
      <w:r w:rsidR="00CD7A1A">
        <w:rPr>
          <w:rFonts w:ascii="Times New Roman" w:hAnsi="Times New Roman" w:cs="Times New Roman"/>
          <w:sz w:val="24"/>
          <w:szCs w:val="24"/>
        </w:rPr>
        <w:t xml:space="preserve">) </w:t>
      </w:r>
      <w:r w:rsidRPr="002E1768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pengaruh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ola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ada smartphon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wakt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frekue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buka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internet pada smartphone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wakt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buka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internet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jad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ola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messenger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buk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s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waktu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rulang-ula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r w:rsidR="00C33D8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data internet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tolak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ukur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internet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lumrah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3D8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C33D8C">
        <w:rPr>
          <w:rFonts w:ascii="Times New Roman" w:hAnsi="Times New Roman" w:cs="Times New Roman"/>
          <w:sz w:val="24"/>
          <w:szCs w:val="24"/>
        </w:rPr>
        <w:t xml:space="preserve"> di smartphone.</w:t>
      </w:r>
    </w:p>
    <w:p w14:paraId="014667AE" w14:textId="77777777" w:rsidR="007B676F" w:rsidRPr="002E176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asio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il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objec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Damayanti, 2018)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lastRenderedPageBreak/>
        <w:t>persentase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lansi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smartphone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ependency Ratio (Damayanti, 2018) pad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rsam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1)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>.</w:t>
      </w:r>
    </w:p>
    <w:p w14:paraId="050422B4" w14:textId="77777777" w:rsidR="007B676F" w:rsidRPr="002E176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m:oMath>
        <m:r>
          <w:rPr>
            <w:rFonts w:ascii="Cambria Math" w:hAnsi="Cambria Math"/>
            <w:sz w:val="36"/>
            <w:szCs w:val="36"/>
          </w:rPr>
          <m:t>RK=</m:t>
        </m:r>
        <m:f>
          <m:fPr>
            <m:ctrlPr>
              <w:rPr>
                <w:rFonts w:ascii="Cambria Math" w:hAnsi="Cambria Math"/>
                <w:i/>
                <w:sz w:val="36"/>
                <w:szCs w:val="36"/>
              </w:rPr>
            </m:ctrlPr>
          </m:fPr>
          <m:num>
            <m:r>
              <w:rPr>
                <w:rFonts w:ascii="Cambria Math" w:hAnsi="Cambria Math"/>
                <w:sz w:val="36"/>
                <w:szCs w:val="36"/>
              </w:rPr>
              <m:t>P</m:t>
            </m:r>
            <m:d>
              <m:dPr>
                <m:ctrlPr>
                  <w:rPr>
                    <w:rFonts w:ascii="Cambria Math" w:hAnsi="Cambria Math"/>
                    <w:i/>
                    <w:sz w:val="36"/>
                    <w:szCs w:val="36"/>
                  </w:rPr>
                </m:ctrlPr>
              </m:dPr>
              <m:e>
                <m:r>
                  <w:rPr>
                    <w:rFonts w:ascii="Cambria Math" w:hAnsi="Cambria Math"/>
                    <w:sz w:val="36"/>
                    <w:szCs w:val="36"/>
                  </w:rPr>
                  <m:t>60-70</m:t>
                </m:r>
              </m:e>
            </m:d>
          </m:num>
          <m:den>
            <m:r>
              <w:rPr>
                <w:rFonts w:ascii="Cambria Math" w:hAnsi="Cambria Math"/>
                <w:sz w:val="36"/>
                <w:szCs w:val="36"/>
              </w:rPr>
              <m:t>A</m:t>
            </m:r>
          </m:den>
        </m:f>
        <m:r>
          <w:rPr>
            <w:rFonts w:ascii="Cambria Math" w:hAnsi="Cambria Math"/>
            <w:sz w:val="36"/>
            <w:szCs w:val="36"/>
          </w:rPr>
          <m:t>X100</m:t>
        </m:r>
      </m:oMath>
      <w:r w:rsidRPr="002E1768">
        <w:rPr>
          <w:rFonts w:ascii="Times New Roman" w:hAnsi="Times New Roman" w:cs="Times New Roman"/>
          <w:sz w:val="24"/>
          <w:szCs w:val="24"/>
        </w:rPr>
        <w:t>……….……………</w:t>
      </w:r>
      <w:proofErr w:type="gramStart"/>
      <w:r w:rsidRPr="002E1768">
        <w:rPr>
          <w:rFonts w:ascii="Times New Roman" w:hAnsi="Times New Roman" w:cs="Times New Roman"/>
          <w:sz w:val="24"/>
          <w:szCs w:val="24"/>
        </w:rPr>
        <w:t>…..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>…….(1)</w:t>
      </w:r>
    </w:p>
    <w:p w14:paraId="0AB4187B" w14:textId="77777777" w:rsidR="007B676F" w:rsidRPr="002E176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sz w:val="24"/>
          <w:szCs w:val="24"/>
        </w:rPr>
        <w:t>RK</w:t>
      </w:r>
      <w:r w:rsidRPr="002E1768">
        <w:rPr>
          <w:rFonts w:ascii="Times New Roman" w:hAnsi="Times New Roman" w:cs="Times New Roman"/>
          <w:sz w:val="24"/>
          <w:szCs w:val="24"/>
        </w:rPr>
        <w:tab/>
      </w:r>
      <w:r w:rsidRPr="002E1768"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asio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>.</w:t>
      </w:r>
    </w:p>
    <w:p w14:paraId="3A1BD16D" w14:textId="77777777" w:rsidR="007B676F" w:rsidRPr="002E176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sz w:val="24"/>
          <w:szCs w:val="24"/>
        </w:rPr>
        <w:t>P</w:t>
      </w:r>
      <w:r w:rsidRPr="002E1768">
        <w:rPr>
          <w:rFonts w:ascii="Times New Roman" w:hAnsi="Times New Roman" w:cs="Times New Roman"/>
          <w:sz w:val="24"/>
          <w:szCs w:val="24"/>
        </w:rPr>
        <w:tab/>
      </w:r>
      <w:r w:rsidRPr="002E1768"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smartphon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83E19A5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sz w:val="24"/>
          <w:szCs w:val="24"/>
        </w:rPr>
        <w:t>A</w:t>
      </w:r>
      <w:r w:rsidRPr="002E1768">
        <w:rPr>
          <w:rFonts w:ascii="Times New Roman" w:hAnsi="Times New Roman" w:cs="Times New Roman"/>
          <w:sz w:val="24"/>
          <w:szCs w:val="24"/>
        </w:rPr>
        <w:tab/>
      </w:r>
      <w:r w:rsidRPr="002E1768"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x total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i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>.</w:t>
      </w:r>
    </w:p>
    <w:p w14:paraId="616AB332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709" w:hanging="709"/>
      </w:pPr>
      <w:bookmarkStart w:id="43" w:name="_Toc61250823"/>
      <w:r>
        <w:rPr>
          <w:lang w:val="en-US"/>
        </w:rPr>
        <w:t>Forward Chaining</w:t>
      </w:r>
      <w:bookmarkEnd w:id="43"/>
    </w:p>
    <w:p w14:paraId="5569605A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forward-chaini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reasoning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inference engine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ambi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) dan bis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logi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deskrips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ula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modus ponens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set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2E1768"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 dan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rgume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valid)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ki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2017). Forward-chaini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yang lai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forward chaini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turan-atu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ntecedent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i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ipotes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laus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IF - THEN)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Ketik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ambi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ata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onsekue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laus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THEN),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amba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sedi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si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ula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sa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forward chaining</w:t>
      </w:r>
    </w:p>
    <w:p w14:paraId="46A238B5" w14:textId="77777777" w:rsidR="007B676F" w:rsidRDefault="007B676F" w:rsidP="007B676F">
      <w:pPr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73040BD0" wp14:editId="7D4621EB">
            <wp:extent cx="3180522" cy="2231573"/>
            <wp:effectExtent l="0" t="0" r="1270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0828" cy="223880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86653B1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sz w:val="24"/>
          <w:szCs w:val="24"/>
        </w:rPr>
        <w:t xml:space="preserve">Forward-chaini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kendal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oleh data (data-driven)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mana focus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rhatian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Forward-chaining bis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ge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proofErr w:type="gramStart"/>
      <w:r w:rsidRPr="002E176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,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ringkal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query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forward chaini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flowchart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68A58244" w14:textId="77777777" w:rsidR="007B676F" w:rsidRPr="002E1768" w:rsidRDefault="007B676F" w:rsidP="007B676F">
      <w:pPr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6904237" wp14:editId="6748E59C">
            <wp:extent cx="3135936" cy="1820849"/>
            <wp:effectExtent l="0" t="0" r="7620" b="8255"/>
            <wp:docPr id="72" name="Picture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4000" cy="183133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0836A28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709" w:hanging="709"/>
      </w:pPr>
      <w:bookmarkStart w:id="44" w:name="_Toc61250824"/>
      <w:proofErr w:type="spellStart"/>
      <w:r>
        <w:rPr>
          <w:lang w:val="en-US"/>
        </w:rPr>
        <w:t>Sampel</w:t>
      </w:r>
      <w:bookmarkEnd w:id="44"/>
      <w:proofErr w:type="spellEnd"/>
    </w:p>
    <w:p w14:paraId="3C8C593F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bookmarkStart w:id="45" w:name="_Toc20933415"/>
      <w:r w:rsidRPr="00001F3B">
        <w:rPr>
          <w:rFonts w:ascii="Times New Roman" w:hAnsi="Times New Roman" w:cs="Times New Roman"/>
          <w:sz w:val="24"/>
          <w:szCs w:val="24"/>
        </w:rPr>
        <w:t xml:space="preserve">Apache Jen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kseku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PARQ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o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ta RDF.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PARQ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QL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bedaan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Q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command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HP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PARQ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RDF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 </w:t>
      </w:r>
      <w:r w:rsidRPr="00001F3B">
        <w:rPr>
          <w:rFonts w:ascii="Times New Roman" w:hAnsi="Times New Roman" w:cs="Times New Roman"/>
          <w:bCs/>
          <w:sz w:val="24"/>
          <w:szCs w:val="24"/>
        </w:rPr>
        <w:t>proses</w:t>
      </w:r>
      <w:r w:rsidRPr="00001F3B">
        <w:rPr>
          <w:rFonts w:ascii="Times New Roman" w:hAnsi="Times New Roman" w:cs="Times New Roman"/>
          <w:sz w:val="24"/>
          <w:szCs w:val="24"/>
        </w:rPr>
        <w:t> </w:t>
      </w:r>
      <w:r w:rsidRPr="00001F3B">
        <w:rPr>
          <w:rFonts w:ascii="Times New Roman" w:hAnsi="Times New Roman" w:cs="Times New Roman"/>
          <w:bCs/>
          <w:i/>
          <w:sz w:val="24"/>
          <w:szCs w:val="24"/>
        </w:rPr>
        <w:t>upload</w:t>
      </w:r>
      <w:r w:rsidRPr="00001F3B">
        <w:rPr>
          <w:rFonts w:ascii="Times New Roman" w:hAnsi="Times New Roman" w:cs="Times New Roman"/>
          <w:bCs/>
          <w:sz w:val="24"/>
          <w:szCs w:val="24"/>
        </w:rPr>
        <w:t xml:space="preserve">, </w:t>
      </w:r>
      <w:r w:rsidRPr="00001F3B">
        <w:rPr>
          <w:rFonts w:ascii="Times New Roman" w:hAnsi="Times New Roman" w:cs="Times New Roman"/>
          <w:bCs/>
          <w:i/>
          <w:sz w:val="24"/>
          <w:szCs w:val="24"/>
        </w:rPr>
        <w:t>update</w:t>
      </w:r>
      <w:r w:rsidRPr="00001F3B">
        <w:rPr>
          <w:rFonts w:ascii="Times New Roman" w:hAnsi="Times New Roman" w:cs="Times New Roman"/>
          <w:bCs/>
          <w:sz w:val="24"/>
          <w:szCs w:val="24"/>
        </w:rPr>
        <w:t xml:space="preserve">, dan </w:t>
      </w:r>
      <w:r w:rsidRPr="00001F3B">
        <w:rPr>
          <w:rFonts w:ascii="Times New Roman" w:hAnsi="Times New Roman" w:cs="Times New Roman"/>
          <w:bCs/>
          <w:i/>
          <w:sz w:val="24"/>
          <w:szCs w:val="24"/>
        </w:rPr>
        <w:t>query</w:t>
      </w:r>
      <w:r w:rsidRPr="00001F3B">
        <w:rPr>
          <w:rFonts w:ascii="Times New Roman" w:hAnsi="Times New Roman" w:cs="Times New Roman"/>
          <w:sz w:val="24"/>
          <w:szCs w:val="24"/>
        </w:rPr>
        <w:t xml:space="preserve"> d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browser, jug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file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tégé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tools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i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hAnsi="Times New Roman" w:cs="Times New Roman"/>
          <w:sz w:val="24"/>
          <w:szCs w:val="24"/>
        </w:rPr>
        <w:t xml:space="preserve"> di </w:t>
      </w:r>
      <w:r w:rsidRPr="00001F3B">
        <w:rPr>
          <w:rFonts w:ascii="Times New Roman" w:hAnsi="Times New Roman" w:cs="Times New Roman"/>
          <w:sz w:val="24"/>
          <w:szCs w:val="24"/>
        </w:rPr>
        <w:lastRenderedPageBreak/>
        <w:t xml:space="preserve">browser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 </w:t>
      </w:r>
      <w:r w:rsidRPr="00001F3B">
        <w:rPr>
          <w:rFonts w:ascii="Times New Roman" w:hAnsi="Times New Roman" w:cs="Times New Roman"/>
          <w:i/>
          <w:sz w:val="24"/>
          <w:szCs w:val="24"/>
        </w:rPr>
        <w:t>local</w:t>
      </w:r>
      <w:r w:rsidRPr="00001F3B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inst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otoko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HTTP.</w:t>
      </w:r>
      <w:bookmarkEnd w:id="45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</w:p>
    <w:p w14:paraId="6F48A21F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709" w:hanging="709"/>
      </w:pPr>
      <w:bookmarkStart w:id="46" w:name="_Toc61250825"/>
      <w:r>
        <w:rPr>
          <w:lang w:val="en-US"/>
        </w:rPr>
        <w:t xml:space="preserve">Tingkat </w:t>
      </w:r>
      <w:proofErr w:type="spellStart"/>
      <w:r>
        <w:rPr>
          <w:lang w:val="en-US"/>
        </w:rPr>
        <w:t>Signifikansi</w:t>
      </w:r>
      <w:bookmarkEnd w:id="46"/>
      <w:proofErr w:type="spellEnd"/>
    </w:p>
    <w:p w14:paraId="5080701A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tatistik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iginificance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level)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confidence level)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Tingkat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α)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ola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no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ata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art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keliru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toleri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ilit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mungkin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ampe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(sampling error). Tingkat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lambang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α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ignifikan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α = 5% atau α = 10 %. Tingkat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ambi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hipotesi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ignif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α = 5 % atau α = 0,05.</w:t>
      </w:r>
    </w:p>
    <w:p w14:paraId="6A598490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709" w:hanging="709"/>
      </w:pPr>
      <w:bookmarkStart w:id="47" w:name="_Toc61250826"/>
      <w:proofErr w:type="spellStart"/>
      <w:r>
        <w:rPr>
          <w:lang w:val="en-US"/>
        </w:rPr>
        <w:t>Kategorisasi</w:t>
      </w:r>
      <w:proofErr w:type="spellEnd"/>
      <w:r>
        <w:rPr>
          <w:lang w:val="en-US"/>
        </w:rPr>
        <w:t xml:space="preserve"> Data</w:t>
      </w:r>
      <w:bookmarkEnd w:id="47"/>
    </w:p>
    <w:p w14:paraId="073F7077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48" w:name="_Toc20933417"/>
      <w:r w:rsidRPr="002E1768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klasifikasi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g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ad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36"/>
        <w:gridCol w:w="3969"/>
      </w:tblGrid>
      <w:tr w:rsidR="007B676F" w14:paraId="2F2D7517" w14:textId="77777777" w:rsidTr="007B676F">
        <w:trPr>
          <w:jc w:val="center"/>
        </w:trPr>
        <w:tc>
          <w:tcPr>
            <w:tcW w:w="1536" w:type="dxa"/>
          </w:tcPr>
          <w:p w14:paraId="27CA4B24" w14:textId="77777777" w:rsidR="007B676F" w:rsidRDefault="007B676F" w:rsidP="007B676F">
            <w:proofErr w:type="spellStart"/>
            <w:r>
              <w:t>Klasifikasi</w:t>
            </w:r>
            <w:proofErr w:type="spellEnd"/>
          </w:p>
        </w:tc>
        <w:tc>
          <w:tcPr>
            <w:tcW w:w="3969" w:type="dxa"/>
          </w:tcPr>
          <w:p w14:paraId="16B1699D" w14:textId="77777777" w:rsidR="007B676F" w:rsidRDefault="007B676F" w:rsidP="007B676F">
            <w:r>
              <w:t>Interval</w:t>
            </w:r>
          </w:p>
        </w:tc>
      </w:tr>
      <w:tr w:rsidR="007B676F" w14:paraId="4781ABA1" w14:textId="77777777" w:rsidTr="007B676F">
        <w:trPr>
          <w:jc w:val="center"/>
        </w:trPr>
        <w:tc>
          <w:tcPr>
            <w:tcW w:w="1536" w:type="dxa"/>
          </w:tcPr>
          <w:p w14:paraId="7DF1D103" w14:textId="77777777" w:rsidR="007B676F" w:rsidRDefault="007B676F" w:rsidP="007B676F">
            <w:r>
              <w:t>Tinggi</w:t>
            </w:r>
          </w:p>
        </w:tc>
        <w:tc>
          <w:tcPr>
            <w:tcW w:w="3969" w:type="dxa"/>
          </w:tcPr>
          <w:p w14:paraId="40EC623E" w14:textId="77777777" w:rsidR="007B676F" w:rsidRDefault="007B676F" w:rsidP="007B676F">
            <w:r>
              <w:t xml:space="preserve">X &gt; DR + </w:t>
            </w:r>
            <w:proofErr w:type="gramStart"/>
            <w:r>
              <w:t>DR(</w:t>
            </w:r>
            <w:proofErr w:type="gramEnd"/>
            <w:r>
              <w:t>0,05)</w:t>
            </w:r>
          </w:p>
        </w:tc>
      </w:tr>
      <w:tr w:rsidR="007B676F" w14:paraId="228F48BA" w14:textId="77777777" w:rsidTr="007B676F">
        <w:trPr>
          <w:jc w:val="center"/>
        </w:trPr>
        <w:tc>
          <w:tcPr>
            <w:tcW w:w="1536" w:type="dxa"/>
          </w:tcPr>
          <w:p w14:paraId="54A227CA" w14:textId="77777777" w:rsidR="007B676F" w:rsidRDefault="007B676F" w:rsidP="007B676F">
            <w:proofErr w:type="spellStart"/>
            <w:r>
              <w:t>Standar</w:t>
            </w:r>
            <w:proofErr w:type="spellEnd"/>
          </w:p>
        </w:tc>
        <w:tc>
          <w:tcPr>
            <w:tcW w:w="3969" w:type="dxa"/>
          </w:tcPr>
          <w:p w14:paraId="6BDD443A" w14:textId="77777777" w:rsidR="007B676F" w:rsidRDefault="007B676F" w:rsidP="007B676F">
            <w:r>
              <w:t xml:space="preserve">DR – </w:t>
            </w:r>
            <w:proofErr w:type="gramStart"/>
            <w:r>
              <w:t>DR(</w:t>
            </w:r>
            <w:proofErr w:type="gramEnd"/>
            <w:r>
              <w:t>0,05) &lt; X &gt; DR + DR(0,05)</w:t>
            </w:r>
          </w:p>
        </w:tc>
      </w:tr>
      <w:tr w:rsidR="007B676F" w14:paraId="3EC45CA5" w14:textId="77777777" w:rsidTr="007B676F">
        <w:trPr>
          <w:jc w:val="center"/>
        </w:trPr>
        <w:tc>
          <w:tcPr>
            <w:tcW w:w="1536" w:type="dxa"/>
          </w:tcPr>
          <w:p w14:paraId="6DE5D186" w14:textId="77777777" w:rsidR="007B676F" w:rsidRDefault="007B676F" w:rsidP="007B676F">
            <w:r>
              <w:t>Renda</w:t>
            </w:r>
          </w:p>
        </w:tc>
        <w:tc>
          <w:tcPr>
            <w:tcW w:w="3969" w:type="dxa"/>
          </w:tcPr>
          <w:p w14:paraId="24A3E63C" w14:textId="77777777" w:rsidR="007B676F" w:rsidRDefault="007B676F" w:rsidP="007B676F">
            <w:r>
              <w:t xml:space="preserve">X &lt; DR – </w:t>
            </w:r>
            <w:proofErr w:type="gramStart"/>
            <w:r>
              <w:t>DR(</w:t>
            </w:r>
            <w:proofErr w:type="gramEnd"/>
            <w:r>
              <w:t>0,05)</w:t>
            </w:r>
          </w:p>
        </w:tc>
      </w:tr>
    </w:tbl>
    <w:p w14:paraId="0E22FF69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FAD0DF9" w14:textId="77777777" w:rsidR="007B676F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sz w:val="24"/>
          <w:szCs w:val="24"/>
        </w:rPr>
        <w:t>X</w:t>
      </w:r>
      <w:r w:rsidRPr="002E1768">
        <w:rPr>
          <w:rFonts w:ascii="Times New Roman" w:hAnsi="Times New Roman" w:cs="Times New Roman"/>
          <w:sz w:val="24"/>
          <w:szCs w:val="24"/>
        </w:rPr>
        <w:tab/>
        <w:t xml:space="preserve">= Nilai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</w:p>
    <w:p w14:paraId="5CFDF773" w14:textId="77777777" w:rsidR="007B676F" w:rsidRPr="002E1768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sz w:val="24"/>
          <w:szCs w:val="24"/>
        </w:rPr>
        <w:t>DR</w:t>
      </w:r>
      <w:r w:rsidRPr="002E1768">
        <w:rPr>
          <w:rFonts w:ascii="Times New Roman" w:hAnsi="Times New Roman" w:cs="Times New Roman"/>
          <w:sz w:val="24"/>
          <w:szCs w:val="24"/>
        </w:rPr>
        <w:tab/>
        <w:t xml:space="preserve">=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asio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</w:p>
    <w:p w14:paraId="160AE97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2E1768"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2.1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tergantu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2.1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X &gt; DR + </w:t>
      </w:r>
      <w:proofErr w:type="gramStart"/>
      <w:r w:rsidRPr="002E1768">
        <w:rPr>
          <w:rFonts w:ascii="Times New Roman" w:hAnsi="Times New Roman" w:cs="Times New Roman"/>
          <w:sz w:val="24"/>
          <w:szCs w:val="24"/>
        </w:rPr>
        <w:t>DR(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 xml:space="preserve">0,05)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rti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X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R + </w:t>
      </w:r>
      <w:proofErr w:type="gramStart"/>
      <w:r w:rsidRPr="002E1768">
        <w:rPr>
          <w:rFonts w:ascii="Times New Roman" w:hAnsi="Times New Roman" w:cs="Times New Roman"/>
          <w:sz w:val="24"/>
          <w:szCs w:val="24"/>
        </w:rPr>
        <w:t>DR(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 xml:space="preserve">0,05)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lastRenderedPageBreak/>
        <w:t>Sedangkan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X &lt; DR – </w:t>
      </w:r>
      <w:proofErr w:type="gramStart"/>
      <w:r w:rsidRPr="002E1768">
        <w:rPr>
          <w:rFonts w:ascii="Times New Roman" w:hAnsi="Times New Roman" w:cs="Times New Roman"/>
          <w:sz w:val="24"/>
          <w:szCs w:val="24"/>
        </w:rPr>
        <w:t>DR(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 xml:space="preserve">0,05)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arti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X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Rumu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E1768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2E1768">
        <w:rPr>
          <w:rFonts w:ascii="Times New Roman" w:hAnsi="Times New Roman" w:cs="Times New Roman"/>
          <w:sz w:val="24"/>
          <w:szCs w:val="24"/>
        </w:rPr>
        <w:t xml:space="preserve"> DR – </w:t>
      </w:r>
      <w:proofErr w:type="gramStart"/>
      <w:r w:rsidRPr="002E1768">
        <w:rPr>
          <w:rFonts w:ascii="Times New Roman" w:hAnsi="Times New Roman" w:cs="Times New Roman"/>
          <w:sz w:val="24"/>
          <w:szCs w:val="24"/>
        </w:rPr>
        <w:t>DR(</w:t>
      </w:r>
      <w:proofErr w:type="gramEnd"/>
      <w:r w:rsidRPr="002E1768">
        <w:rPr>
          <w:rFonts w:ascii="Times New Roman" w:hAnsi="Times New Roman" w:cs="Times New Roman"/>
          <w:sz w:val="24"/>
          <w:szCs w:val="24"/>
        </w:rPr>
        <w:t>0,05).</w:t>
      </w:r>
      <w:bookmarkEnd w:id="48"/>
    </w:p>
    <w:p w14:paraId="3BAC6422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360"/>
      </w:pPr>
      <w:bookmarkStart w:id="49" w:name="_Toc61250827"/>
      <w:proofErr w:type="spellStart"/>
      <w:r>
        <w:rPr>
          <w:lang w:val="en-US"/>
        </w:rPr>
        <w:t>Pengujian</w:t>
      </w:r>
      <w:proofErr w:type="spellEnd"/>
      <w:r>
        <w:rPr>
          <w:lang w:val="en-US"/>
        </w:rPr>
        <w:t xml:space="preserve"> Black Box</w:t>
      </w:r>
      <w:bookmarkEnd w:id="49"/>
    </w:p>
    <w:p w14:paraId="5F8A52A1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Waris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buday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digital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media digital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layan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melestarik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waris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buday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alam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Piagam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tentang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Pelestari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Waris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Digital UNESCO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mendefinisik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waris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buday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digital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merangkul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sumber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day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buday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pendidikan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ilmiah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administratif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sert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teknis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hukum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medis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jenis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lain yang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digital, atau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diubah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bentuk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digital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sumber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day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 xml:space="preserve"> analog yang </w:t>
      </w:r>
      <w:proofErr w:type="spellStart"/>
      <w:r w:rsidRPr="00001F3B">
        <w:rPr>
          <w:rFonts w:ascii="Times New Roman" w:eastAsia="Calibri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eastAsia="Calibri" w:hAnsi="Times New Roman" w:cs="Times New Roman"/>
          <w:sz w:val="24"/>
          <w:szCs w:val="24"/>
        </w:rPr>
        <w:t>” (Cameron, 2007).</w:t>
      </w:r>
    </w:p>
    <w:p w14:paraId="5890C201" w14:textId="77777777" w:rsidR="007B676F" w:rsidRPr="00001F3B" w:rsidRDefault="007B676F" w:rsidP="007B676F">
      <w:pPr>
        <w:pStyle w:val="Heading2"/>
        <w:numPr>
          <w:ilvl w:val="1"/>
          <w:numId w:val="5"/>
        </w:numPr>
        <w:ind w:left="360"/>
      </w:pPr>
      <w:bookmarkStart w:id="50" w:name="_Toc61250828"/>
      <w:bookmarkEnd w:id="50"/>
    </w:p>
    <w:p w14:paraId="446F803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eastAsia="Calibri" w:hAnsi="Times New Roman" w:cs="Times New Roman"/>
          <w:sz w:val="24"/>
          <w:szCs w:val="24"/>
        </w:rPr>
      </w:pPr>
      <w:r w:rsidRPr="00001F3B">
        <w:rPr>
          <w:rFonts w:ascii="Times New Roman" w:eastAsia="Calibri" w:hAnsi="Times New Roman" w:cs="Times New Roman"/>
          <w:sz w:val="24"/>
          <w:szCs w:val="24"/>
        </w:rPr>
        <w:br w:type="page"/>
      </w:r>
    </w:p>
    <w:p w14:paraId="0495E438" w14:textId="77777777" w:rsidR="007B676F" w:rsidRPr="00001F3B" w:rsidRDefault="007B676F" w:rsidP="007B676F">
      <w:pPr>
        <w:spacing w:line="360" w:lineRule="auto"/>
        <w:jc w:val="center"/>
        <w:rPr>
          <w:rFonts w:ascii="Times New Roman" w:eastAsia="Calibri" w:hAnsi="Times New Roman" w:cs="Times New Roman"/>
          <w:b/>
          <w:bCs/>
          <w:sz w:val="28"/>
          <w:szCs w:val="28"/>
        </w:rPr>
        <w:sectPr w:rsidR="007B676F" w:rsidRPr="00001F3B" w:rsidSect="00D72D7B">
          <w:headerReference w:type="default" r:id="rId22"/>
          <w:footerReference w:type="default" r:id="rId23"/>
          <w:pgSz w:w="11906" w:h="16838" w:code="9"/>
          <w:pgMar w:top="2268" w:right="1701" w:bottom="1701" w:left="2268" w:header="720" w:footer="720" w:gutter="0"/>
          <w:pgNumType w:start="7"/>
          <w:cols w:space="720"/>
          <w:docGrid w:linePitch="360"/>
        </w:sectPr>
      </w:pPr>
    </w:p>
    <w:p w14:paraId="0560FAF5" w14:textId="77777777" w:rsidR="007B676F" w:rsidRPr="00001F3B" w:rsidRDefault="007B676F" w:rsidP="007B676F">
      <w:pPr>
        <w:pStyle w:val="Heading1"/>
        <w:rPr>
          <w:rFonts w:eastAsia="Calibri"/>
        </w:rPr>
      </w:pPr>
      <w:bookmarkStart w:id="51" w:name="_Toc61250829"/>
      <w:r w:rsidRPr="00001F3B">
        <w:rPr>
          <w:rFonts w:eastAsia="Calibri"/>
        </w:rPr>
        <w:lastRenderedPageBreak/>
        <w:t>BAB III</w:t>
      </w:r>
      <w:bookmarkEnd w:id="51"/>
    </w:p>
    <w:p w14:paraId="74884ED6" w14:textId="03B627AD" w:rsidR="007B676F" w:rsidRPr="00001F3B" w:rsidRDefault="007522C0" w:rsidP="007B676F">
      <w:pPr>
        <w:pStyle w:val="Heading1"/>
        <w:rPr>
          <w:rFonts w:eastAsia="Calibri"/>
        </w:rPr>
      </w:pPr>
      <w:r>
        <w:rPr>
          <w:rFonts w:eastAsia="Calibri"/>
        </w:rPr>
        <w:t>ANALISIS DAN PERANCANGAN SISTEM</w:t>
      </w:r>
    </w:p>
    <w:p w14:paraId="2C454CAC" w14:textId="77777777" w:rsidR="007B676F" w:rsidRPr="00001F3B" w:rsidRDefault="007B676F" w:rsidP="007B676F">
      <w:pPr>
        <w:spacing w:line="360" w:lineRule="auto"/>
        <w:jc w:val="center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799B2FBB" w14:textId="77777777" w:rsidR="007B676F" w:rsidRPr="00001F3B" w:rsidRDefault="007B676F" w:rsidP="007B676F">
      <w:pPr>
        <w:pStyle w:val="ListParagraph"/>
        <w:numPr>
          <w:ilvl w:val="0"/>
          <w:numId w:val="8"/>
        </w:numPr>
        <w:spacing w:before="120" w:after="120" w:line="360" w:lineRule="auto"/>
        <w:jc w:val="both"/>
        <w:outlineLvl w:val="1"/>
        <w:rPr>
          <w:rStyle w:val="Heading2Char"/>
          <w:vanish/>
        </w:rPr>
      </w:pPr>
      <w:bookmarkStart w:id="52" w:name="_Toc40897845"/>
      <w:bookmarkStart w:id="53" w:name="_Toc41257937"/>
      <w:bookmarkStart w:id="54" w:name="_Toc41332361"/>
      <w:bookmarkStart w:id="55" w:name="_Toc41332442"/>
      <w:bookmarkStart w:id="56" w:name="_Toc42702641"/>
      <w:bookmarkStart w:id="57" w:name="_Toc42718110"/>
      <w:bookmarkStart w:id="58" w:name="_Toc61250831"/>
      <w:bookmarkEnd w:id="52"/>
      <w:bookmarkEnd w:id="53"/>
      <w:bookmarkEnd w:id="54"/>
      <w:bookmarkEnd w:id="55"/>
      <w:bookmarkEnd w:id="56"/>
      <w:bookmarkEnd w:id="57"/>
      <w:bookmarkEnd w:id="58"/>
    </w:p>
    <w:p w14:paraId="5183238D" w14:textId="77777777" w:rsidR="007B676F" w:rsidRPr="00001F3B" w:rsidRDefault="007B676F" w:rsidP="007B676F">
      <w:pPr>
        <w:pStyle w:val="ListParagraph"/>
        <w:numPr>
          <w:ilvl w:val="0"/>
          <w:numId w:val="8"/>
        </w:numPr>
        <w:spacing w:before="120" w:after="120" w:line="360" w:lineRule="auto"/>
        <w:jc w:val="both"/>
        <w:outlineLvl w:val="1"/>
        <w:rPr>
          <w:rStyle w:val="Heading2Char"/>
          <w:vanish/>
        </w:rPr>
      </w:pPr>
      <w:bookmarkStart w:id="59" w:name="_Toc40897846"/>
      <w:bookmarkStart w:id="60" w:name="_Toc41257938"/>
      <w:bookmarkStart w:id="61" w:name="_Toc41332362"/>
      <w:bookmarkStart w:id="62" w:name="_Toc41332443"/>
      <w:bookmarkStart w:id="63" w:name="_Toc42702642"/>
      <w:bookmarkStart w:id="64" w:name="_Toc42718111"/>
      <w:bookmarkStart w:id="65" w:name="_Toc61250832"/>
      <w:bookmarkEnd w:id="59"/>
      <w:bookmarkEnd w:id="60"/>
      <w:bookmarkEnd w:id="61"/>
      <w:bookmarkEnd w:id="62"/>
      <w:bookmarkEnd w:id="63"/>
      <w:bookmarkEnd w:id="64"/>
      <w:bookmarkEnd w:id="65"/>
    </w:p>
    <w:p w14:paraId="2EF7B390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Style w:val="Heading2Char"/>
          <w:rFonts w:eastAsia="Times New Roman"/>
          <w:b w:val="0"/>
          <w:lang w:val="en-US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tod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elas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gamb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ngkah-langk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la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DSRM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menjalank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Langkah-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ngk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iput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l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tod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FB05EE5" w14:textId="48567023" w:rsidR="007B676F" w:rsidRPr="00001F3B" w:rsidRDefault="007522C0" w:rsidP="007B676F">
      <w:pPr>
        <w:pStyle w:val="Heading2"/>
        <w:ind w:left="709" w:hanging="709"/>
        <w:rPr>
          <w:rStyle w:val="Heading2Char"/>
          <w:b/>
          <w:lang w:val="en-US"/>
        </w:rPr>
      </w:pPr>
      <w:proofErr w:type="spellStart"/>
      <w:r>
        <w:rPr>
          <w:rStyle w:val="Heading2Char"/>
          <w:b/>
          <w:lang w:val="en-US"/>
        </w:rPr>
        <w:t>Kebutuhan</w:t>
      </w:r>
      <w:proofErr w:type="spellEnd"/>
      <w:r>
        <w:rPr>
          <w:rStyle w:val="Heading2Char"/>
          <w:b/>
          <w:lang w:val="en-US"/>
        </w:rPr>
        <w:t xml:space="preserve"> </w:t>
      </w:r>
      <w:proofErr w:type="spellStart"/>
      <w:r>
        <w:rPr>
          <w:rStyle w:val="Heading2Char"/>
          <w:b/>
          <w:lang w:val="en-US"/>
        </w:rPr>
        <w:t>Fungsional</w:t>
      </w:r>
      <w:proofErr w:type="spellEnd"/>
    </w:p>
    <w:p w14:paraId="701D5DE7" w14:textId="7B166426" w:rsidR="007522C0" w:rsidRDefault="007522C0" w:rsidP="007522C0">
      <w:pPr>
        <w:spacing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Kebutuhan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fungsional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mencakup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layanan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mampu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dilakukan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oleh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memenuhi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tujuan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Berikut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beberapa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kebutuhan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fungsional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</w:t>
      </w:r>
      <w:r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ditunjukkan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tabel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dibawah</w:t>
      </w:r>
      <w:proofErr w:type="spellEnd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7522C0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  <w:lang w:val="en-ID"/>
        </w:rPr>
        <w:t>.</w:t>
      </w:r>
    </w:p>
    <w:p w14:paraId="09467A0C" w14:textId="273D49C0" w:rsidR="007B676F" w:rsidRPr="00001F3B" w:rsidRDefault="007B676F" w:rsidP="007B676F">
      <w:pPr>
        <w:pStyle w:val="Caption"/>
        <w:keepNext/>
      </w:pPr>
      <w:bookmarkStart w:id="66" w:name="_Ref40806300"/>
      <w:bookmarkStart w:id="67" w:name="_Toc41332486"/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bookmarkEnd w:id="66"/>
      <w:r w:rsidRPr="00001F3B">
        <w:t xml:space="preserve"> </w:t>
      </w:r>
      <w:bookmarkEnd w:id="67"/>
      <w:proofErr w:type="spellStart"/>
      <w:r w:rsidR="004A7812">
        <w:t>Kebutuhan</w:t>
      </w:r>
      <w:proofErr w:type="spellEnd"/>
      <w:r w:rsidR="004A7812">
        <w:t xml:space="preserve"> Non </w:t>
      </w:r>
      <w:proofErr w:type="spellStart"/>
      <w:r w:rsidR="004A7812">
        <w:t>Fungsional</w:t>
      </w:r>
      <w:proofErr w:type="spellEnd"/>
      <w:r w:rsidR="004A7812">
        <w:t xml:space="preserve"> </w:t>
      </w:r>
      <w:proofErr w:type="spellStart"/>
      <w:r w:rsidR="004A7812">
        <w:t>Sistem</w:t>
      </w:r>
      <w:proofErr w:type="spellEnd"/>
    </w:p>
    <w:tbl>
      <w:tblPr>
        <w:tblW w:w="75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0"/>
        <w:gridCol w:w="4569"/>
        <w:gridCol w:w="2369"/>
      </w:tblGrid>
      <w:tr w:rsidR="007B676F" w:rsidRPr="00001F3B" w14:paraId="2011F27F" w14:textId="77777777" w:rsidTr="009238AD">
        <w:trPr>
          <w:trHeight w:val="454"/>
        </w:trPr>
        <w:tc>
          <w:tcPr>
            <w:tcW w:w="421" w:type="dxa"/>
            <w:vAlign w:val="center"/>
          </w:tcPr>
          <w:p w14:paraId="6FC4D102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</w:rPr>
              <w:t>No.</w:t>
            </w:r>
          </w:p>
        </w:tc>
        <w:tc>
          <w:tcPr>
            <w:tcW w:w="4677" w:type="dxa"/>
            <w:vAlign w:val="center"/>
          </w:tcPr>
          <w:p w14:paraId="6C9331D6" w14:textId="0982B676" w:rsidR="007B676F" w:rsidRPr="00001F3B" w:rsidRDefault="007522C0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4"/>
              </w:rPr>
              <w:t>Kebutuhan</w:t>
            </w:r>
            <w:proofErr w:type="spellEnd"/>
            <w:r w:rsidR="004A7812"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 w:rsidR="004A7812">
              <w:rPr>
                <w:rFonts w:ascii="Times New Roman" w:hAnsi="Times New Roman" w:cs="Times New Roman"/>
                <w:b/>
                <w:sz w:val="24"/>
              </w:rPr>
              <w:t>Fungsional</w:t>
            </w:r>
            <w:proofErr w:type="spellEnd"/>
          </w:p>
        </w:tc>
        <w:tc>
          <w:tcPr>
            <w:tcW w:w="2410" w:type="dxa"/>
            <w:vAlign w:val="center"/>
          </w:tcPr>
          <w:p w14:paraId="65EBBF2C" w14:textId="64C22D01" w:rsidR="007B676F" w:rsidRPr="00001F3B" w:rsidRDefault="007522C0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</w:rPr>
              <w:t xml:space="preserve">Target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</w:rPr>
              <w:t>Pengguna</w:t>
            </w:r>
            <w:proofErr w:type="spellEnd"/>
          </w:p>
        </w:tc>
      </w:tr>
      <w:tr w:rsidR="007B676F" w:rsidRPr="00001F3B" w14:paraId="0833F9F5" w14:textId="77777777" w:rsidTr="009238AD">
        <w:trPr>
          <w:trHeight w:val="454"/>
        </w:trPr>
        <w:tc>
          <w:tcPr>
            <w:tcW w:w="421" w:type="dxa"/>
            <w:vAlign w:val="center"/>
          </w:tcPr>
          <w:p w14:paraId="6B90C11C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</w:t>
            </w:r>
          </w:p>
        </w:tc>
        <w:tc>
          <w:tcPr>
            <w:tcW w:w="4677" w:type="dxa"/>
            <w:vAlign w:val="center"/>
          </w:tcPr>
          <w:p w14:paraId="2B4D3A3F" w14:textId="218C706F" w:rsidR="007B676F" w:rsidRPr="00001F3B" w:rsidRDefault="007522C0" w:rsidP="007B676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 w:rsid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A7812">
              <w:rPr>
                <w:rFonts w:ascii="Times New Roman" w:hAnsi="Times New Roman" w:cs="Times New Roman"/>
                <w:sz w:val="24"/>
                <w:szCs w:val="24"/>
              </w:rPr>
              <w:t>fitur</w:t>
            </w:r>
            <w:proofErr w:type="spellEnd"/>
            <w:r w:rsid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A7812" w:rsidRPr="004A781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egister</w:t>
            </w:r>
          </w:p>
        </w:tc>
        <w:tc>
          <w:tcPr>
            <w:tcW w:w="2410" w:type="dxa"/>
            <w:vAlign w:val="center"/>
          </w:tcPr>
          <w:p w14:paraId="4CC04C17" w14:textId="0378E893" w:rsidR="007B676F" w:rsidRPr="00001F3B" w:rsidRDefault="004A7812" w:rsidP="004A781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min dan </w:t>
            </w:r>
            <w:r w:rsidRPr="009238A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</w:tr>
      <w:tr w:rsidR="007B676F" w:rsidRPr="00001F3B" w14:paraId="27485FF9" w14:textId="77777777" w:rsidTr="009238AD">
        <w:trPr>
          <w:trHeight w:val="454"/>
        </w:trPr>
        <w:tc>
          <w:tcPr>
            <w:tcW w:w="421" w:type="dxa"/>
            <w:vAlign w:val="center"/>
          </w:tcPr>
          <w:p w14:paraId="4D08D92F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</w:t>
            </w:r>
          </w:p>
        </w:tc>
        <w:tc>
          <w:tcPr>
            <w:tcW w:w="4677" w:type="dxa"/>
            <w:vAlign w:val="center"/>
          </w:tcPr>
          <w:p w14:paraId="6780CE37" w14:textId="127DFC08" w:rsidR="007B676F" w:rsidRPr="00001F3B" w:rsidRDefault="004A7812" w:rsidP="007B676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Fitur </w:t>
            </w:r>
            <w:r w:rsidRPr="009238A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ogi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r w:rsidRPr="009238A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ogout</w:t>
            </w:r>
          </w:p>
        </w:tc>
        <w:tc>
          <w:tcPr>
            <w:tcW w:w="2410" w:type="dxa"/>
            <w:vAlign w:val="center"/>
          </w:tcPr>
          <w:p w14:paraId="537414A2" w14:textId="507EF12D" w:rsidR="007B676F" w:rsidRPr="00001F3B" w:rsidRDefault="004A7812" w:rsidP="004A781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dmin dan </w:t>
            </w:r>
            <w:r w:rsidRPr="009238A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</w:tr>
      <w:tr w:rsidR="007B676F" w:rsidRPr="00001F3B" w14:paraId="37FCB9F5" w14:textId="77777777" w:rsidTr="009238AD">
        <w:trPr>
          <w:trHeight w:val="454"/>
        </w:trPr>
        <w:tc>
          <w:tcPr>
            <w:tcW w:w="421" w:type="dxa"/>
            <w:vAlign w:val="center"/>
          </w:tcPr>
          <w:p w14:paraId="1E96941F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</w:t>
            </w:r>
          </w:p>
        </w:tc>
        <w:tc>
          <w:tcPr>
            <w:tcW w:w="4677" w:type="dxa"/>
            <w:vAlign w:val="center"/>
          </w:tcPr>
          <w:p w14:paraId="11BD39BD" w14:textId="5C624C8A" w:rsidR="007B676F" w:rsidRPr="00001F3B" w:rsidRDefault="004A7812" w:rsidP="007B676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smartphone </w:t>
            </w:r>
          </w:p>
        </w:tc>
        <w:tc>
          <w:tcPr>
            <w:tcW w:w="2410" w:type="dxa"/>
            <w:vAlign w:val="center"/>
          </w:tcPr>
          <w:p w14:paraId="235CBE49" w14:textId="01389E66" w:rsidR="007B676F" w:rsidRPr="009238AD" w:rsidRDefault="004A7812" w:rsidP="004A7812">
            <w:pPr>
              <w:spacing w:after="0"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9238A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</w:tr>
    </w:tbl>
    <w:p w14:paraId="7576B1C2" w14:textId="77777777" w:rsidR="007B676F" w:rsidRPr="00001F3B" w:rsidRDefault="007B676F" w:rsidP="007B676F">
      <w:pPr>
        <w:spacing w:after="0" w:line="36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  <w:sectPr w:rsidR="007B676F" w:rsidRPr="00001F3B" w:rsidSect="00112345">
          <w:headerReference w:type="default" r:id="rId24"/>
          <w:footerReference w:type="default" r:id="rId25"/>
          <w:pgSz w:w="11906" w:h="16838" w:code="9"/>
          <w:pgMar w:top="2268" w:right="1701" w:bottom="1701" w:left="2268" w:header="720" w:footer="720" w:gutter="0"/>
          <w:pgNumType w:start="27"/>
          <w:cols w:space="720"/>
          <w:docGrid w:linePitch="360"/>
        </w:sectPr>
      </w:pPr>
    </w:p>
    <w:tbl>
      <w:tblPr>
        <w:tblW w:w="75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62"/>
        <w:gridCol w:w="4536"/>
        <w:gridCol w:w="2410"/>
      </w:tblGrid>
      <w:tr w:rsidR="007B676F" w:rsidRPr="00001F3B" w14:paraId="231118EF" w14:textId="77777777" w:rsidTr="009238AD">
        <w:trPr>
          <w:trHeight w:val="454"/>
        </w:trPr>
        <w:tc>
          <w:tcPr>
            <w:tcW w:w="562" w:type="dxa"/>
            <w:vAlign w:val="center"/>
          </w:tcPr>
          <w:p w14:paraId="658E63CC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4.</w:t>
            </w:r>
          </w:p>
        </w:tc>
        <w:tc>
          <w:tcPr>
            <w:tcW w:w="4536" w:type="dxa"/>
            <w:vAlign w:val="center"/>
          </w:tcPr>
          <w:p w14:paraId="229780EC" w14:textId="14F93A0B" w:rsidR="007B676F" w:rsidRPr="00001F3B" w:rsidRDefault="004A7812" w:rsidP="007B676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mfilter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nampila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har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mari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minggu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dan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rbulan</w:t>
            </w:r>
            <w:proofErr w:type="spellEnd"/>
          </w:p>
        </w:tc>
        <w:tc>
          <w:tcPr>
            <w:tcW w:w="2410" w:type="dxa"/>
            <w:vAlign w:val="center"/>
          </w:tcPr>
          <w:p w14:paraId="2939A238" w14:textId="2E7E8F70" w:rsidR="007B676F" w:rsidRPr="009238AD" w:rsidRDefault="004A7812" w:rsidP="004A7812">
            <w:pPr>
              <w:spacing w:after="0"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9238A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</w:tr>
      <w:tr w:rsidR="007B676F" w:rsidRPr="00001F3B" w14:paraId="69AC5FC2" w14:textId="77777777" w:rsidTr="009238AD">
        <w:trPr>
          <w:trHeight w:val="454"/>
        </w:trPr>
        <w:tc>
          <w:tcPr>
            <w:tcW w:w="562" w:type="dxa"/>
            <w:vAlign w:val="center"/>
          </w:tcPr>
          <w:p w14:paraId="61F65373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5.</w:t>
            </w:r>
          </w:p>
        </w:tc>
        <w:tc>
          <w:tcPr>
            <w:tcW w:w="4536" w:type="dxa"/>
            <w:vAlign w:val="center"/>
          </w:tcPr>
          <w:p w14:paraId="41EC5FAF" w14:textId="10994714" w:rsidR="007B676F" w:rsidRPr="00001F3B" w:rsidRDefault="004A7812" w:rsidP="007B676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total data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eluruh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9238A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ser</w:t>
            </w:r>
            <w:r w:rsidR="009238A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.</w:t>
            </w:r>
          </w:p>
        </w:tc>
        <w:tc>
          <w:tcPr>
            <w:tcW w:w="2410" w:type="dxa"/>
            <w:vAlign w:val="center"/>
          </w:tcPr>
          <w:p w14:paraId="241F8E8C" w14:textId="461B8D31" w:rsidR="007B676F" w:rsidRPr="00001F3B" w:rsidRDefault="004A7812" w:rsidP="004A781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min</w:t>
            </w:r>
          </w:p>
        </w:tc>
      </w:tr>
      <w:tr w:rsidR="007B676F" w:rsidRPr="00001F3B" w14:paraId="752A9BF5" w14:textId="77777777" w:rsidTr="009238AD">
        <w:trPr>
          <w:trHeight w:val="454"/>
        </w:trPr>
        <w:tc>
          <w:tcPr>
            <w:tcW w:w="562" w:type="dxa"/>
            <w:vAlign w:val="center"/>
          </w:tcPr>
          <w:p w14:paraId="14E27995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6.</w:t>
            </w:r>
          </w:p>
        </w:tc>
        <w:tc>
          <w:tcPr>
            <w:tcW w:w="4536" w:type="dxa"/>
            <w:vAlign w:val="center"/>
          </w:tcPr>
          <w:p w14:paraId="4F5F1661" w14:textId="63488814" w:rsidR="007B676F" w:rsidRPr="00001F3B" w:rsidRDefault="004A7812" w:rsidP="007B676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dikas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ketergantung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martphone per </w:t>
            </w:r>
            <w:r w:rsidRPr="009238A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ser</w:t>
            </w:r>
            <w:r w:rsidR="009238A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.</w:t>
            </w:r>
          </w:p>
        </w:tc>
        <w:tc>
          <w:tcPr>
            <w:tcW w:w="2410" w:type="dxa"/>
            <w:vAlign w:val="center"/>
          </w:tcPr>
          <w:p w14:paraId="0DEA6B7F" w14:textId="051E0130" w:rsidR="007B676F" w:rsidRPr="00001F3B" w:rsidRDefault="004A7812" w:rsidP="004A781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min</w:t>
            </w:r>
          </w:p>
        </w:tc>
      </w:tr>
      <w:tr w:rsidR="007B676F" w:rsidRPr="00001F3B" w14:paraId="3DC3B876" w14:textId="77777777" w:rsidTr="009238AD">
        <w:trPr>
          <w:trHeight w:val="454"/>
        </w:trPr>
        <w:tc>
          <w:tcPr>
            <w:tcW w:w="562" w:type="dxa"/>
            <w:vAlign w:val="center"/>
          </w:tcPr>
          <w:p w14:paraId="7EAE0860" w14:textId="77777777" w:rsidR="007B676F" w:rsidRPr="00001F3B" w:rsidRDefault="007B676F" w:rsidP="007B676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.</w:t>
            </w:r>
          </w:p>
        </w:tc>
        <w:tc>
          <w:tcPr>
            <w:tcW w:w="4536" w:type="dxa"/>
            <w:vAlign w:val="center"/>
          </w:tcPr>
          <w:p w14:paraId="75844D2C" w14:textId="709961D8" w:rsidR="007B676F" w:rsidRPr="00001F3B" w:rsidRDefault="004A7812" w:rsidP="007B676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enggunaan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per </w:t>
            </w:r>
            <w:r w:rsidRPr="009238A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ser</w:t>
            </w:r>
            <w:r w:rsidR="009238AD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.</w:t>
            </w:r>
          </w:p>
        </w:tc>
        <w:tc>
          <w:tcPr>
            <w:tcW w:w="2410" w:type="dxa"/>
            <w:vAlign w:val="center"/>
          </w:tcPr>
          <w:p w14:paraId="6F918C64" w14:textId="1C67F12E" w:rsidR="007B676F" w:rsidRPr="00001F3B" w:rsidRDefault="004A7812" w:rsidP="004A7812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min</w:t>
            </w:r>
          </w:p>
        </w:tc>
      </w:tr>
    </w:tbl>
    <w:p w14:paraId="7FAE1EDE" w14:textId="77777777" w:rsidR="004A7812" w:rsidRDefault="004A7812" w:rsidP="004A7812">
      <w:pPr>
        <w:pStyle w:val="Heading2"/>
        <w:numPr>
          <w:ilvl w:val="0"/>
          <w:numId w:val="0"/>
        </w:numPr>
        <w:ind w:left="709"/>
        <w:rPr>
          <w:rStyle w:val="Heading2Char"/>
          <w:b/>
          <w:lang w:val="en-US"/>
        </w:rPr>
      </w:pPr>
    </w:p>
    <w:p w14:paraId="2C2588B3" w14:textId="2D21AB1C" w:rsidR="007B676F" w:rsidRPr="00001F3B" w:rsidRDefault="004A7812" w:rsidP="007B676F">
      <w:pPr>
        <w:pStyle w:val="Heading2"/>
        <w:ind w:left="709" w:hanging="709"/>
        <w:rPr>
          <w:rStyle w:val="Heading2Char"/>
          <w:b/>
          <w:lang w:val="en-US"/>
        </w:rPr>
      </w:pPr>
      <w:proofErr w:type="spellStart"/>
      <w:r>
        <w:rPr>
          <w:rStyle w:val="Heading2Char"/>
          <w:b/>
          <w:lang w:val="en-US"/>
        </w:rPr>
        <w:t>Kebutuhan</w:t>
      </w:r>
      <w:proofErr w:type="spellEnd"/>
      <w:r>
        <w:rPr>
          <w:rStyle w:val="Heading2Char"/>
          <w:b/>
          <w:lang w:val="en-US"/>
        </w:rPr>
        <w:t xml:space="preserve"> Non </w:t>
      </w:r>
      <w:proofErr w:type="spellStart"/>
      <w:r>
        <w:rPr>
          <w:rStyle w:val="Heading2Char"/>
          <w:b/>
          <w:lang w:val="en-US"/>
        </w:rPr>
        <w:t>Fungsional</w:t>
      </w:r>
      <w:proofErr w:type="spellEnd"/>
    </w:p>
    <w:p w14:paraId="675CA9CF" w14:textId="257982BF" w:rsidR="004A7812" w:rsidRDefault="004A7812" w:rsidP="004A7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A7812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non-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nonfungsional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A781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A7812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W w:w="807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570"/>
        <w:gridCol w:w="3111"/>
        <w:gridCol w:w="4394"/>
      </w:tblGrid>
      <w:tr w:rsidR="004A7812" w:rsidRPr="00001F3B" w14:paraId="73D7F60F" w14:textId="77777777" w:rsidTr="009238AD">
        <w:trPr>
          <w:trHeight w:val="454"/>
        </w:trPr>
        <w:tc>
          <w:tcPr>
            <w:tcW w:w="570" w:type="dxa"/>
            <w:vAlign w:val="center"/>
          </w:tcPr>
          <w:p w14:paraId="3DA92A55" w14:textId="77777777" w:rsidR="004A7812" w:rsidRPr="00001F3B" w:rsidRDefault="004A7812" w:rsidP="007D3D8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</w:rPr>
              <w:t>No.</w:t>
            </w:r>
          </w:p>
        </w:tc>
        <w:tc>
          <w:tcPr>
            <w:tcW w:w="3111" w:type="dxa"/>
            <w:vAlign w:val="center"/>
          </w:tcPr>
          <w:p w14:paraId="1DC9DAF8" w14:textId="29A72D38" w:rsidR="004A7812" w:rsidRPr="00001F3B" w:rsidRDefault="004A7812" w:rsidP="007D3D8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4"/>
              </w:rPr>
              <w:t>Kebutuhan</w:t>
            </w:r>
            <w:proofErr w:type="spellEnd"/>
            <w:r>
              <w:rPr>
                <w:rFonts w:ascii="Times New Roman" w:hAnsi="Times New Roman" w:cs="Times New Roman"/>
                <w:b/>
                <w:sz w:val="24"/>
              </w:rPr>
              <w:t xml:space="preserve"> Non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</w:rPr>
              <w:t>Fungsional</w:t>
            </w:r>
            <w:proofErr w:type="spellEnd"/>
          </w:p>
        </w:tc>
        <w:tc>
          <w:tcPr>
            <w:tcW w:w="4394" w:type="dxa"/>
            <w:vAlign w:val="center"/>
          </w:tcPr>
          <w:p w14:paraId="63E218A2" w14:textId="7FAEFCC6" w:rsidR="004A7812" w:rsidRPr="00001F3B" w:rsidRDefault="004A7812" w:rsidP="007D3D8F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sz w:val="24"/>
              </w:rPr>
            </w:pPr>
            <w:proofErr w:type="spellStart"/>
            <w:r>
              <w:rPr>
                <w:rFonts w:ascii="Times New Roman" w:hAnsi="Times New Roman" w:cs="Times New Roman"/>
                <w:b/>
                <w:sz w:val="24"/>
              </w:rPr>
              <w:t>Deskripsi</w:t>
            </w:r>
            <w:proofErr w:type="spellEnd"/>
            <w:r>
              <w:rPr>
                <w:rFonts w:ascii="Times New Roman" w:hAnsi="Times New Roman" w:cs="Times New Roman"/>
                <w:b/>
                <w:sz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b/>
                <w:sz w:val="24"/>
              </w:rPr>
              <w:t>Pengguna</w:t>
            </w:r>
            <w:proofErr w:type="spellEnd"/>
          </w:p>
        </w:tc>
      </w:tr>
      <w:tr w:rsidR="004A7812" w:rsidRPr="00001F3B" w14:paraId="15320AA2" w14:textId="77777777" w:rsidTr="009238AD">
        <w:trPr>
          <w:trHeight w:val="454"/>
        </w:trPr>
        <w:tc>
          <w:tcPr>
            <w:tcW w:w="570" w:type="dxa"/>
            <w:vAlign w:val="center"/>
          </w:tcPr>
          <w:p w14:paraId="3F079D47" w14:textId="77777777" w:rsidR="004A7812" w:rsidRPr="00001F3B" w:rsidRDefault="004A7812" w:rsidP="007D3D8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</w:t>
            </w:r>
          </w:p>
        </w:tc>
        <w:tc>
          <w:tcPr>
            <w:tcW w:w="3111" w:type="dxa"/>
            <w:vAlign w:val="center"/>
          </w:tcPr>
          <w:p w14:paraId="22298223" w14:textId="2020D05E" w:rsidR="004A7812" w:rsidRPr="00001F3B" w:rsidRDefault="004A7812" w:rsidP="007D3D8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guna</w:t>
            </w:r>
            <w:proofErr w:type="spellEnd"/>
          </w:p>
        </w:tc>
        <w:tc>
          <w:tcPr>
            <w:tcW w:w="4394" w:type="dxa"/>
            <w:vAlign w:val="center"/>
          </w:tcPr>
          <w:p w14:paraId="2D724E49" w14:textId="66C8326F" w:rsidR="004A7812" w:rsidRPr="00001F3B" w:rsidRDefault="004A7812" w:rsidP="004A7812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mampu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pengguna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mengakses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tombol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dan menu yan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sederhana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sehingga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pengguna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kebingu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pada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megakse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4A7812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4A7812" w:rsidRPr="00001F3B" w14:paraId="7091C4CC" w14:textId="77777777" w:rsidTr="009238AD">
        <w:trPr>
          <w:trHeight w:val="454"/>
        </w:trPr>
        <w:tc>
          <w:tcPr>
            <w:tcW w:w="570" w:type="dxa"/>
            <w:vAlign w:val="center"/>
          </w:tcPr>
          <w:p w14:paraId="3BCEA099" w14:textId="77777777" w:rsidR="004A7812" w:rsidRPr="00001F3B" w:rsidRDefault="004A7812" w:rsidP="007D3D8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</w:t>
            </w:r>
          </w:p>
        </w:tc>
        <w:tc>
          <w:tcPr>
            <w:tcW w:w="3111" w:type="dxa"/>
            <w:vAlign w:val="center"/>
          </w:tcPr>
          <w:p w14:paraId="00F3ECD2" w14:textId="02B16777" w:rsidR="004A7812" w:rsidRPr="00001F3B" w:rsidRDefault="004A7812" w:rsidP="007D3D8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ka</w:t>
            </w:r>
            <w:proofErr w:type="spellEnd"/>
          </w:p>
        </w:tc>
        <w:tc>
          <w:tcPr>
            <w:tcW w:w="4394" w:type="dxa"/>
            <w:vAlign w:val="center"/>
          </w:tcPr>
          <w:p w14:paraId="28D0E299" w14:textId="1CE4CD00" w:rsidR="004A7812" w:rsidRPr="00001F3B" w:rsidRDefault="009238AD" w:rsidP="009238AD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Mengutamakan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tampilan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user-friendly,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tampilan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Bahasa yang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sederhana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dimengerti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r w:rsidRPr="009238A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A7812" w:rsidRPr="00001F3B" w14:paraId="4A03B8FC" w14:textId="77777777" w:rsidTr="009238AD">
        <w:trPr>
          <w:trHeight w:val="454"/>
        </w:trPr>
        <w:tc>
          <w:tcPr>
            <w:tcW w:w="570" w:type="dxa"/>
            <w:vAlign w:val="center"/>
          </w:tcPr>
          <w:p w14:paraId="2337BAD0" w14:textId="77777777" w:rsidR="004A7812" w:rsidRPr="00001F3B" w:rsidRDefault="004A7812" w:rsidP="007D3D8F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.</w:t>
            </w:r>
          </w:p>
        </w:tc>
        <w:tc>
          <w:tcPr>
            <w:tcW w:w="3111" w:type="dxa"/>
            <w:vAlign w:val="center"/>
          </w:tcPr>
          <w:p w14:paraId="2C0680A0" w14:textId="316E7B96" w:rsidR="004A7812" w:rsidRPr="00001F3B" w:rsidRDefault="004A7812" w:rsidP="007D3D8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ealibility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4394" w:type="dxa"/>
            <w:vAlign w:val="center"/>
          </w:tcPr>
          <w:p w14:paraId="10814368" w14:textId="1EA5A861" w:rsidR="004A7812" w:rsidRPr="009238AD" w:rsidRDefault="009238AD" w:rsidP="009238AD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menyediakan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da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member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, dan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terperc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4A7812" w:rsidRPr="00001F3B" w14:paraId="44B887F3" w14:textId="77777777" w:rsidTr="009238AD">
        <w:trPr>
          <w:trHeight w:val="454"/>
        </w:trPr>
        <w:tc>
          <w:tcPr>
            <w:tcW w:w="570" w:type="dxa"/>
            <w:vAlign w:val="center"/>
          </w:tcPr>
          <w:p w14:paraId="5D7DCBFF" w14:textId="37371114" w:rsidR="004A7812" w:rsidRPr="00001F3B" w:rsidRDefault="004A7812" w:rsidP="007D3D8F">
            <w:pPr>
              <w:spacing w:after="0" w:line="360" w:lineRule="auto"/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.</w:t>
            </w:r>
          </w:p>
        </w:tc>
        <w:tc>
          <w:tcPr>
            <w:tcW w:w="3111" w:type="dxa"/>
            <w:vAlign w:val="center"/>
          </w:tcPr>
          <w:p w14:paraId="3E07DB9D" w14:textId="40B4999A" w:rsidR="004A7812" w:rsidRDefault="004A7812" w:rsidP="007D3D8F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amanan</w:t>
            </w:r>
            <w:proofErr w:type="spellEnd"/>
          </w:p>
        </w:tc>
        <w:tc>
          <w:tcPr>
            <w:tcW w:w="4394" w:type="dxa"/>
            <w:vAlign w:val="center"/>
          </w:tcPr>
          <w:p w14:paraId="4E80F80A" w14:textId="50DE80E2" w:rsidR="004A7812" w:rsidRDefault="009238AD" w:rsidP="009238AD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Keamanan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akses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data agar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bis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diakses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sembarang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orang yang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memili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hak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ases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>kecuali</w:t>
            </w:r>
            <w:proofErr w:type="spellEnd"/>
            <w:r w:rsidRPr="009238AD">
              <w:rPr>
                <w:rFonts w:ascii="Times New Roman" w:hAnsi="Times New Roman" w:cs="Times New Roman"/>
                <w:sz w:val="24"/>
                <w:szCs w:val="24"/>
              </w:rPr>
              <w:t xml:space="preserve"> admi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4199A058" w14:textId="77777777" w:rsidR="004A7812" w:rsidRDefault="004A7812" w:rsidP="004A7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6FA061B" w14:textId="090386F2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bag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totypi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bar 3.1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iagram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l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tod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0C913CC" w14:textId="77777777" w:rsidR="007B676F" w:rsidRPr="00001F3B" w:rsidRDefault="007B676F" w:rsidP="007B676F">
      <w:pPr>
        <w:keepNext/>
        <w:spacing w:line="360" w:lineRule="auto"/>
        <w:jc w:val="center"/>
      </w:pPr>
      <w:r w:rsidRPr="00001F3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729D8343" wp14:editId="1FC18945">
            <wp:extent cx="688097" cy="3600000"/>
            <wp:effectExtent l="0" t="0" r="0" b="635"/>
            <wp:docPr id="22" name="Picture 22" descr="D:\Download\Group 20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Download\Group 20.png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097" cy="360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0958B8" w14:textId="77777777" w:rsidR="007B676F" w:rsidRPr="00001F3B" w:rsidRDefault="007B676F" w:rsidP="007B676F">
      <w:pPr>
        <w:pStyle w:val="Caption"/>
        <w:rPr>
          <w:rFonts w:cs="Times New Roman"/>
          <w:szCs w:val="24"/>
        </w:rPr>
      </w:pPr>
      <w:bookmarkStart w:id="68" w:name="_Toc43599385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 w:rsidRPr="00001F3B">
        <w:rPr>
          <w:rFonts w:cs="Times New Roman"/>
          <w:i w:val="0"/>
          <w:szCs w:val="24"/>
        </w:rPr>
        <w:t xml:space="preserve"> </w:t>
      </w:r>
      <w:r w:rsidRPr="00001F3B">
        <w:rPr>
          <w:rFonts w:cs="Times New Roman"/>
          <w:iCs w:val="0"/>
          <w:szCs w:val="24"/>
        </w:rPr>
        <w:t xml:space="preserve">Diagram Alur </w:t>
      </w:r>
      <w:proofErr w:type="spellStart"/>
      <w:r w:rsidRPr="00001F3B">
        <w:rPr>
          <w:rFonts w:cs="Times New Roman"/>
          <w:iCs w:val="0"/>
          <w:szCs w:val="24"/>
        </w:rPr>
        <w:t>Metodologi</w:t>
      </w:r>
      <w:proofErr w:type="spellEnd"/>
      <w:r w:rsidRPr="00001F3B">
        <w:rPr>
          <w:rFonts w:cs="Times New Roman"/>
          <w:iCs w:val="0"/>
          <w:szCs w:val="24"/>
        </w:rPr>
        <w:t xml:space="preserve"> </w:t>
      </w:r>
      <w:proofErr w:type="spellStart"/>
      <w:r w:rsidRPr="00001F3B">
        <w:rPr>
          <w:rFonts w:cs="Times New Roman"/>
          <w:iCs w:val="0"/>
          <w:szCs w:val="24"/>
        </w:rPr>
        <w:t>Penelitian</w:t>
      </w:r>
      <w:bookmarkEnd w:id="68"/>
      <w:proofErr w:type="spellEnd"/>
    </w:p>
    <w:p w14:paraId="5A9D5BFD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Gambar 3.1.</w:t>
      </w:r>
    </w:p>
    <w:p w14:paraId="61DEEE3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alan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laksa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rumu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a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4066D1F6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iteratur-litera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urnal-jurn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aki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salahan-permasal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4391937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h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2D453C4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implement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669E5DDE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rsitek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totyping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iCs/>
          <w:sz w:val="24"/>
          <w:szCs w:val="24"/>
        </w:rPr>
        <w:t xml:space="preserve">flowchart </w:t>
      </w:r>
      <w:r w:rsidRPr="00001F3B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iCs/>
          <w:sz w:val="24"/>
          <w:szCs w:val="24"/>
        </w:rPr>
        <w:t>use-case.</w:t>
      </w:r>
    </w:p>
    <w:p w14:paraId="6483FB6B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en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mplemet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iCs/>
          <w:sz w:val="24"/>
          <w:szCs w:val="24"/>
        </w:rPr>
        <w:t xml:space="preserve">website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HP, JavaScript dan SPARQL.</w:t>
      </w:r>
    </w:p>
    <w:p w14:paraId="365115A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iCs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iCs/>
          <w:sz w:val="24"/>
          <w:szCs w:val="24"/>
        </w:rPr>
        <w:t xml:space="preserve">black-box </w:t>
      </w:r>
      <w:r w:rsidRPr="00001F3B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akurasi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Selain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itu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, juga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terhadap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mengetahui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seberapa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berguna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seberapa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digunakankah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iCs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iCs/>
          <w:sz w:val="24"/>
          <w:szCs w:val="24"/>
        </w:rPr>
        <w:t xml:space="preserve">. </w:t>
      </w:r>
    </w:p>
    <w:p w14:paraId="5FB99DEF" w14:textId="77777777" w:rsidR="007B676F" w:rsidRPr="00001F3B" w:rsidRDefault="007B676F" w:rsidP="007B676F">
      <w:pPr>
        <w:pStyle w:val="Heading2"/>
        <w:ind w:left="709" w:hanging="709"/>
        <w:rPr>
          <w:rStyle w:val="Heading2Char"/>
          <w:b/>
          <w:lang w:val="en-US"/>
        </w:rPr>
      </w:pPr>
      <w:bookmarkStart w:id="69" w:name="_Toc61250835"/>
      <w:r w:rsidRPr="00001F3B">
        <w:rPr>
          <w:rStyle w:val="Heading2Char"/>
          <w:b/>
          <w:lang w:val="en-US"/>
        </w:rPr>
        <w:t xml:space="preserve">Pembangunan </w:t>
      </w:r>
      <w:proofErr w:type="spellStart"/>
      <w:r w:rsidRPr="00001F3B">
        <w:rPr>
          <w:rStyle w:val="Heading2Char"/>
          <w:b/>
          <w:lang w:val="en-US"/>
        </w:rPr>
        <w:t>Ontologi</w:t>
      </w:r>
      <w:bookmarkEnd w:id="69"/>
      <w:proofErr w:type="spellEnd"/>
    </w:p>
    <w:p w14:paraId="6EECBEFA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unggul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deta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Fernández-López et al., 1997). Gambar 3.2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unjuk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0B675EE8" w14:textId="77777777" w:rsidR="007B676F" w:rsidRPr="00001F3B" w:rsidRDefault="007B676F" w:rsidP="007B676F">
      <w:pPr>
        <w:keepNext/>
        <w:spacing w:line="360" w:lineRule="auto"/>
        <w:jc w:val="center"/>
      </w:pPr>
      <w:r w:rsidRPr="00001F3B"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5EBBCD25" wp14:editId="65B9DD4E">
            <wp:extent cx="696669" cy="3211926"/>
            <wp:effectExtent l="0" t="0" r="8255" b="7620"/>
            <wp:docPr id="24" name="Picture 24" descr="D:\Download\Group 2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Download\Group 21.png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6669" cy="32119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B094EB" w14:textId="77777777" w:rsidR="007B676F" w:rsidRPr="00001F3B" w:rsidRDefault="007B676F" w:rsidP="007B676F">
      <w:pPr>
        <w:pStyle w:val="Caption"/>
        <w:rPr>
          <w:rFonts w:cs="Times New Roman"/>
          <w:iCs w:val="0"/>
          <w:szCs w:val="24"/>
        </w:rPr>
      </w:pPr>
      <w:bookmarkStart w:id="70" w:name="_Toc43599386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 w:rsidRPr="00001F3B">
        <w:rPr>
          <w:rFonts w:cs="Times New Roman"/>
          <w:i w:val="0"/>
          <w:szCs w:val="24"/>
        </w:rPr>
        <w:t xml:space="preserve"> </w:t>
      </w:r>
      <w:r w:rsidRPr="00001F3B">
        <w:rPr>
          <w:rFonts w:cs="Times New Roman"/>
          <w:iCs w:val="0"/>
          <w:szCs w:val="24"/>
        </w:rPr>
        <w:t xml:space="preserve">Diagram Alur Pembangunan </w:t>
      </w:r>
      <w:proofErr w:type="spellStart"/>
      <w:r w:rsidRPr="00001F3B">
        <w:rPr>
          <w:rFonts w:cs="Times New Roman"/>
          <w:iCs w:val="0"/>
          <w:szCs w:val="24"/>
        </w:rPr>
        <w:t>Ontologi</w:t>
      </w:r>
      <w:proofErr w:type="spellEnd"/>
      <w:r w:rsidRPr="00001F3B">
        <w:rPr>
          <w:rFonts w:cs="Times New Roman"/>
          <w:iCs w:val="0"/>
          <w:szCs w:val="24"/>
        </w:rPr>
        <w:t xml:space="preserve"> </w:t>
      </w:r>
      <w:proofErr w:type="spellStart"/>
      <w:r w:rsidRPr="00001F3B">
        <w:rPr>
          <w:rFonts w:cs="Times New Roman"/>
          <w:iCs w:val="0"/>
          <w:szCs w:val="24"/>
        </w:rPr>
        <w:t>dengan</w:t>
      </w:r>
      <w:proofErr w:type="spellEnd"/>
      <w:r w:rsidRPr="00001F3B">
        <w:rPr>
          <w:rFonts w:cs="Times New Roman"/>
          <w:iCs w:val="0"/>
          <w:szCs w:val="24"/>
        </w:rPr>
        <w:t xml:space="preserve"> </w:t>
      </w:r>
      <w:proofErr w:type="spellStart"/>
      <w:r w:rsidRPr="00001F3B">
        <w:rPr>
          <w:rFonts w:cs="Times New Roman"/>
          <w:iCs w:val="0"/>
          <w:szCs w:val="24"/>
        </w:rPr>
        <w:t>Metode</w:t>
      </w:r>
      <w:proofErr w:type="spellEnd"/>
      <w:r w:rsidRPr="00001F3B">
        <w:rPr>
          <w:rFonts w:cs="Times New Roman"/>
          <w:iCs w:val="0"/>
          <w:szCs w:val="24"/>
        </w:rPr>
        <w:t xml:space="preserve"> </w:t>
      </w:r>
      <w:proofErr w:type="spellStart"/>
      <w:r w:rsidRPr="00001F3B">
        <w:rPr>
          <w:rFonts w:cs="Times New Roman"/>
          <w:iCs w:val="0"/>
          <w:szCs w:val="24"/>
        </w:rPr>
        <w:t>Methontology</w:t>
      </w:r>
      <w:bookmarkEnd w:id="70"/>
      <w:proofErr w:type="spellEnd"/>
    </w:p>
    <w:p w14:paraId="6C4DBC68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7D41D518" w14:textId="77777777" w:rsidR="007B676F" w:rsidRPr="00001F3B" w:rsidRDefault="007B676F" w:rsidP="007B676F">
      <w:pPr>
        <w:pStyle w:val="Heading3"/>
        <w:ind w:left="709" w:hanging="709"/>
      </w:pPr>
      <w:bookmarkStart w:id="71" w:name="_Toc61250836"/>
      <w:r w:rsidRPr="00001F3B">
        <w:t>Tahap Spesifikasi</w:t>
      </w:r>
      <w:bookmarkEnd w:id="71"/>
    </w:p>
    <w:p w14:paraId="6198E88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, di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hasilkan deskripsi dari ontologi gamelan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421DC27C" w14:textId="77777777" w:rsidR="007B676F" w:rsidRPr="00001F3B" w:rsidRDefault="007B676F" w:rsidP="007B676F">
      <w:pPr>
        <w:numPr>
          <w:ilvl w:val="0"/>
          <w:numId w:val="26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Domain: Gamelan Bali</w:t>
      </w:r>
    </w:p>
    <w:p w14:paraId="0ABAEC69" w14:textId="77777777" w:rsidR="007B676F" w:rsidRPr="00001F3B" w:rsidRDefault="007B676F" w:rsidP="007B676F">
      <w:pPr>
        <w:numPr>
          <w:ilvl w:val="0"/>
          <w:numId w:val="26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Tujuan: Untuk membangun model ontologi untuk memudahkan pengklasifikasian gamelan Bali</w:t>
      </w:r>
    </w:p>
    <w:p w14:paraId="400C380F" w14:textId="77777777" w:rsidR="007B676F" w:rsidRPr="00001F3B" w:rsidRDefault="007B676F" w:rsidP="007B676F">
      <w:pPr>
        <w:numPr>
          <w:ilvl w:val="0"/>
          <w:numId w:val="26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lastRenderedPageBreak/>
        <w:t xml:space="preserve">Tingkat </w:t>
      </w:r>
      <w:r w:rsidRPr="00001F3B">
        <w:rPr>
          <w:rFonts w:ascii="Times New Roman" w:hAnsi="Times New Roman" w:cs="Times New Roman"/>
          <w:sz w:val="24"/>
          <w:szCs w:val="24"/>
        </w:rPr>
        <w:t>f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ormalitas: Semi formal</w:t>
      </w:r>
    </w:p>
    <w:p w14:paraId="2FCF6EF7" w14:textId="77777777" w:rsidR="007B676F" w:rsidRPr="00001F3B" w:rsidRDefault="007B676F" w:rsidP="007B676F">
      <w:pPr>
        <w:numPr>
          <w:ilvl w:val="0"/>
          <w:numId w:val="26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>Ruang l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ingkup: Gamelan Bali</w:t>
      </w:r>
    </w:p>
    <w:p w14:paraId="43E0D990" w14:textId="77777777" w:rsidR="007B676F" w:rsidRPr="00001F3B" w:rsidRDefault="007B676F" w:rsidP="007B676F">
      <w:pPr>
        <w:numPr>
          <w:ilvl w:val="0"/>
          <w:numId w:val="26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Sumber </w:t>
      </w:r>
      <w:r w:rsidRPr="00001F3B">
        <w:rPr>
          <w:rFonts w:ascii="Times New Roman" w:hAnsi="Times New Roman" w:cs="Times New Roman"/>
          <w:sz w:val="24"/>
          <w:szCs w:val="24"/>
        </w:rPr>
        <w:t>p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engetahuan: Buku, jurnal, internet</w:t>
      </w:r>
    </w:p>
    <w:p w14:paraId="24074F5E" w14:textId="77777777" w:rsidR="007B676F" w:rsidRPr="00001F3B" w:rsidRDefault="007B676F" w:rsidP="007B676F">
      <w:pPr>
        <w:pStyle w:val="Heading3"/>
        <w:ind w:left="709"/>
      </w:pPr>
      <w:bookmarkStart w:id="72" w:name="_Toc61250837"/>
      <w:r w:rsidRPr="00001F3B">
        <w:t>Tahap Akuisisi Pengetahuan</w:t>
      </w:r>
      <w:bookmarkEnd w:id="72"/>
    </w:p>
    <w:p w14:paraId="477C8BC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>, t</w:t>
      </w:r>
      <w:r w:rsidRPr="00001F3B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eknik-teknik yang penulis gunakan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 xml:space="preserve"> meng</w:t>
      </w:r>
      <w:r w:rsidRPr="00001F3B">
        <w:rPr>
          <w:rFonts w:ascii="Times New Roman" w:hAnsi="Times New Roman" w:cs="Times New Roman"/>
          <w:bCs/>
          <w:sz w:val="24"/>
          <w:szCs w:val="24"/>
          <w:lang w:val="id-ID"/>
        </w:rPr>
        <w:t>akuisisi pengetahuan ontologi Gamelan Bali adalah sebagai berikut.</w:t>
      </w:r>
    </w:p>
    <w:p w14:paraId="100A7DAD" w14:textId="77777777" w:rsidR="007B676F" w:rsidRPr="00001F3B" w:rsidRDefault="007B676F" w:rsidP="007B676F">
      <w:pPr>
        <w:numPr>
          <w:ilvl w:val="0"/>
          <w:numId w:val="27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Berdiskusi dengan pembimbing maupun narasumber terkait untuk membangun draf awal dokumen spesifikasi persyaratan.</w:t>
      </w:r>
    </w:p>
    <w:p w14:paraId="7D841469" w14:textId="77777777" w:rsidR="007B676F" w:rsidRPr="00001F3B" w:rsidRDefault="007B676F" w:rsidP="007B676F">
      <w:pPr>
        <w:numPr>
          <w:ilvl w:val="0"/>
          <w:numId w:val="27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Analisis teks informal, untuk mempelajari konsep-konsep utama yang diberikan dalam buku dan studi pegangan.</w:t>
      </w:r>
    </w:p>
    <w:p w14:paraId="4F0FF3AF" w14:textId="77777777" w:rsidR="007B676F" w:rsidRPr="00001F3B" w:rsidRDefault="007B676F" w:rsidP="007B676F">
      <w:pPr>
        <w:numPr>
          <w:ilvl w:val="0"/>
          <w:numId w:val="27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Analisis teks formal. Hal yang dilakukan adalah mengidentifikasi struktur yang akan dideteksi (definisi, penegasan, dan lain-lain) dan jenis pengetahuan yang dikontribusikan oleh masing-masing (konsep, atribut, nilai, dan hubungan).</w:t>
      </w:r>
    </w:p>
    <w:p w14:paraId="32045E03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Data yang digunakan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dalam penelitian ini adalah dat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gamelan di Provinsi Bali. Data ini diperoleh baik dari buku, jurnal, maupun sumber internet yang dapat dipercaya.</w:t>
      </w:r>
    </w:p>
    <w:p w14:paraId="6C975FF8" w14:textId="77777777" w:rsidR="007B676F" w:rsidRPr="00001F3B" w:rsidRDefault="007B676F" w:rsidP="007B676F">
      <w:pPr>
        <w:pStyle w:val="Heading3"/>
        <w:ind w:left="709"/>
        <w:rPr>
          <w:lang w:val="en-ID"/>
        </w:rPr>
      </w:pPr>
      <w:bookmarkStart w:id="73" w:name="_Toc61250838"/>
      <w:r w:rsidRPr="00001F3B">
        <w:t>Tahap Konseptualisasi</w:t>
      </w:r>
      <w:bookmarkEnd w:id="73"/>
      <w:r w:rsidRPr="00001F3B">
        <w:rPr>
          <w:lang w:val="en-ID"/>
        </w:rPr>
        <w:t xml:space="preserve"> </w:t>
      </w:r>
    </w:p>
    <w:p w14:paraId="0649A6DB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, di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hasilkan </w:t>
      </w:r>
      <w:r w:rsidRPr="00001F3B">
        <w:rPr>
          <w:rFonts w:ascii="Times New Roman" w:hAnsi="Times New Roman" w:cs="Times New Roman"/>
          <w:sz w:val="24"/>
          <w:szCs w:val="24"/>
        </w:rPr>
        <w:t xml:space="preserve">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nseptual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dari ontologi gamelan Bali.</w:t>
      </w:r>
    </w:p>
    <w:p w14:paraId="5292D97A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6AE06D1" w14:textId="77777777" w:rsidR="007B676F" w:rsidRPr="00001F3B" w:rsidRDefault="007B676F" w:rsidP="007B676F">
      <w:pPr>
        <w:pStyle w:val="Heading3"/>
        <w:ind w:left="709"/>
      </w:pPr>
      <w:bookmarkStart w:id="74" w:name="_Toc61250839"/>
      <w:r w:rsidRPr="00001F3B">
        <w:t>Tahap Integrasi</w:t>
      </w:r>
      <w:bookmarkEnd w:id="74"/>
    </w:p>
    <w:p w14:paraId="3D48768A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Tr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i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Karana (THK)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Kala Patra (DKP)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amarth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2016).</w:t>
      </w:r>
    </w:p>
    <w:p w14:paraId="1FF85437" w14:textId="77777777" w:rsidR="007B676F" w:rsidRPr="00001F3B" w:rsidRDefault="007B676F" w:rsidP="007B676F">
      <w:pPr>
        <w:pStyle w:val="Heading3"/>
        <w:ind w:left="709"/>
      </w:pPr>
      <w:bookmarkStart w:id="75" w:name="_Toc61250840"/>
      <w:r w:rsidRPr="00001F3B">
        <w:t>Tahap Implementasi</w:t>
      </w:r>
      <w:bookmarkEnd w:id="75"/>
    </w:p>
    <w:p w14:paraId="14C391C8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definis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proses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implementasi dari </w:t>
      </w:r>
      <w:r w:rsidRPr="00001F3B">
        <w:rPr>
          <w:rFonts w:ascii="Times New Roman" w:hAnsi="Times New Roman" w:cs="Times New Roman"/>
          <w:sz w:val="24"/>
          <w:szCs w:val="24"/>
        </w:rPr>
        <w:t>r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ancangan ontologi gamelan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menggunakan perangkat lunak Protégé.</w:t>
      </w:r>
    </w:p>
    <w:p w14:paraId="2DBC6A4B" w14:textId="77777777" w:rsidR="007B676F" w:rsidRPr="00001F3B" w:rsidRDefault="007B676F" w:rsidP="007B676F">
      <w:pPr>
        <w:pStyle w:val="Heading3"/>
        <w:ind w:left="709"/>
      </w:pPr>
      <w:bookmarkStart w:id="76" w:name="_Toc61250841"/>
      <w:r w:rsidRPr="00001F3B">
        <w:lastRenderedPageBreak/>
        <w:t>Tahap Evaluasi</w:t>
      </w:r>
      <w:bookmarkEnd w:id="76"/>
    </w:p>
    <w:p w14:paraId="3046816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ontologi gamelan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menggunakan perangkat lunak Protégé.</w:t>
      </w:r>
    </w:p>
    <w:p w14:paraId="1BDF5B89" w14:textId="77777777" w:rsidR="007B676F" w:rsidRPr="00001F3B" w:rsidRDefault="007B676F" w:rsidP="007B676F">
      <w:pPr>
        <w:pStyle w:val="Heading3"/>
        <w:ind w:left="709"/>
      </w:pPr>
      <w:bookmarkStart w:id="77" w:name="_Toc61250842"/>
      <w:r w:rsidRPr="00001F3B">
        <w:t>Tahap Dokumentasi</w:t>
      </w:r>
      <w:bookmarkEnd w:id="77"/>
    </w:p>
    <w:p w14:paraId="62C747B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ontologi ontologi gamelan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teks bahasa alami yang dilampirkan pada definisi formal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makalah yang diterbitkan dalam proses konferensi dan jurnal </w:t>
      </w:r>
      <w:r w:rsidRPr="00001F3B">
        <w:rPr>
          <w:rFonts w:ascii="Times New Roman" w:hAnsi="Times New Roman" w:cs="Times New Roman"/>
          <w:sz w:val="24"/>
          <w:szCs w:val="24"/>
        </w:rPr>
        <w:t xml:space="preserve">yang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mengatur pertanyaan-pertanyaan penting dari ontologi yang sudah dibangun.</w:t>
      </w:r>
    </w:p>
    <w:p w14:paraId="121668F5" w14:textId="77777777" w:rsidR="007B676F" w:rsidRPr="00001F3B" w:rsidRDefault="007B676F" w:rsidP="007B676F">
      <w:pPr>
        <w:pStyle w:val="Heading2"/>
        <w:ind w:left="709" w:hanging="709"/>
        <w:rPr>
          <w:rStyle w:val="Heading2Char"/>
          <w:b/>
          <w:lang w:val="en-US"/>
        </w:rPr>
      </w:pPr>
      <w:bookmarkStart w:id="78" w:name="_Toc61250843"/>
      <w:proofErr w:type="spellStart"/>
      <w:r w:rsidRPr="00001F3B">
        <w:rPr>
          <w:rStyle w:val="Heading2Char"/>
          <w:b/>
          <w:lang w:val="en-US"/>
        </w:rPr>
        <w:t>Tahap</w:t>
      </w:r>
      <w:proofErr w:type="spellEnd"/>
      <w:r w:rsidRPr="00001F3B">
        <w:rPr>
          <w:rStyle w:val="Heading2Char"/>
          <w:b/>
          <w:lang w:val="en-US"/>
        </w:rPr>
        <w:t xml:space="preserve"> Pembangunan </w:t>
      </w:r>
      <w:proofErr w:type="spellStart"/>
      <w:r w:rsidRPr="00001F3B">
        <w:rPr>
          <w:rStyle w:val="Heading2Char"/>
          <w:b/>
          <w:lang w:val="en-US"/>
        </w:rPr>
        <w:t>Sistem</w:t>
      </w:r>
      <w:bookmarkEnd w:id="78"/>
      <w:proofErr w:type="spellEnd"/>
    </w:p>
    <w:p w14:paraId="00C54B0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iCs/>
          <w:sz w:val="24"/>
          <w:szCs w:val="24"/>
        </w:rPr>
        <w:t xml:space="preserve">Prototyping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Prototyp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prototyping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prototyping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r>
        <w:rPr>
          <w:rFonts w:ascii="Times New Roman" w:eastAsia="Times New Roman" w:hAnsi="Times New Roman" w:cs="Times New Roman"/>
          <w:sz w:val="24"/>
          <w:szCs w:val="24"/>
        </w:rPr>
        <w:t>Gambar 3.3</w:t>
      </w:r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BDD3FF0" w14:textId="77777777" w:rsidR="007B676F" w:rsidRPr="00001F3B" w:rsidRDefault="007B676F" w:rsidP="007B676F">
      <w:pPr>
        <w:keepNext/>
        <w:spacing w:line="360" w:lineRule="auto"/>
        <w:jc w:val="center"/>
      </w:pPr>
      <w:r w:rsidRPr="00001F3B">
        <w:rPr>
          <w:rFonts w:ascii="Times New Roman" w:eastAsia="Calibri" w:hAnsi="Times New Roman" w:cs="Times New Roman"/>
          <w:noProof/>
          <w:sz w:val="24"/>
          <w:szCs w:val="24"/>
        </w:rPr>
        <w:drawing>
          <wp:inline distT="0" distB="0" distL="0" distR="0" wp14:anchorId="266BE383" wp14:editId="1403DAD4">
            <wp:extent cx="5033010" cy="1569720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3010" cy="15697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EAAA96" w14:textId="77777777" w:rsidR="007B676F" w:rsidRPr="00001F3B" w:rsidRDefault="007B676F" w:rsidP="007B676F">
      <w:pPr>
        <w:pStyle w:val="Caption"/>
      </w:pPr>
      <w:bookmarkStart w:id="79" w:name="_Toc43599387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 w:rsidRPr="00001F3B">
        <w:t xml:space="preserve"> </w:t>
      </w:r>
      <w:proofErr w:type="spellStart"/>
      <w:r w:rsidRPr="00001F3B">
        <w:t>Tahapan</w:t>
      </w:r>
      <w:proofErr w:type="spellEnd"/>
      <w:r w:rsidRPr="00001F3B">
        <w:t xml:space="preserve"> Pembangunan </w:t>
      </w:r>
      <w:proofErr w:type="spellStart"/>
      <w:r w:rsidRPr="00001F3B">
        <w:t>Sistem</w:t>
      </w:r>
      <w:proofErr w:type="spellEnd"/>
      <w:r w:rsidRPr="00001F3B">
        <w:t xml:space="preserve"> </w:t>
      </w:r>
      <w:proofErr w:type="spellStart"/>
      <w:r w:rsidRPr="00001F3B">
        <w:t>dengan</w:t>
      </w:r>
      <w:proofErr w:type="spellEnd"/>
      <w:r w:rsidRPr="00001F3B">
        <w:t xml:space="preserve"> </w:t>
      </w:r>
      <w:proofErr w:type="spellStart"/>
      <w:r w:rsidRPr="00001F3B">
        <w:t>Metode</w:t>
      </w:r>
      <w:proofErr w:type="spellEnd"/>
      <w:r w:rsidRPr="00001F3B">
        <w:t xml:space="preserve"> Prototyping</w:t>
      </w:r>
      <w:bookmarkEnd w:id="79"/>
    </w:p>
    <w:p w14:paraId="029F1E04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D4F2F42" w14:textId="77777777" w:rsidR="007B676F" w:rsidRPr="00001F3B" w:rsidRDefault="007B676F" w:rsidP="007B676F">
      <w:pPr>
        <w:pStyle w:val="Heading3"/>
        <w:ind w:left="709"/>
      </w:pPr>
      <w:bookmarkStart w:id="80" w:name="_Toc61250844"/>
      <w:r w:rsidRPr="00001F3B">
        <w:t>Pengumpulan Kebutuhan</w:t>
      </w:r>
      <w:bookmarkEnd w:id="80"/>
    </w:p>
    <w:p w14:paraId="51D4CC79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dentifik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format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dentifik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dan gari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BB51219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a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onfungsion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ub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.</w:t>
      </w:r>
    </w:p>
    <w:p w14:paraId="1C84489D" w14:textId="77777777" w:rsidR="007B676F" w:rsidRPr="00001F3B" w:rsidRDefault="007B676F" w:rsidP="007B676F">
      <w:pPr>
        <w:numPr>
          <w:ilvl w:val="0"/>
          <w:numId w:val="29"/>
        </w:numPr>
        <w:spacing w:line="360" w:lineRule="auto"/>
        <w:ind w:left="709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Kebutuhan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Fungsional</w:t>
      </w:r>
      <w:proofErr w:type="spellEnd"/>
    </w:p>
    <w:p w14:paraId="19E26882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4531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DD002EB" w14:textId="77777777" w:rsidR="007B676F" w:rsidRPr="00001F3B" w:rsidRDefault="007B676F" w:rsidP="007B676F">
      <w:pPr>
        <w:pStyle w:val="Caption"/>
      </w:pPr>
      <w:bookmarkStart w:id="81" w:name="_Ref40804531"/>
      <w:bookmarkStart w:id="82" w:name="_Toc41332487"/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bookmarkEnd w:id="81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Kebutu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Fungsional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Sistem</w:t>
      </w:r>
      <w:bookmarkEnd w:id="82"/>
      <w:proofErr w:type="spellEnd"/>
    </w:p>
    <w:tbl>
      <w:tblPr>
        <w:tblW w:w="80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990"/>
        <w:gridCol w:w="5379"/>
        <w:gridCol w:w="1701"/>
      </w:tblGrid>
      <w:tr w:rsidR="007B676F" w:rsidRPr="00001F3B" w14:paraId="6C4844CB" w14:textId="77777777" w:rsidTr="007B676F">
        <w:tc>
          <w:tcPr>
            <w:tcW w:w="99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500CB3FB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de</w:t>
            </w:r>
          </w:p>
        </w:tc>
        <w:tc>
          <w:tcPr>
            <w:tcW w:w="5379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261906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skripsi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butuhan</w:t>
            </w:r>
            <w:proofErr w:type="spellEnd"/>
          </w:p>
        </w:tc>
        <w:tc>
          <w:tcPr>
            <w:tcW w:w="170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43ECBE2B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Target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guna</w:t>
            </w:r>
            <w:proofErr w:type="spellEnd"/>
          </w:p>
        </w:tc>
      </w:tr>
      <w:tr w:rsidR="007B676F" w:rsidRPr="00001F3B" w14:paraId="27FD8691" w14:textId="77777777" w:rsidTr="007B676F">
        <w:tc>
          <w:tcPr>
            <w:tcW w:w="99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B84236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F1</w:t>
            </w:r>
          </w:p>
        </w:tc>
        <w:tc>
          <w:tcPr>
            <w:tcW w:w="5379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074EB91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roses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browsing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 dan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searching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lan Bali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manti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hingg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dapa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lan Bali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atis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aling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kait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701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721EF081" w14:textId="77777777" w:rsidR="007B676F" w:rsidRPr="00001F3B" w:rsidRDefault="007B676F" w:rsidP="007B676F">
            <w:pPr>
              <w:keepNext/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</w:p>
        </w:tc>
      </w:tr>
    </w:tbl>
    <w:p w14:paraId="44202C56" w14:textId="77777777" w:rsidR="007B676F" w:rsidRPr="00001F3B" w:rsidRDefault="007B676F" w:rsidP="007B676F">
      <w:pPr>
        <w:numPr>
          <w:ilvl w:val="0"/>
          <w:numId w:val="29"/>
        </w:numPr>
        <w:spacing w:line="360" w:lineRule="auto"/>
        <w:ind w:left="709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Kebutuhan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Nonfungsional</w:t>
      </w:r>
      <w:proofErr w:type="spellEnd"/>
    </w:p>
    <w:p w14:paraId="2151B9E8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onfungsion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aham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nyama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ng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waktu lam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755CAE1" w14:textId="77777777" w:rsidR="007B676F" w:rsidRPr="00001F3B" w:rsidRDefault="007B676F" w:rsidP="007B676F">
      <w:pPr>
        <w:pStyle w:val="Heading3"/>
        <w:ind w:left="709"/>
      </w:pPr>
      <w:bookmarkStart w:id="83" w:name="_Toc61250845"/>
      <w:r w:rsidRPr="00001F3B">
        <w:t xml:space="preserve">Membangun </w:t>
      </w:r>
      <w:r w:rsidRPr="00001F3B">
        <w:rPr>
          <w:i/>
        </w:rPr>
        <w:t>Prototype</w:t>
      </w:r>
      <w:bookmarkEnd w:id="83"/>
    </w:p>
    <w:p w14:paraId="1154EC2A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prototype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input dan format output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hAnsi="Times New Roman" w:cs="Times New Roman"/>
          <w:i/>
          <w:sz w:val="24"/>
          <w:szCs w:val="24"/>
        </w:rPr>
        <w:t>use case diagram, activity diagram</w:t>
      </w:r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hAnsi="Times New Roman" w:cs="Times New Roman"/>
          <w:i/>
          <w:sz w:val="24"/>
          <w:szCs w:val="24"/>
        </w:rPr>
        <w:t>work breakdown structure</w:t>
      </w:r>
      <w:r w:rsidRPr="00001F3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 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01F4B33F" w14:textId="77777777" w:rsidR="007B676F" w:rsidRPr="00001F3B" w:rsidRDefault="007B676F" w:rsidP="007B676F">
      <w:pPr>
        <w:numPr>
          <w:ilvl w:val="0"/>
          <w:numId w:val="32"/>
        </w:numPr>
        <w:spacing w:line="360" w:lineRule="auto"/>
        <w:ind w:left="709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Desain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Umum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Sistem</w:t>
      </w:r>
      <w:proofErr w:type="spellEnd"/>
    </w:p>
    <w:p w14:paraId="238D1CE7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ab/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ri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s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ai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ai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mu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a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u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yimpa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Gambar 3.4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ai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mu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.</w:t>
      </w:r>
    </w:p>
    <w:p w14:paraId="779A996B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72EEC05E" wp14:editId="4C56CFAF">
            <wp:extent cx="4041134" cy="1819275"/>
            <wp:effectExtent l="0" t="0" r="0" b="0"/>
            <wp:docPr id="11" name="Picture 11" descr="C:\Users\USER\Downloads\Group 8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Downloads\Group 8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930" cy="18259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FC8401" w14:textId="77777777" w:rsidR="007B676F" w:rsidRPr="00001F3B" w:rsidRDefault="007B676F" w:rsidP="007B676F">
      <w:pPr>
        <w:pStyle w:val="Caption"/>
      </w:pPr>
      <w:bookmarkStart w:id="84" w:name="_Toc43599388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Rancangan</w:t>
      </w:r>
      <w:proofErr w:type="spellEnd"/>
      <w:r w:rsidRPr="00001F3B">
        <w:rPr>
          <w:rFonts w:eastAsia="Times New Roman" w:cs="Times New Roman"/>
          <w:szCs w:val="24"/>
        </w:rPr>
        <w:t xml:space="preserve"> Desain </w:t>
      </w:r>
      <w:proofErr w:type="spellStart"/>
      <w:r w:rsidRPr="00001F3B">
        <w:rPr>
          <w:rFonts w:eastAsia="Times New Roman" w:cs="Times New Roman"/>
          <w:szCs w:val="24"/>
        </w:rPr>
        <w:t>Umum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Sistem</w:t>
      </w:r>
      <w:bookmarkEnd w:id="84"/>
      <w:proofErr w:type="spellEnd"/>
    </w:p>
    <w:p w14:paraId="7260BDA7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</w:p>
    <w:p w14:paraId="04589EB8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,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u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kai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.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pu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mplementa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6CD98D6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u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outpu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lev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user member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ali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kai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86D3916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akhi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fung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nerj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og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-fung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133D7B0" w14:textId="77777777" w:rsidR="007B676F" w:rsidRPr="00001F3B" w:rsidRDefault="007B676F" w:rsidP="007B676F">
      <w:pPr>
        <w:numPr>
          <w:ilvl w:val="0"/>
          <w:numId w:val="32"/>
        </w:numPr>
        <w:spacing w:line="360" w:lineRule="auto"/>
        <w:ind w:left="709"/>
        <w:jc w:val="both"/>
        <w:rPr>
          <w:rFonts w:ascii="Times New Roman" w:hAnsi="Times New Roman" w:cs="Times New Roman"/>
          <w:bCs/>
          <w:i/>
          <w:sz w:val="24"/>
          <w:szCs w:val="24"/>
          <w:lang w:val="en-ID"/>
        </w:rPr>
      </w:pPr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>Use Case Diagram</w:t>
      </w:r>
    </w:p>
    <w:p w14:paraId="3CE6347C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ab/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use case diagra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t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user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t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eor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ru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nterak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t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.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4353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3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unj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definis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t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use case diagram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6783FB4" w14:textId="77777777" w:rsidR="007B676F" w:rsidRPr="00001F3B" w:rsidRDefault="007B676F" w:rsidP="007B676F">
      <w:pPr>
        <w:pStyle w:val="Caption"/>
        <w:keepNext/>
      </w:pPr>
      <w:bookmarkStart w:id="85" w:name="_Ref40804353"/>
      <w:bookmarkStart w:id="86" w:name="_Toc41332488"/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bookmarkEnd w:id="85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Deskripsi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ktor</w:t>
      </w:r>
      <w:proofErr w:type="spellEnd"/>
      <w:r w:rsidRPr="00001F3B">
        <w:rPr>
          <w:rFonts w:eastAsia="Times New Roman" w:cs="Times New Roman"/>
          <w:szCs w:val="24"/>
        </w:rPr>
        <w:t xml:space="preserve"> pada </w:t>
      </w:r>
      <w:r w:rsidRPr="00001F3B">
        <w:rPr>
          <w:rFonts w:eastAsia="Times New Roman" w:cs="Times New Roman"/>
          <w:i w:val="0"/>
          <w:szCs w:val="24"/>
        </w:rPr>
        <w:t>Use Case Diagram</w:t>
      </w:r>
      <w:bookmarkEnd w:id="86"/>
    </w:p>
    <w:tbl>
      <w:tblPr>
        <w:tblW w:w="7928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660"/>
        <w:gridCol w:w="1860"/>
        <w:gridCol w:w="5408"/>
      </w:tblGrid>
      <w:tr w:rsidR="007B676F" w:rsidRPr="00001F3B" w14:paraId="1F8DDF96" w14:textId="77777777" w:rsidTr="007B676F">
        <w:tc>
          <w:tcPr>
            <w:tcW w:w="6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E30CCB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18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12A204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Aktor</w:t>
            </w:r>
            <w:proofErr w:type="spellEnd"/>
          </w:p>
        </w:tc>
        <w:tc>
          <w:tcPr>
            <w:tcW w:w="5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6826476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skripsi</w:t>
            </w:r>
            <w:proofErr w:type="spellEnd"/>
          </w:p>
        </w:tc>
      </w:tr>
      <w:tr w:rsidR="007B676F" w:rsidRPr="00001F3B" w14:paraId="3309FA2E" w14:textId="77777777" w:rsidTr="007B676F">
        <w:tc>
          <w:tcPr>
            <w:tcW w:w="6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0C7349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8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1538659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</w:p>
        </w:tc>
        <w:tc>
          <w:tcPr>
            <w:tcW w:w="5408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  <w:vAlign w:val="center"/>
          </w:tcPr>
          <w:p w14:paraId="2F9CF25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rupa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gun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miliki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akses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lan Bali.</w:t>
            </w:r>
          </w:p>
        </w:tc>
      </w:tr>
    </w:tbl>
    <w:p w14:paraId="20CF72E1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w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use case diagram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elas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4336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4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176F61B" w14:textId="77777777" w:rsidR="007B676F" w:rsidRPr="00001F3B" w:rsidRDefault="007B676F" w:rsidP="007B676F">
      <w:pPr>
        <w:pStyle w:val="Caption"/>
        <w:keepNext/>
      </w:pPr>
      <w:bookmarkStart w:id="87" w:name="_Ref40804336"/>
      <w:bookmarkStart w:id="88" w:name="_Toc41332489"/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87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Deskripsi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r w:rsidRPr="00001F3B">
        <w:rPr>
          <w:rFonts w:eastAsia="Times New Roman" w:cs="Times New Roman"/>
          <w:i w:val="0"/>
          <w:szCs w:val="24"/>
        </w:rPr>
        <w:t xml:space="preserve">Use Case Diagram </w:t>
      </w:r>
      <w:r w:rsidRPr="00001F3B">
        <w:rPr>
          <w:rFonts w:eastAsia="Times New Roman" w:cs="Times New Roman"/>
          <w:szCs w:val="24"/>
        </w:rPr>
        <w:t xml:space="preserve">pada </w:t>
      </w:r>
      <w:proofErr w:type="spellStart"/>
      <w:r w:rsidRPr="00001F3B">
        <w:rPr>
          <w:rFonts w:eastAsia="Times New Roman" w:cs="Times New Roman"/>
          <w:szCs w:val="24"/>
        </w:rPr>
        <w:t>Sistem</w:t>
      </w:r>
      <w:bookmarkEnd w:id="88"/>
      <w:proofErr w:type="spellEnd"/>
    </w:p>
    <w:tbl>
      <w:tblPr>
        <w:tblW w:w="8045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600"/>
        <w:gridCol w:w="2715"/>
        <w:gridCol w:w="3905"/>
        <w:gridCol w:w="825"/>
      </w:tblGrid>
      <w:tr w:rsidR="007B676F" w:rsidRPr="00001F3B" w14:paraId="16B278DA" w14:textId="77777777" w:rsidTr="007B676F"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CC57E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27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54260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roses</w:t>
            </w:r>
          </w:p>
        </w:tc>
        <w:tc>
          <w:tcPr>
            <w:tcW w:w="39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C44E6B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skripsi</w:t>
            </w:r>
            <w:proofErr w:type="spellEnd"/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52D49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de</w:t>
            </w:r>
          </w:p>
        </w:tc>
      </w:tr>
      <w:tr w:rsidR="007B676F" w:rsidRPr="00001F3B" w14:paraId="3579952B" w14:textId="77777777" w:rsidTr="007B676F"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D30E6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7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DD2D2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browsing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lan Bali</w:t>
            </w:r>
          </w:p>
        </w:tc>
        <w:tc>
          <w:tcPr>
            <w:tcW w:w="39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E1A554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Proses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lan Bali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leh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gkli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taut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ri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atu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lainnya</w:t>
            </w:r>
            <w:proofErr w:type="spellEnd"/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345BD3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1</w:t>
            </w:r>
          </w:p>
        </w:tc>
      </w:tr>
      <w:tr w:rsidR="007B676F" w:rsidRPr="00001F3B" w14:paraId="688D5C45" w14:textId="77777777" w:rsidTr="007B676F"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45C5B7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7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2D39E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(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searching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)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lan Bali</w:t>
            </w:r>
          </w:p>
        </w:tc>
        <w:tc>
          <w:tcPr>
            <w:tcW w:w="390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012EE5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both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Proses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gamelan Bali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leh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ent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output dan input pada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form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</w:p>
        </w:tc>
        <w:tc>
          <w:tcPr>
            <w:tcW w:w="8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14E6BE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2</w:t>
            </w:r>
          </w:p>
        </w:tc>
      </w:tr>
    </w:tbl>
    <w:p w14:paraId="1219C046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  <w:t xml:space="preserve">Diagram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use cas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ih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>
        <w:rPr>
          <w:rFonts w:ascii="Times New Roman" w:eastAsia="Times New Roman" w:hAnsi="Times New Roman" w:cs="Times New Roman"/>
          <w:sz w:val="24"/>
          <w:szCs w:val="24"/>
        </w:rPr>
        <w:t>Gambar 3.5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0F204EA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6A3807" wp14:editId="3AF43B03">
            <wp:extent cx="3114675" cy="2447682"/>
            <wp:effectExtent l="0" t="0" r="0" b="0"/>
            <wp:docPr id="19" name="Picture 19" descr="C:\Users\USER\Downloads\Group 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Downloads\Group 12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15637" cy="24484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B3436C" w14:textId="77777777" w:rsidR="007B676F" w:rsidRPr="00001F3B" w:rsidRDefault="007B676F" w:rsidP="007B676F">
      <w:pPr>
        <w:pStyle w:val="Caption"/>
      </w:pPr>
      <w:bookmarkStart w:id="89" w:name="_Toc43599389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Use Case Diagram </w:t>
      </w:r>
      <w:proofErr w:type="spellStart"/>
      <w:r w:rsidRPr="00001F3B">
        <w:rPr>
          <w:rFonts w:eastAsia="Times New Roman" w:cs="Times New Roman"/>
          <w:szCs w:val="24"/>
        </w:rPr>
        <w:t>Sistem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Dokumentasi</w:t>
      </w:r>
      <w:bookmarkEnd w:id="89"/>
      <w:proofErr w:type="spellEnd"/>
    </w:p>
    <w:p w14:paraId="7B2E6BD6" w14:textId="77777777" w:rsidR="007B676F" w:rsidRPr="00001F3B" w:rsidRDefault="007B676F" w:rsidP="007B676F"/>
    <w:p w14:paraId="3EEBE1BC" w14:textId="77777777" w:rsidR="007B676F" w:rsidRPr="00001F3B" w:rsidRDefault="007B676F" w:rsidP="007B676F"/>
    <w:p w14:paraId="7A3FBFD6" w14:textId="77777777" w:rsidR="007B676F" w:rsidRPr="00001F3B" w:rsidRDefault="007B676F" w:rsidP="007B676F"/>
    <w:p w14:paraId="7AAF6D13" w14:textId="77777777" w:rsidR="007B676F" w:rsidRPr="00001F3B" w:rsidRDefault="007B676F" w:rsidP="007B676F"/>
    <w:p w14:paraId="36F86751" w14:textId="77777777" w:rsidR="007B676F" w:rsidRPr="00001F3B" w:rsidRDefault="007B676F" w:rsidP="007B676F">
      <w:pPr>
        <w:numPr>
          <w:ilvl w:val="0"/>
          <w:numId w:val="32"/>
        </w:numPr>
        <w:spacing w:line="360" w:lineRule="auto"/>
        <w:ind w:left="709"/>
        <w:jc w:val="both"/>
        <w:rPr>
          <w:rFonts w:ascii="Times New Roman" w:hAnsi="Times New Roman" w:cs="Times New Roman"/>
          <w:bCs/>
          <w:i/>
          <w:sz w:val="24"/>
          <w:szCs w:val="24"/>
          <w:lang w:val="en-ID"/>
        </w:rPr>
      </w:pPr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>Activity Diagram</w:t>
      </w:r>
    </w:p>
    <w:p w14:paraId="72A05A2D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Activity Diagra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ua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gamb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l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tiv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kuensi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use case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proses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og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Activity diagra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kerj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workflow.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activity diagra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proses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CB062B1" w14:textId="77777777" w:rsidR="007B676F" w:rsidRPr="00001F3B" w:rsidRDefault="007B676F" w:rsidP="007B676F">
      <w:pPr>
        <w:numPr>
          <w:ilvl w:val="0"/>
          <w:numId w:val="14"/>
        </w:num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</w:p>
    <w:p w14:paraId="65C6DAF8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Gambar 3.6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activity diagra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r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Gambar 3.6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8CB3E8D" w14:textId="77777777" w:rsidR="007B676F" w:rsidRPr="00001F3B" w:rsidRDefault="007B676F" w:rsidP="007B676F">
      <w:pPr>
        <w:numPr>
          <w:ilvl w:val="0"/>
          <w:numId w:val="16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Guest user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s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82B74A0" w14:textId="77777777" w:rsidR="007B676F" w:rsidRPr="00001F3B" w:rsidRDefault="007B676F" w:rsidP="007B676F">
      <w:pPr>
        <w:numPr>
          <w:ilvl w:val="0"/>
          <w:numId w:val="16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dashboard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hyperlink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625E9F4" w14:textId="77777777" w:rsidR="007B676F" w:rsidRPr="00001F3B" w:rsidRDefault="007B676F" w:rsidP="007B676F">
      <w:pPr>
        <w:numPr>
          <w:ilvl w:val="0"/>
          <w:numId w:val="16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hyperlink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78D0896" w14:textId="77777777" w:rsidR="007B676F" w:rsidRPr="00001F3B" w:rsidRDefault="007B676F" w:rsidP="007B676F">
      <w:pPr>
        <w:numPr>
          <w:ilvl w:val="0"/>
          <w:numId w:val="16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88F3F41" w14:textId="77777777" w:rsidR="007B676F" w:rsidRPr="00001F3B" w:rsidRDefault="007B676F" w:rsidP="007B676F">
      <w:pPr>
        <w:numPr>
          <w:ilvl w:val="0"/>
          <w:numId w:val="16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A7A7581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4688AD18" wp14:editId="046544BE">
            <wp:extent cx="2182483" cy="3166903"/>
            <wp:effectExtent l="0" t="0" r="8890" b="0"/>
            <wp:docPr id="9" name="Picture 9" descr="C:\Users\USER\Downloads\Group 1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Downloads\Group 19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86778" cy="31731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FACE58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  <w:bookmarkStart w:id="90" w:name="_Toc43599390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bookmarkStart w:id="91" w:name="_Ref40804032"/>
      <w:r w:rsidRPr="00001F3B">
        <w:rPr>
          <w:rFonts w:eastAsia="Times New Roman" w:cs="Times New Roman"/>
          <w:i w:val="0"/>
          <w:szCs w:val="24"/>
        </w:rPr>
        <w:t xml:space="preserve"> Activity Diagram</w:t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90"/>
      <w:bookmarkEnd w:id="91"/>
      <w:proofErr w:type="spellEnd"/>
    </w:p>
    <w:p w14:paraId="0ECB092C" w14:textId="77777777" w:rsidR="007B676F" w:rsidRPr="00001F3B" w:rsidRDefault="007B676F" w:rsidP="007B676F">
      <w:pPr>
        <w:numPr>
          <w:ilvl w:val="0"/>
          <w:numId w:val="14"/>
        </w:num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etail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</w:p>
    <w:p w14:paraId="1E2B928F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Gambar 3.7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activity diagra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etail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r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Gambar 3.7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8A24CEC" w14:textId="77777777" w:rsidR="007B676F" w:rsidRPr="00001F3B" w:rsidRDefault="007B676F" w:rsidP="007B676F">
      <w:pPr>
        <w:numPr>
          <w:ilvl w:val="0"/>
          <w:numId w:val="18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lam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hyperlink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l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guest user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56DAC76" w14:textId="77777777" w:rsidR="007B676F" w:rsidRPr="00001F3B" w:rsidRDefault="007B676F" w:rsidP="007B676F">
      <w:pPr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Alamat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hyperlink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irim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functio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sesu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B7E0394" w14:textId="77777777" w:rsidR="007B676F" w:rsidRPr="00001F3B" w:rsidRDefault="007B676F" w:rsidP="007B676F">
      <w:pPr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selec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erv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C5C475D" w14:textId="77777777" w:rsidR="007B676F" w:rsidRPr="00001F3B" w:rsidRDefault="007B676F" w:rsidP="007B676F">
      <w:pPr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erv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selec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reques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B2AABB3" w14:textId="77777777" w:rsidR="007B676F" w:rsidRPr="00001F3B" w:rsidRDefault="007B676F" w:rsidP="007B676F">
      <w:pPr>
        <w:numPr>
          <w:ilvl w:val="0"/>
          <w:numId w:val="1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F09E7F8" w14:textId="77777777" w:rsidR="007B676F" w:rsidRPr="00001F3B" w:rsidRDefault="007B676F" w:rsidP="007B676F">
      <w:pPr>
        <w:numPr>
          <w:ilvl w:val="0"/>
          <w:numId w:val="18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A14C4D4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3C0AEA64" wp14:editId="09CECF1B">
            <wp:extent cx="2074730" cy="3372929"/>
            <wp:effectExtent l="0" t="0" r="1905" b="0"/>
            <wp:docPr id="6" name="Picture 6" descr="C:\Users\USER\Downloads\Group 19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USER\Downloads\Group 19 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78934" cy="337976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CFA12D" w14:textId="77777777" w:rsidR="007B676F" w:rsidRPr="00001F3B" w:rsidRDefault="007B676F" w:rsidP="007B676F">
      <w:pPr>
        <w:pStyle w:val="Caption"/>
      </w:pPr>
      <w:bookmarkStart w:id="92" w:name="_Toc43599391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Activity Diagram</w:t>
      </w:r>
      <w:r w:rsidRPr="00001F3B">
        <w:rPr>
          <w:rFonts w:eastAsia="Times New Roman" w:cs="Times New Roman"/>
          <w:szCs w:val="24"/>
        </w:rPr>
        <w:t xml:space="preserve"> Detail Proses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92"/>
      <w:proofErr w:type="spellEnd"/>
    </w:p>
    <w:p w14:paraId="0D6722FA" w14:textId="77777777" w:rsidR="007B676F" w:rsidRPr="00001F3B" w:rsidRDefault="007B676F" w:rsidP="007B676F">
      <w:pPr>
        <w:pStyle w:val="Caption"/>
        <w:jc w:val="left"/>
        <w:rPr>
          <w:rFonts w:eastAsia="Times New Roman" w:cs="Times New Roman"/>
          <w:szCs w:val="24"/>
        </w:rPr>
      </w:pPr>
    </w:p>
    <w:p w14:paraId="48B58C50" w14:textId="77777777" w:rsidR="007B676F" w:rsidRPr="00001F3B" w:rsidRDefault="007B676F" w:rsidP="007B676F">
      <w:pPr>
        <w:numPr>
          <w:ilvl w:val="0"/>
          <w:numId w:val="14"/>
        </w:num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</w:p>
    <w:p w14:paraId="77D4BB71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Gambar 3.8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activity diagra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r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Gambar 3.8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727CAD9" w14:textId="77777777" w:rsidR="007B676F" w:rsidRPr="00001F3B" w:rsidRDefault="007B676F" w:rsidP="007B676F">
      <w:pPr>
        <w:numPr>
          <w:ilvl w:val="0"/>
          <w:numId w:val="17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Guest user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s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C9DB6C9" w14:textId="77777777" w:rsidR="007B676F" w:rsidRPr="00001F3B" w:rsidRDefault="007B676F" w:rsidP="007B676F">
      <w:pPr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output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an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inpu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s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dropdow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l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kseku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kl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ombo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Cari”.</w:t>
      </w:r>
    </w:p>
    <w:p w14:paraId="1979E93B" w14:textId="77777777" w:rsidR="007B676F" w:rsidRPr="00001F3B" w:rsidRDefault="007B676F" w:rsidP="007B676F">
      <w:pPr>
        <w:numPr>
          <w:ilvl w:val="0"/>
          <w:numId w:val="1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4F5365A" w14:textId="77777777" w:rsidR="007B676F" w:rsidRPr="00001F3B" w:rsidRDefault="007B676F" w:rsidP="007B676F">
      <w:pPr>
        <w:numPr>
          <w:ilvl w:val="0"/>
          <w:numId w:val="17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E330431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DEBEAF1" wp14:editId="3EA0F8DE">
            <wp:extent cx="2058810" cy="3347049"/>
            <wp:effectExtent l="0" t="0" r="0" b="6350"/>
            <wp:docPr id="7" name="Picture 7" descr="C:\Users\USER\Downloads\Group 19 (2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USER\Downloads\Group 19 (2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61730" cy="335179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34C26B" w14:textId="77777777" w:rsidR="007B676F" w:rsidRPr="00001F3B" w:rsidRDefault="007B676F" w:rsidP="007B676F">
      <w:pPr>
        <w:pStyle w:val="Caption"/>
      </w:pPr>
      <w:bookmarkStart w:id="93" w:name="_Toc43599392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Activity Diagram</w:t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cari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93"/>
      <w:proofErr w:type="spellEnd"/>
    </w:p>
    <w:p w14:paraId="311324AA" w14:textId="77777777" w:rsidR="007B676F" w:rsidRPr="00001F3B" w:rsidRDefault="007B676F" w:rsidP="007B676F">
      <w:pPr>
        <w:numPr>
          <w:ilvl w:val="0"/>
          <w:numId w:val="14"/>
        </w:num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etail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</w:p>
    <w:p w14:paraId="46726486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Gambar 3.9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unj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activity diagra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etail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r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bar 3.9.</w:t>
      </w:r>
    </w:p>
    <w:p w14:paraId="2D874F8F" w14:textId="77777777" w:rsidR="007B676F" w:rsidRPr="00001F3B" w:rsidRDefault="007B676F" w:rsidP="007B676F">
      <w:pPr>
        <w:numPr>
          <w:ilvl w:val="0"/>
          <w:numId w:val="15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il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guest user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B03E37C" w14:textId="77777777" w:rsidR="007B676F" w:rsidRPr="00001F3B" w:rsidRDefault="007B676F" w:rsidP="007B676F">
      <w:pPr>
        <w:numPr>
          <w:ilvl w:val="0"/>
          <w:numId w:val="15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irim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functio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sesu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F3AF147" w14:textId="77777777" w:rsidR="007B676F" w:rsidRPr="00001F3B" w:rsidRDefault="007B676F" w:rsidP="007B676F">
      <w:pPr>
        <w:numPr>
          <w:ilvl w:val="0"/>
          <w:numId w:val="15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selec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l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vari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erv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346F37B" w14:textId="77777777" w:rsidR="007B676F" w:rsidRPr="00001F3B" w:rsidRDefault="007B676F" w:rsidP="007B676F">
      <w:pPr>
        <w:numPr>
          <w:ilvl w:val="0"/>
          <w:numId w:val="15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erv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selec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l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reques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3F7827C" w14:textId="77777777" w:rsidR="007B676F" w:rsidRPr="00001F3B" w:rsidRDefault="007B676F" w:rsidP="007B676F">
      <w:pPr>
        <w:numPr>
          <w:ilvl w:val="0"/>
          <w:numId w:val="15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er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reques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955AFDC" w14:textId="77777777" w:rsidR="007B676F" w:rsidRPr="00001F3B" w:rsidRDefault="007B676F" w:rsidP="007B676F">
      <w:pPr>
        <w:numPr>
          <w:ilvl w:val="0"/>
          <w:numId w:val="15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query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748321C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407823E8" wp14:editId="5C064B27">
            <wp:extent cx="2069422" cy="3364302"/>
            <wp:effectExtent l="0" t="0" r="7620" b="7620"/>
            <wp:docPr id="10" name="Picture 10" descr="C:\Users\USER\Downloads\Group 19 (3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USER\Downloads\Group 19 (3)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81962" cy="3384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B735EF" w14:textId="77777777" w:rsidR="007B676F" w:rsidRPr="00001F3B" w:rsidRDefault="007B676F" w:rsidP="007B676F">
      <w:pPr>
        <w:pStyle w:val="Caption"/>
      </w:pPr>
      <w:bookmarkStart w:id="94" w:name="_Toc43599393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Activity Diagram</w:t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94"/>
      <w:proofErr w:type="spellEnd"/>
    </w:p>
    <w:p w14:paraId="7A9D02E3" w14:textId="77777777" w:rsidR="007B676F" w:rsidRPr="00001F3B" w:rsidRDefault="007B676F" w:rsidP="007B676F">
      <w:pPr>
        <w:numPr>
          <w:ilvl w:val="0"/>
          <w:numId w:val="32"/>
        </w:numPr>
        <w:spacing w:line="360" w:lineRule="auto"/>
        <w:ind w:left="709"/>
        <w:jc w:val="both"/>
        <w:rPr>
          <w:rFonts w:ascii="Times New Roman" w:hAnsi="Times New Roman" w:cs="Times New Roman"/>
          <w:bCs/>
          <w:i/>
          <w:sz w:val="24"/>
          <w:szCs w:val="24"/>
          <w:lang w:val="en-ID"/>
        </w:rPr>
      </w:pPr>
      <w:proofErr w:type="spellStart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>Hirarki</w:t>
      </w:r>
      <w:proofErr w:type="spellEnd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>Ontologi</w:t>
      </w:r>
      <w:proofErr w:type="spellEnd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 xml:space="preserve"> Gamelan</w:t>
      </w:r>
    </w:p>
    <w:p w14:paraId="7484C256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noProof/>
          <w:sz w:val="24"/>
          <w:szCs w:val="24"/>
        </w:rPr>
        <w:drawing>
          <wp:inline distT="0" distB="0" distL="0" distR="0" wp14:anchorId="787E0921" wp14:editId="163141C2">
            <wp:extent cx="2880000" cy="3508862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USER\Downloads\Group 299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0000" cy="35088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205175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  <w:bookmarkStart w:id="95" w:name="_Ref40802468"/>
      <w:bookmarkStart w:id="96" w:name="_Toc43599394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  <w:bookmarkEnd w:id="95"/>
      <w:r w:rsidRPr="00001F3B">
        <w:rPr>
          <w:rFonts w:eastAsia="Times New Roman" w:cs="Times New Roman"/>
          <w:szCs w:val="24"/>
        </w:rPr>
        <w:t xml:space="preserve"> Diagram </w:t>
      </w:r>
      <w:proofErr w:type="spellStart"/>
      <w:r w:rsidRPr="00001F3B">
        <w:rPr>
          <w:rFonts w:eastAsia="Times New Roman" w:cs="Times New Roman"/>
          <w:szCs w:val="24"/>
        </w:rPr>
        <w:t>Hirarki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Ontologi</w:t>
      </w:r>
      <w:proofErr w:type="spellEnd"/>
      <w:r w:rsidRPr="00001F3B">
        <w:rPr>
          <w:rFonts w:eastAsia="Times New Roman" w:cs="Times New Roman"/>
          <w:szCs w:val="24"/>
        </w:rPr>
        <w:t xml:space="preserve"> Gamelan</w:t>
      </w:r>
      <w:bookmarkEnd w:id="96"/>
    </w:p>
    <w:p w14:paraId="06E1C4DB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2468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irar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basis data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.</w:t>
      </w:r>
    </w:p>
    <w:p w14:paraId="1E49C6C0" w14:textId="77777777" w:rsidR="007B676F" w:rsidRPr="00001F3B" w:rsidRDefault="007B676F" w:rsidP="007B676F">
      <w:pPr>
        <w:numPr>
          <w:ilvl w:val="0"/>
          <w:numId w:val="32"/>
        </w:numPr>
        <w:spacing w:line="360" w:lineRule="auto"/>
        <w:ind w:left="709"/>
        <w:jc w:val="both"/>
        <w:rPr>
          <w:rFonts w:ascii="Times New Roman" w:hAnsi="Times New Roman" w:cs="Times New Roman"/>
          <w:bCs/>
          <w:i/>
          <w:sz w:val="24"/>
          <w:szCs w:val="24"/>
          <w:lang w:val="en-ID"/>
        </w:rPr>
      </w:pPr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 xml:space="preserve">Desain </w:t>
      </w:r>
      <w:proofErr w:type="spellStart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>Rancangan</w:t>
      </w:r>
      <w:proofErr w:type="spellEnd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>Antarmuka</w:t>
      </w:r>
      <w:proofErr w:type="spellEnd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i/>
          <w:sz w:val="24"/>
          <w:szCs w:val="24"/>
          <w:lang w:val="en-ID"/>
        </w:rPr>
        <w:t>Sistem</w:t>
      </w:r>
      <w:proofErr w:type="spellEnd"/>
    </w:p>
    <w:p w14:paraId="0F5A6847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uj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guest user.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ab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A5F2BEF" w14:textId="77777777" w:rsidR="007B676F" w:rsidRPr="00001F3B" w:rsidRDefault="007B676F" w:rsidP="007B676F">
      <w:pPr>
        <w:pStyle w:val="ListParagraph"/>
        <w:numPr>
          <w:ilvl w:val="0"/>
          <w:numId w:val="34"/>
        </w:num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Halaman Utama</w:t>
      </w:r>
    </w:p>
    <w:p w14:paraId="502535E2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7AB4723C" wp14:editId="778F61ED">
            <wp:extent cx="4897451" cy="2424023"/>
            <wp:effectExtent l="0" t="0" r="0" b="0"/>
            <wp:docPr id="12" name="Picture 12" descr="C:\Users\USER\Downloads\Group 1 (4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USER\Downloads\Group 1 (4)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02727" cy="242663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90F292" w14:textId="77777777" w:rsidR="007B676F" w:rsidRPr="00001F3B" w:rsidRDefault="007B676F" w:rsidP="007B676F">
      <w:pPr>
        <w:pStyle w:val="Caption"/>
        <w:rPr>
          <w:rFonts w:eastAsia="Times New Roman" w:cs="Times New Roman"/>
          <w:b/>
          <w:szCs w:val="24"/>
        </w:rPr>
      </w:pPr>
      <w:bookmarkStart w:id="97" w:name="_Ref40802408"/>
      <w:bookmarkStart w:id="98" w:name="_Toc43599395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  <w:bookmarkEnd w:id="97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Rancang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ntarmuka</w:t>
      </w:r>
      <w:proofErr w:type="spellEnd"/>
      <w:r w:rsidRPr="00001F3B">
        <w:rPr>
          <w:rFonts w:eastAsia="Times New Roman" w:cs="Times New Roman"/>
          <w:szCs w:val="24"/>
        </w:rPr>
        <w:t xml:space="preserve"> Halaman Utama</w:t>
      </w:r>
      <w:bookmarkEnd w:id="98"/>
    </w:p>
    <w:p w14:paraId="59B6B237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2408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1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hubu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0DFC664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3CABF13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04110017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B3D3113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5905AA8" w14:textId="77777777" w:rsidR="007B676F" w:rsidRPr="00001F3B" w:rsidRDefault="007B676F" w:rsidP="007B676F">
      <w:pPr>
        <w:pStyle w:val="ListParagraph"/>
        <w:numPr>
          <w:ilvl w:val="0"/>
          <w:numId w:val="34"/>
        </w:num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Halam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</w:p>
    <w:p w14:paraId="5DF28DB6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2ACC44C" wp14:editId="48F3738C">
            <wp:extent cx="3467819" cy="2253322"/>
            <wp:effectExtent l="0" t="0" r="0" b="0"/>
            <wp:docPr id="13" name="Picture 13" descr="C:\Users\USER\Downloads\Group 8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USER\Downloads\Group 8 (1).png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6405" cy="22653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335F2D" w14:textId="77777777" w:rsidR="007B676F" w:rsidRPr="00001F3B" w:rsidRDefault="007B676F" w:rsidP="007B676F">
      <w:pPr>
        <w:pStyle w:val="Caption"/>
        <w:rPr>
          <w:rFonts w:eastAsia="Times New Roman" w:cs="Times New Roman"/>
          <w:b/>
          <w:szCs w:val="24"/>
        </w:rPr>
      </w:pPr>
      <w:bookmarkStart w:id="99" w:name="_Ref40802531"/>
      <w:bookmarkStart w:id="100" w:name="_Toc43599396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  <w:bookmarkEnd w:id="99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Rancang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ntarmuka</w:t>
      </w:r>
      <w:proofErr w:type="spellEnd"/>
      <w:r w:rsidRPr="00001F3B">
        <w:rPr>
          <w:rFonts w:eastAsia="Times New Roman" w:cs="Times New Roman"/>
          <w:szCs w:val="24"/>
        </w:rPr>
        <w:t xml:space="preserve"> Halaman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bookmarkEnd w:id="100"/>
      <w:proofErr w:type="spellEnd"/>
    </w:p>
    <w:p w14:paraId="76D715F0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2531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ftar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clas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tri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hyperlink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s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u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4719B2A" w14:textId="77777777" w:rsidR="007B676F" w:rsidRPr="00001F3B" w:rsidRDefault="007B676F" w:rsidP="007B676F">
      <w:pPr>
        <w:pStyle w:val="ListParagraph"/>
        <w:numPr>
          <w:ilvl w:val="0"/>
          <w:numId w:val="34"/>
        </w:num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Halam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</w:p>
    <w:p w14:paraId="055A6138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3EA496D4" wp14:editId="4B3B1C1B">
            <wp:extent cx="3243532" cy="2843069"/>
            <wp:effectExtent l="0" t="0" r="0" b="0"/>
            <wp:docPr id="16" name="Picture 16" descr="C:\Users\USER\Downloads\Group 10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USER\Downloads\Group 10 (1).png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8116" cy="28470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7505557" w14:textId="77777777" w:rsidR="007B676F" w:rsidRPr="00001F3B" w:rsidRDefault="007B676F" w:rsidP="007B676F">
      <w:pPr>
        <w:pStyle w:val="Caption"/>
        <w:rPr>
          <w:rFonts w:eastAsia="Times New Roman" w:cs="Times New Roman"/>
          <w:b/>
          <w:szCs w:val="24"/>
        </w:rPr>
      </w:pPr>
      <w:bookmarkStart w:id="101" w:name="_Ref40802633"/>
      <w:bookmarkStart w:id="102" w:name="_Toc43599397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  <w:bookmarkEnd w:id="101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Rancang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ntarmuka</w:t>
      </w:r>
      <w:proofErr w:type="spellEnd"/>
      <w:r w:rsidRPr="00001F3B">
        <w:rPr>
          <w:rFonts w:eastAsia="Times New Roman" w:cs="Times New Roman"/>
          <w:szCs w:val="24"/>
        </w:rPr>
        <w:t xml:space="preserve"> Halaman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bookmarkEnd w:id="102"/>
      <w:proofErr w:type="spellEnd"/>
    </w:p>
    <w:p w14:paraId="5FE6ED0E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2633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3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for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s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outpu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inpu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s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u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jug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9211511" w14:textId="77777777" w:rsidR="007B676F" w:rsidRPr="00001F3B" w:rsidRDefault="007B676F" w:rsidP="007B676F">
      <w:pPr>
        <w:pStyle w:val="ListParagraph"/>
        <w:numPr>
          <w:ilvl w:val="0"/>
          <w:numId w:val="34"/>
        </w:numPr>
        <w:spacing w:before="240" w:line="360" w:lineRule="auto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Halaman Detail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Instance</w:t>
      </w:r>
    </w:p>
    <w:p w14:paraId="453204FE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35B21086" wp14:editId="0B30C0EC">
            <wp:extent cx="5039995" cy="3458549"/>
            <wp:effectExtent l="0" t="0" r="8255" b="8890"/>
            <wp:docPr id="14" name="Picture 14" descr="C:\Users\USER\Downloads\Group 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C:\Users\USER\Downloads\Group 9.png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34585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F6599E" w14:textId="77777777" w:rsidR="007B676F" w:rsidRPr="00001F3B" w:rsidRDefault="007B676F" w:rsidP="007B676F">
      <w:pPr>
        <w:pStyle w:val="Caption"/>
        <w:rPr>
          <w:rFonts w:eastAsia="Times New Roman" w:cs="Times New Roman"/>
          <w:b/>
          <w:szCs w:val="24"/>
        </w:rPr>
      </w:pPr>
      <w:bookmarkStart w:id="103" w:name="_Ref40802742"/>
      <w:bookmarkStart w:id="104" w:name="_Toc43599398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  <w:bookmarkEnd w:id="103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Rancang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ntarmuka</w:t>
      </w:r>
      <w:proofErr w:type="spellEnd"/>
      <w:r w:rsidRPr="00001F3B">
        <w:rPr>
          <w:rFonts w:eastAsia="Times New Roman" w:cs="Times New Roman"/>
          <w:szCs w:val="24"/>
        </w:rPr>
        <w:t xml:space="preserve"> Halaman Detail </w:t>
      </w:r>
      <w:r w:rsidRPr="00001F3B">
        <w:rPr>
          <w:rFonts w:eastAsia="Times New Roman" w:cs="Times New Roman"/>
          <w:i w:val="0"/>
          <w:szCs w:val="24"/>
        </w:rPr>
        <w:t>Instance</w:t>
      </w:r>
      <w:bookmarkEnd w:id="104"/>
    </w:p>
    <w:p w14:paraId="47D8D7F7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2742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4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etail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instances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etai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instances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c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4E20934" w14:textId="77777777" w:rsidR="007B676F" w:rsidRPr="00001F3B" w:rsidRDefault="007B676F" w:rsidP="007B676F">
      <w:pPr>
        <w:pStyle w:val="ListParagraph"/>
        <w:numPr>
          <w:ilvl w:val="0"/>
          <w:numId w:val="32"/>
        </w:numPr>
        <w:spacing w:before="240" w:line="360" w:lineRule="auto"/>
        <w:ind w:left="709"/>
        <w:jc w:val="both"/>
        <w:rPr>
          <w:rFonts w:ascii="Times New Roman" w:eastAsia="Times New Roman" w:hAnsi="Times New Roman" w:cs="Times New Roman"/>
          <w:i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Fitur-Fitur pada </w:t>
      </w:r>
      <w:proofErr w:type="spellStart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Sistem</w:t>
      </w:r>
      <w:proofErr w:type="spellEnd"/>
    </w:p>
    <w:p w14:paraId="4E87EE00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803848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5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itur-fit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di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. Fitur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mb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ide-id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FC2553C" w14:textId="77777777" w:rsidR="007B676F" w:rsidRPr="00001F3B" w:rsidRDefault="007B676F" w:rsidP="007B676F">
      <w:pPr>
        <w:pStyle w:val="Caption"/>
        <w:keepNext/>
      </w:pPr>
      <w:bookmarkStart w:id="105" w:name="_Ref40803848"/>
      <w:bookmarkStart w:id="106" w:name="_Ref40803839"/>
      <w:bookmarkStart w:id="107" w:name="_Toc41332490"/>
      <w:proofErr w:type="spellStart"/>
      <w:r w:rsidRPr="00001F3B">
        <w:lastRenderedPageBreak/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bookmarkEnd w:id="105"/>
      <w:r w:rsidRPr="00001F3B">
        <w:rPr>
          <w:rFonts w:eastAsia="Times New Roman" w:cs="Times New Roman"/>
          <w:szCs w:val="24"/>
        </w:rPr>
        <w:t xml:space="preserve"> Fitur-Fitur pada </w:t>
      </w:r>
      <w:proofErr w:type="spellStart"/>
      <w:r w:rsidRPr="00001F3B">
        <w:rPr>
          <w:rFonts w:eastAsia="Times New Roman" w:cs="Times New Roman"/>
          <w:szCs w:val="24"/>
        </w:rPr>
        <w:t>Sistem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Manajeme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proofErr w:type="spellEnd"/>
      <w:r w:rsidRPr="00001F3B">
        <w:rPr>
          <w:rFonts w:eastAsia="Times New Roman" w:cs="Times New Roman"/>
          <w:szCs w:val="24"/>
        </w:rPr>
        <w:t xml:space="preserve"> Gamelan Bali</w:t>
      </w:r>
      <w:bookmarkEnd w:id="106"/>
      <w:bookmarkEnd w:id="107"/>
    </w:p>
    <w:tbl>
      <w:tblPr>
        <w:tblW w:w="8070" w:type="dxa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585"/>
        <w:gridCol w:w="1815"/>
        <w:gridCol w:w="2410"/>
        <w:gridCol w:w="3260"/>
      </w:tblGrid>
      <w:tr w:rsidR="007B676F" w:rsidRPr="00001F3B" w14:paraId="0D0CFE35" w14:textId="77777777" w:rsidTr="007B676F">
        <w:tc>
          <w:tcPr>
            <w:tcW w:w="58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4CB37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18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8DBFD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Fungsionalitas</w:t>
            </w:r>
            <w:proofErr w:type="spellEnd"/>
          </w:p>
        </w:tc>
        <w:tc>
          <w:tcPr>
            <w:tcW w:w="24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04517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ujuan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B670A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Deskripsi</w:t>
            </w:r>
            <w:proofErr w:type="spellEnd"/>
          </w:p>
        </w:tc>
      </w:tr>
      <w:tr w:rsidR="007B676F" w:rsidRPr="00001F3B" w14:paraId="622A1AAA" w14:textId="77777777" w:rsidTr="007B676F">
        <w:tc>
          <w:tcPr>
            <w:tcW w:w="58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80F69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8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80052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</w:p>
        </w:tc>
        <w:tc>
          <w:tcPr>
            <w:tcW w:w="24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653436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gar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ser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tiap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ag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terdapa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4E694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User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tiap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ag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ad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gkli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tiap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taut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ingin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car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kesinambung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7B676F" w:rsidRPr="00001F3B" w14:paraId="0D612D1A" w14:textId="77777777" w:rsidTr="007B676F">
        <w:tc>
          <w:tcPr>
            <w:tcW w:w="58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44DE35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8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B177CE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</w:p>
        </w:tc>
        <w:tc>
          <w:tcPr>
            <w:tcW w:w="241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F1FDD9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Agar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user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ag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ingin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dasar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variabel-variabe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tertentu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85001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User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uatu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ag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etahu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ingi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cari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masuk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variabel-variabe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terkait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. 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relev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variabel-variabe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belumny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masuk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t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640C0181" w14:textId="77777777" w:rsidR="007B676F" w:rsidRPr="00001F3B" w:rsidRDefault="007B676F" w:rsidP="007B6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BA2A182" w14:textId="77777777" w:rsidR="007B676F" w:rsidRPr="00001F3B" w:rsidRDefault="007B676F" w:rsidP="007B676F">
      <w:pPr>
        <w:pStyle w:val="Heading3"/>
        <w:ind w:left="709"/>
      </w:pPr>
      <w:bookmarkStart w:id="108" w:name="_Toc61250846"/>
      <w:r w:rsidRPr="00001F3B">
        <w:t xml:space="preserve">Evaluasi </w:t>
      </w:r>
      <w:r w:rsidRPr="00001F3B">
        <w:rPr>
          <w:i/>
        </w:rPr>
        <w:t>Prototype</w:t>
      </w:r>
      <w:bookmarkEnd w:id="108"/>
    </w:p>
    <w:p w14:paraId="691AC46D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prototype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prototype</w:t>
      </w:r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ingi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revi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nyat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 </w:t>
      </w:r>
    </w:p>
    <w:p w14:paraId="42EE7F63" w14:textId="77777777" w:rsidR="007B676F" w:rsidRPr="00001F3B" w:rsidRDefault="007B676F" w:rsidP="007B676F">
      <w:pPr>
        <w:pStyle w:val="Heading3"/>
        <w:ind w:left="709"/>
      </w:pPr>
      <w:bookmarkStart w:id="109" w:name="_Toc61250847"/>
      <w:r w:rsidRPr="00001F3B">
        <w:t>Pembangunan Sistem</w:t>
      </w:r>
      <w:bookmarkEnd w:id="109"/>
    </w:p>
    <w:p w14:paraId="5299C11F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tau </w:t>
      </w:r>
      <w:r w:rsidRPr="00001F3B">
        <w:rPr>
          <w:rFonts w:ascii="Times New Roman" w:hAnsi="Times New Roman" w:cs="Times New Roman"/>
          <w:i/>
          <w:sz w:val="24"/>
          <w:szCs w:val="24"/>
        </w:rPr>
        <w:t>prototyp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Pembangun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6F929907" w14:textId="77777777" w:rsidR="007B676F" w:rsidRPr="00001F3B" w:rsidRDefault="007B676F" w:rsidP="007B676F">
      <w:pPr>
        <w:numPr>
          <w:ilvl w:val="0"/>
          <w:numId w:val="28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Penyi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tégé 4.3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reasoni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inferen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ekspo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file OWL (</w:t>
      </w:r>
      <w:r w:rsidRPr="00001F3B">
        <w:rPr>
          <w:rFonts w:ascii="Times New Roman" w:hAnsi="Times New Roman" w:cs="Times New Roman"/>
          <w:i/>
          <w:sz w:val="24"/>
          <w:szCs w:val="24"/>
        </w:rPr>
        <w:t>web ontology language</w:t>
      </w:r>
      <w:r w:rsidRPr="00001F3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ukta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6605886B" w14:textId="77777777" w:rsidR="007B676F" w:rsidRPr="00001F3B" w:rsidRDefault="007B676F" w:rsidP="007B676F">
      <w:pPr>
        <w:numPr>
          <w:ilvl w:val="0"/>
          <w:numId w:val="28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environment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deployment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environment </w:t>
      </w:r>
      <w:r w:rsidRPr="00001F3B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tau laptop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localhost</w:t>
      </w:r>
      <w:r w:rsidRPr="00001F3B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pache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erl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pache Jen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tind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serve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pache Jen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tau laptop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localhost</w:t>
      </w:r>
      <w:r w:rsidRPr="00001F3B">
        <w:rPr>
          <w:rFonts w:ascii="Times New Roman" w:hAnsi="Times New Roman" w:cs="Times New Roman"/>
          <w:sz w:val="24"/>
          <w:szCs w:val="24"/>
        </w:rPr>
        <w:t>)</w:t>
      </w:r>
      <w:r w:rsidRPr="00001F3B">
        <w:rPr>
          <w:rFonts w:ascii="Times New Roman" w:hAnsi="Times New Roman" w:cs="Times New Roman"/>
          <w:i/>
          <w:sz w:val="24"/>
          <w:szCs w:val="24"/>
        </w:rPr>
        <w:t>.</w:t>
      </w:r>
    </w:p>
    <w:p w14:paraId="7D4F59D8" w14:textId="77777777" w:rsidR="007B676F" w:rsidRPr="00001F3B" w:rsidRDefault="007B676F" w:rsidP="007B676F">
      <w:pPr>
        <w:numPr>
          <w:ilvl w:val="0"/>
          <w:numId w:val="28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kode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kode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library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asyRDF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HP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query </w:t>
      </w:r>
      <w:r w:rsidRPr="00001F3B">
        <w:rPr>
          <w:rFonts w:ascii="Times New Roman" w:hAnsi="Times New Roman" w:cs="Times New Roman"/>
          <w:sz w:val="24"/>
          <w:szCs w:val="24"/>
        </w:rPr>
        <w:t xml:space="preserve">SPARQL. </w:t>
      </w:r>
      <w:r w:rsidRPr="00001F3B">
        <w:rPr>
          <w:rFonts w:ascii="Times New Roman" w:hAnsi="Times New Roman" w:cs="Times New Roman"/>
          <w:i/>
          <w:sz w:val="24"/>
          <w:szCs w:val="24"/>
        </w:rPr>
        <w:t>Library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asyRDF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parser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file OWL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68369FAA" w14:textId="77777777" w:rsidR="007B676F" w:rsidRPr="00001F3B" w:rsidRDefault="007B676F" w:rsidP="007B676F">
      <w:pPr>
        <w:numPr>
          <w:ilvl w:val="0"/>
          <w:numId w:val="28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yiap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environment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runn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nline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online</w:t>
      </w:r>
      <w:r w:rsidRPr="00001F3B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kutsert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b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platform</w:t>
      </w:r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ed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oogle Cloud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virtual server host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 dan Vesta Control Pan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control pan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virtual 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. Google Cloud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virtual serve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reliabilitas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y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oogle Cloud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rati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ah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Vesta Control Pan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control pan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virtual 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ratis (</w:t>
      </w:r>
      <w:r w:rsidRPr="00001F3B">
        <w:rPr>
          <w:rFonts w:ascii="Times New Roman" w:hAnsi="Times New Roman" w:cs="Times New Roman"/>
          <w:i/>
          <w:sz w:val="24"/>
          <w:szCs w:val="24"/>
        </w:rPr>
        <w:t>open source</w:t>
      </w:r>
      <w:r w:rsidRPr="00001F3B">
        <w:rPr>
          <w:rFonts w:ascii="Times New Roman" w:hAnsi="Times New Roman" w:cs="Times New Roman"/>
          <w:sz w:val="24"/>
          <w:szCs w:val="24"/>
        </w:rPr>
        <w:t>)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i/>
          <w:sz w:val="24"/>
          <w:szCs w:val="24"/>
        </w:rPr>
        <w:t>.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virtual 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Vesta Control Panel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al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pache Jen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hAnsi="Times New Roman" w:cs="Times New Roman"/>
          <w:i/>
          <w:sz w:val="24"/>
          <w:szCs w:val="24"/>
        </w:rPr>
        <w:t>virtual 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. Setelah </w:t>
      </w:r>
      <w:r w:rsidRPr="00001F3B">
        <w:rPr>
          <w:rFonts w:ascii="Times New Roman" w:hAnsi="Times New Roman" w:cs="Times New Roman"/>
          <w:i/>
          <w:sz w:val="24"/>
          <w:szCs w:val="24"/>
        </w:rPr>
        <w:lastRenderedPageBreak/>
        <w:t xml:space="preserve">environment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source code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ungg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virtual 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File Manager pada Vesta Control Panel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ngg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virtual serve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online </w:t>
      </w:r>
      <w:r w:rsidRPr="00001F3B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 xml:space="preserve">request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server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29821B0" w14:textId="77777777" w:rsidR="007B676F" w:rsidRPr="00001F3B" w:rsidRDefault="007B676F" w:rsidP="007B676F">
      <w:pPr>
        <w:pStyle w:val="Heading3"/>
        <w:ind w:left="709"/>
      </w:pPr>
      <w:bookmarkStart w:id="110" w:name="_Toc61250848"/>
      <w:r w:rsidRPr="00001F3B">
        <w:t>Pengujian Sistem</w:t>
      </w:r>
      <w:bookmarkEnd w:id="110"/>
    </w:p>
    <w:p w14:paraId="71512A1C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eastAsia="MS Mincho" w:hAnsi="Times New Roman" w:cs="Times New Roman"/>
          <w:color w:val="000000"/>
          <w:sz w:val="24"/>
          <w:lang w:eastAsia="ja-JP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etela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online</w:t>
      </w:r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 </w:t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ubb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ap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enario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</w:rPr>
        <w:t>2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,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Black-Box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51C977D2" w14:textId="77777777" w:rsidR="007B676F" w:rsidRPr="00001F3B" w:rsidRDefault="007B676F" w:rsidP="007B676F">
      <w:pPr>
        <w:numPr>
          <w:ilvl w:val="0"/>
          <w:numId w:val="33"/>
        </w:numPr>
        <w:spacing w:line="360" w:lineRule="auto"/>
        <w:ind w:left="709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</w:p>
    <w:p w14:paraId="390692AC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Black-Box Testing,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user interfac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uj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pak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kseku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s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eriks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black-box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uj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amp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-proses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efini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Black-Box Test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4C35B317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3.6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eastAsia="Times New Roman" w:hAnsi="Times New Roman" w:cs="Times New Roman"/>
          <w:sz w:val="24"/>
          <w:szCs w:val="24"/>
        </w:rPr>
        <w:t xml:space="preserve"> 3.7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ap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enario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black-box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and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black-box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32454B1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63D1F43F" w14:textId="77777777" w:rsidR="007B676F" w:rsidRPr="00001F3B" w:rsidRDefault="007B676F" w:rsidP="007B676F">
      <w:pPr>
        <w:pStyle w:val="Caption"/>
        <w:keepNext/>
      </w:pPr>
      <w:bookmarkStart w:id="111" w:name="_Toc41332491"/>
      <w:proofErr w:type="spellStart"/>
      <w:r w:rsidRPr="00001F3B">
        <w:lastRenderedPageBreak/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Skenario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r w:rsidRPr="00001F3B">
        <w:rPr>
          <w:rFonts w:eastAsia="Times New Roman" w:cs="Times New Roman"/>
          <w:i w:val="0"/>
          <w:szCs w:val="24"/>
        </w:rPr>
        <w:t xml:space="preserve">Black-Box Testing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111"/>
      <w:proofErr w:type="spellEnd"/>
    </w:p>
    <w:tbl>
      <w:tblPr>
        <w:tblW w:w="901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600"/>
        <w:gridCol w:w="1080"/>
        <w:gridCol w:w="2475"/>
        <w:gridCol w:w="900"/>
        <w:gridCol w:w="2325"/>
        <w:gridCol w:w="1635"/>
      </w:tblGrid>
      <w:tr w:rsidR="007B676F" w:rsidRPr="00001F3B" w14:paraId="42462BE6" w14:textId="77777777" w:rsidTr="007B676F">
        <w:trPr>
          <w:trHeight w:val="440"/>
          <w:jc w:val="center"/>
        </w:trPr>
        <w:tc>
          <w:tcPr>
            <w:tcW w:w="5055" w:type="dxa"/>
            <w:gridSpan w:val="4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8940EF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ebutu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F1</w:t>
            </w:r>
          </w:p>
        </w:tc>
        <w:tc>
          <w:tcPr>
            <w:tcW w:w="3960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0E2FA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uj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U20</w:t>
            </w:r>
          </w:p>
        </w:tc>
      </w:tr>
      <w:tr w:rsidR="007B676F" w:rsidRPr="00001F3B" w14:paraId="09D0F0F9" w14:textId="77777777" w:rsidTr="007B676F">
        <w:trPr>
          <w:trHeight w:val="440"/>
          <w:jc w:val="center"/>
        </w:trPr>
        <w:tc>
          <w:tcPr>
            <w:tcW w:w="9015" w:type="dxa"/>
            <w:gridSpan w:val="6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90EEC6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: </w:t>
            </w:r>
          </w:p>
          <w:p w14:paraId="6C90CB3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</w:p>
        </w:tc>
      </w:tr>
      <w:tr w:rsidR="007B676F" w:rsidRPr="00001F3B" w14:paraId="7C6D028C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B93AD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129D9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534D47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kenario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6C7CA0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ujian</w:t>
            </w:r>
            <w:proofErr w:type="spellEnd"/>
          </w:p>
        </w:tc>
        <w:tc>
          <w:tcPr>
            <w:tcW w:w="16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9D23A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simpulan</w:t>
            </w:r>
          </w:p>
        </w:tc>
      </w:tr>
      <w:tr w:rsidR="007B676F" w:rsidRPr="00001F3B" w14:paraId="6F943FD1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D07A8F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EB2D7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1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E3BADDB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8987E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5" w:type="dxa"/>
            <w:vMerge w:val="restar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3028A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7F622070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613B2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25FA6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2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0397E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E7875B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40935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5E17A572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8357B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C9824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3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49742BE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tampil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9E85D4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4F0FA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4C330052" w14:textId="77777777" w:rsidR="007B676F" w:rsidRPr="00001F3B" w:rsidRDefault="007B676F" w:rsidP="007B676F">
      <w:pPr>
        <w:spacing w:before="240" w:line="36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5BA037EF" w14:textId="77777777" w:rsidR="007B676F" w:rsidRPr="00001F3B" w:rsidRDefault="007B676F" w:rsidP="007B676F">
      <w:pPr>
        <w:pStyle w:val="Caption"/>
        <w:keepNext/>
      </w:pPr>
      <w:bookmarkStart w:id="112" w:name="_Toc41332492"/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Skenario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r w:rsidRPr="00001F3B">
        <w:rPr>
          <w:rFonts w:eastAsia="Times New Roman" w:cs="Times New Roman"/>
          <w:i w:val="0"/>
          <w:szCs w:val="24"/>
        </w:rPr>
        <w:t xml:space="preserve">Black-Box Testing </w:t>
      </w:r>
      <w:proofErr w:type="spellStart"/>
      <w:r w:rsidRPr="00001F3B">
        <w:rPr>
          <w:rFonts w:eastAsia="Times New Roman" w:cs="Times New Roman"/>
          <w:szCs w:val="24"/>
        </w:rPr>
        <w:t>Pencari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112"/>
      <w:proofErr w:type="spellEnd"/>
    </w:p>
    <w:tbl>
      <w:tblPr>
        <w:tblW w:w="901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600"/>
        <w:gridCol w:w="1080"/>
        <w:gridCol w:w="2475"/>
        <w:gridCol w:w="900"/>
        <w:gridCol w:w="2325"/>
        <w:gridCol w:w="1635"/>
      </w:tblGrid>
      <w:tr w:rsidR="007B676F" w:rsidRPr="00001F3B" w14:paraId="239F9CB2" w14:textId="77777777" w:rsidTr="007B676F">
        <w:trPr>
          <w:trHeight w:val="440"/>
          <w:jc w:val="center"/>
        </w:trPr>
        <w:tc>
          <w:tcPr>
            <w:tcW w:w="5055" w:type="dxa"/>
            <w:gridSpan w:val="4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8EA61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ebutu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F1</w:t>
            </w:r>
          </w:p>
        </w:tc>
        <w:tc>
          <w:tcPr>
            <w:tcW w:w="3960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7877BA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uj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U21</w:t>
            </w:r>
          </w:p>
        </w:tc>
      </w:tr>
      <w:tr w:rsidR="007B676F" w:rsidRPr="00001F3B" w14:paraId="434C26B8" w14:textId="77777777" w:rsidTr="007B676F">
        <w:trPr>
          <w:trHeight w:val="440"/>
          <w:jc w:val="center"/>
        </w:trPr>
        <w:tc>
          <w:tcPr>
            <w:tcW w:w="9015" w:type="dxa"/>
            <w:gridSpan w:val="6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4B293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: </w:t>
            </w:r>
          </w:p>
          <w:p w14:paraId="0778E09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</w:p>
        </w:tc>
      </w:tr>
      <w:tr w:rsidR="007B676F" w:rsidRPr="00001F3B" w14:paraId="4DCC109F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7626F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EC21F4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360A0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kenario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C2BB3B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ujian</w:t>
            </w:r>
            <w:proofErr w:type="spellEnd"/>
          </w:p>
        </w:tc>
        <w:tc>
          <w:tcPr>
            <w:tcW w:w="16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3995E8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simpulan</w:t>
            </w:r>
          </w:p>
        </w:tc>
      </w:tr>
      <w:tr w:rsidR="007B676F" w:rsidRPr="00001F3B" w14:paraId="3A4F1134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8A68AB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2457F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1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5503FA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2A6D31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5" w:type="dxa"/>
            <w:vMerge w:val="restar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FD090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7F90FEFF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653C75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712369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2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0C4C8E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85BE01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ind w:left="36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7AFD52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23C80184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89387E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ED282B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3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CED647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tampil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A334B9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E6F81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4AEEEE28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</w:p>
    <w:p w14:paraId="4B336021" w14:textId="77777777" w:rsidR="007B676F" w:rsidRPr="00001F3B" w:rsidRDefault="007B676F" w:rsidP="007B676F">
      <w:pPr>
        <w:numPr>
          <w:ilvl w:val="0"/>
          <w:numId w:val="33"/>
        </w:numPr>
        <w:spacing w:line="360" w:lineRule="auto"/>
        <w:ind w:left="709"/>
        <w:jc w:val="both"/>
        <w:rPr>
          <w:rFonts w:ascii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Akurasi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  <w:lang w:val="en-ID"/>
        </w:rPr>
        <w:t>Sistem</w:t>
      </w:r>
      <w:proofErr w:type="spellEnd"/>
    </w:p>
    <w:p w14:paraId="0CFBA58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akur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has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iCs/>
          <w:sz w:val="24"/>
          <w:szCs w:val="24"/>
        </w:rPr>
        <w:t xml:space="preserve">semantic browsing </w:t>
      </w:r>
      <w:r w:rsidRPr="00001F3B">
        <w:rPr>
          <w:rFonts w:ascii="Times New Roman" w:hAnsi="Times New Roman" w:cs="Times New Roman"/>
          <w:sz w:val="24"/>
          <w:szCs w:val="24"/>
        </w:rPr>
        <w:t xml:space="preserve">dan </w:t>
      </w:r>
      <w:r w:rsidRPr="00001F3B">
        <w:rPr>
          <w:rFonts w:ascii="Times New Roman" w:hAnsi="Times New Roman" w:cs="Times New Roman"/>
          <w:i/>
          <w:iCs/>
          <w:sz w:val="24"/>
          <w:szCs w:val="24"/>
        </w:rPr>
        <w:t>semantic search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D0A408D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ekr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kumpul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unda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ur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ngkah-langk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Setela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brows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search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-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D5B3B8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ksplor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u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lain)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ue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3006E5B6" w14:textId="77777777" w:rsidR="007B676F" w:rsidRPr="00001F3B" w:rsidRDefault="007B676F" w:rsidP="007B676F">
      <w:pPr>
        <w:numPr>
          <w:ilvl w:val="0"/>
          <w:numId w:val="35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u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d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!</w:t>
      </w:r>
    </w:p>
    <w:p w14:paraId="13A737C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Gambar 3.15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l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1113C422" w14:textId="77777777" w:rsidR="007B676F" w:rsidRPr="00001F3B" w:rsidRDefault="007B676F" w:rsidP="007B676F">
      <w:pPr>
        <w:keepNext/>
        <w:spacing w:line="360" w:lineRule="auto"/>
        <w:ind w:left="-630"/>
        <w:jc w:val="center"/>
      </w:pPr>
      <w:r w:rsidRPr="00001F3B">
        <w:rPr>
          <w:noProof/>
        </w:rPr>
        <w:drawing>
          <wp:inline distT="0" distB="0" distL="0" distR="0" wp14:anchorId="6865C1D9" wp14:editId="22CA90CE">
            <wp:extent cx="5839233" cy="138022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8486" cy="13942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5802FA" w14:textId="77777777" w:rsidR="007B676F" w:rsidRPr="00001F3B" w:rsidRDefault="007B676F" w:rsidP="007B676F">
      <w:pPr>
        <w:pStyle w:val="Caption"/>
        <w:rPr>
          <w:rFonts w:cs="Times New Roman"/>
          <w:szCs w:val="24"/>
        </w:rPr>
      </w:pPr>
      <w:bookmarkStart w:id="113" w:name="_Toc43599399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  <w:r w:rsidRPr="00001F3B">
        <w:rPr>
          <w:rFonts w:cs="Times New Roman"/>
          <w:i w:val="0"/>
          <w:szCs w:val="24"/>
        </w:rPr>
        <w:t xml:space="preserve"> Diagram </w:t>
      </w:r>
      <w:proofErr w:type="spellStart"/>
      <w:r w:rsidRPr="00001F3B">
        <w:rPr>
          <w:rFonts w:cs="Times New Roman"/>
          <w:i w:val="0"/>
          <w:szCs w:val="24"/>
        </w:rPr>
        <w:t>Alir</w:t>
      </w:r>
      <w:proofErr w:type="spellEnd"/>
      <w:r w:rsidRPr="00001F3B">
        <w:rPr>
          <w:rFonts w:cs="Times New Roman"/>
          <w:i w:val="0"/>
          <w:szCs w:val="24"/>
        </w:rPr>
        <w:t xml:space="preserve"> Proses </w:t>
      </w:r>
      <w:proofErr w:type="spellStart"/>
      <w:r w:rsidRPr="00001F3B">
        <w:rPr>
          <w:rFonts w:cs="Times New Roman"/>
          <w:i w:val="0"/>
          <w:szCs w:val="24"/>
        </w:rPr>
        <w:t>Pengujian</w:t>
      </w:r>
      <w:proofErr w:type="spellEnd"/>
      <w:r w:rsidRPr="00001F3B">
        <w:rPr>
          <w:rFonts w:cs="Times New Roman"/>
          <w:i w:val="0"/>
          <w:szCs w:val="24"/>
        </w:rPr>
        <w:t xml:space="preserve"> </w:t>
      </w:r>
      <w:proofErr w:type="spellStart"/>
      <w:r w:rsidRPr="00001F3B">
        <w:rPr>
          <w:rFonts w:cs="Times New Roman"/>
          <w:i w:val="0"/>
          <w:szCs w:val="24"/>
        </w:rPr>
        <w:t>Penjelajahan</w:t>
      </w:r>
      <w:proofErr w:type="spellEnd"/>
      <w:r w:rsidRPr="00001F3B">
        <w:rPr>
          <w:rFonts w:cs="Times New Roman"/>
          <w:i w:val="0"/>
          <w:szCs w:val="24"/>
        </w:rPr>
        <w:t xml:space="preserve"> </w:t>
      </w:r>
      <w:proofErr w:type="spellStart"/>
      <w:r w:rsidRPr="00001F3B">
        <w:rPr>
          <w:rFonts w:cs="Times New Roman"/>
          <w:i w:val="0"/>
          <w:szCs w:val="24"/>
        </w:rPr>
        <w:t>Sistem</w:t>
      </w:r>
      <w:bookmarkEnd w:id="113"/>
      <w:proofErr w:type="spellEnd"/>
    </w:p>
    <w:p w14:paraId="5176F441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Ked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poto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database</w:t>
      </w:r>
      <w:r w:rsidRPr="00001F3B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Aga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par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filter input</w:t>
      </w:r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irar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filter output</w:t>
      </w:r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kl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5B854DBC" w14:textId="77777777" w:rsidR="007B676F" w:rsidRPr="00001F3B" w:rsidRDefault="007B676F" w:rsidP="007B676F">
      <w:pPr>
        <w:numPr>
          <w:ilvl w:val="0"/>
          <w:numId w:val="36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ang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10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i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nada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lar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endro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!</w:t>
      </w:r>
    </w:p>
    <w:p w14:paraId="2404034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Gambar 3.16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l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48FDCC46" w14:textId="77777777" w:rsidR="007B676F" w:rsidRPr="00001F3B" w:rsidRDefault="007B676F" w:rsidP="007B676F">
      <w:pPr>
        <w:keepNext/>
        <w:spacing w:line="360" w:lineRule="auto"/>
        <w:ind w:left="-567"/>
        <w:jc w:val="center"/>
      </w:pPr>
      <w:r w:rsidRPr="00001F3B">
        <w:rPr>
          <w:noProof/>
        </w:rPr>
        <w:drawing>
          <wp:inline distT="0" distB="0" distL="0" distR="0" wp14:anchorId="5021E2B0" wp14:editId="3F024817">
            <wp:extent cx="5766235" cy="1362973"/>
            <wp:effectExtent l="0" t="0" r="6350" b="889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05287" cy="13722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927657" w14:textId="77777777" w:rsidR="007B676F" w:rsidRPr="00001F3B" w:rsidRDefault="007B676F" w:rsidP="007B676F">
      <w:pPr>
        <w:pStyle w:val="Caption"/>
        <w:rPr>
          <w:rFonts w:cs="Times New Roman"/>
          <w:szCs w:val="24"/>
        </w:rPr>
      </w:pPr>
      <w:bookmarkStart w:id="114" w:name="_Toc43599400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  <w:r w:rsidRPr="00001F3B">
        <w:rPr>
          <w:rFonts w:cs="Times New Roman"/>
          <w:i w:val="0"/>
          <w:szCs w:val="24"/>
        </w:rPr>
        <w:t xml:space="preserve"> Diagram </w:t>
      </w:r>
      <w:proofErr w:type="spellStart"/>
      <w:r w:rsidRPr="00001F3B">
        <w:rPr>
          <w:rFonts w:cs="Times New Roman"/>
          <w:i w:val="0"/>
          <w:szCs w:val="24"/>
        </w:rPr>
        <w:t>Alir</w:t>
      </w:r>
      <w:proofErr w:type="spellEnd"/>
      <w:r w:rsidRPr="00001F3B">
        <w:rPr>
          <w:rFonts w:cs="Times New Roman"/>
          <w:i w:val="0"/>
          <w:szCs w:val="24"/>
        </w:rPr>
        <w:t xml:space="preserve"> Proses </w:t>
      </w:r>
      <w:proofErr w:type="spellStart"/>
      <w:r w:rsidRPr="00001F3B">
        <w:rPr>
          <w:rFonts w:cs="Times New Roman"/>
          <w:i w:val="0"/>
          <w:szCs w:val="24"/>
        </w:rPr>
        <w:t>Pengujian</w:t>
      </w:r>
      <w:proofErr w:type="spellEnd"/>
      <w:r w:rsidRPr="00001F3B">
        <w:rPr>
          <w:rFonts w:cs="Times New Roman"/>
          <w:i w:val="0"/>
          <w:szCs w:val="24"/>
        </w:rPr>
        <w:t xml:space="preserve"> </w:t>
      </w:r>
      <w:proofErr w:type="spellStart"/>
      <w:r w:rsidRPr="00001F3B">
        <w:rPr>
          <w:rFonts w:cs="Times New Roman"/>
          <w:i w:val="0"/>
          <w:szCs w:val="24"/>
        </w:rPr>
        <w:t>Pencarian</w:t>
      </w:r>
      <w:proofErr w:type="spellEnd"/>
      <w:r w:rsidRPr="00001F3B">
        <w:rPr>
          <w:rFonts w:cs="Times New Roman"/>
          <w:i w:val="0"/>
          <w:szCs w:val="24"/>
        </w:rPr>
        <w:t xml:space="preserve"> </w:t>
      </w:r>
      <w:proofErr w:type="spellStart"/>
      <w:r w:rsidRPr="00001F3B">
        <w:rPr>
          <w:rFonts w:cs="Times New Roman"/>
          <w:i w:val="0"/>
          <w:szCs w:val="24"/>
        </w:rPr>
        <w:t>Sistem</w:t>
      </w:r>
      <w:bookmarkEnd w:id="114"/>
      <w:proofErr w:type="spellEnd"/>
    </w:p>
    <w:p w14:paraId="4CD2CA6F" w14:textId="77777777" w:rsidR="007B676F" w:rsidRPr="00001F3B" w:rsidRDefault="007B676F" w:rsidP="007B676F">
      <w:pPr>
        <w:pStyle w:val="Heading3"/>
        <w:ind w:left="709"/>
      </w:pPr>
      <w:bookmarkStart w:id="115" w:name="_Toc61250849"/>
      <w:r w:rsidRPr="00001F3B">
        <w:t>Evaluasi Sistem</w:t>
      </w:r>
      <w:bookmarkEnd w:id="115"/>
    </w:p>
    <w:p w14:paraId="4DACF491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eastAsia="MS Mincho" w:hAnsi="Times New Roman" w:cs="Times New Roman"/>
          <w:color w:val="000000"/>
          <w:sz w:val="24"/>
          <w:lang w:eastAsia="ja-JP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gunak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and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r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bermanfa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</w:p>
    <w:p w14:paraId="7F2F3C4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eastAsia="MS Mincho" w:hAnsi="Times New Roman" w:cs="Times New Roman"/>
          <w:color w:val="000000"/>
          <w:sz w:val="24"/>
          <w:lang w:eastAsia="ja-JP"/>
        </w:rPr>
      </w:pP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Evalua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in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rancang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untuk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nila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rsep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ggun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tentang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dan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mudah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g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istem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anajeme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getahu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.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yang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rasa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definisi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baga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"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jauh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mana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seorang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rcay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bahw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lastRenderedPageBreak/>
        <w:t>mengguna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istem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tertentu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a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ningkat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inerj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kerjaanny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"</w: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begin"/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instrText xml:space="preserve"> ADDIN EN.CITE &lt;EndNote&gt;&lt;Cite&gt;&lt;Author&gt;Davis&lt;/Author&gt;&lt;Year&gt;1989&lt;/Year&gt;&lt;RecNum&gt;0&lt;/RecNum&gt;&lt;IDText&gt;Perceived Usefulness, Perceived Ease of Use, and User Acceptance of Information Technology&lt;/IDText&gt;&lt;DisplayText&gt;(Davis, 1989)&lt;/DisplayText&gt;&lt;record&gt;&lt;ref-type name="Journal Article"&gt;17&lt;/ref-type&gt;&lt;contributors&gt;&lt;authors&gt;&lt;author&gt;Davis, F. D.&lt;/author&gt;&lt;/authors&gt;&lt;/contributors&gt;&lt;titles&gt;&lt;title&gt;Perceived Usefulness, Perceived Ease of Use, and User Acceptance of Information Technology&lt;/title&gt;&lt;secondary-title&gt;MIS Quarterly&lt;/secondary-title&gt;&lt;/titles&gt;&lt;dates&gt;&lt;year&gt;1989&lt;/year&gt;&lt;/dates&gt;&lt;pages&gt;319-340&lt;/pages&gt;&lt;/record&gt;&lt;/Cite&gt;&lt;/EndNote&gt;</w:instrTex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separate"/>
      </w:r>
      <w:r>
        <w:rPr>
          <w:rFonts w:ascii="Times New Roman" w:eastAsia="MS Mincho" w:hAnsi="Times New Roman" w:cs="Times New Roman"/>
          <w:noProof/>
          <w:color w:val="000000"/>
          <w:sz w:val="24"/>
          <w:lang w:eastAsia="ja-JP"/>
        </w:rPr>
        <w:t>(Davis, 1989)</w: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end"/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.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dang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rsep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mudah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g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ngacu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pada "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jauh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mana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seorang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rcay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bahw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ngguna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istem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tertentu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a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bebas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ar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upay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"</w: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begin"/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instrText xml:space="preserve"> ADDIN EN.CITE &lt;EndNote&gt;&lt;Cite&gt;&lt;Author&gt;Davis&lt;/Author&gt;&lt;Year&gt;1989&lt;/Year&gt;&lt;RecNum&gt;0&lt;/RecNum&gt;&lt;IDText&gt;Perceived Usefulness, Perceived Ease of Use, and User Acceptance of Information Technology&lt;/IDText&gt;&lt;DisplayText&gt;(Davis, 1989)&lt;/DisplayText&gt;&lt;record&gt;&lt;ref-type name="Journal Article"&gt;17&lt;/ref-type&gt;&lt;contributors&gt;&lt;authors&gt;&lt;author&gt;Davis, F. D.&lt;/author&gt;&lt;/authors&gt;&lt;/contributors&gt;&lt;titles&gt;&lt;title&gt;Perceived Usefulness, Perceived Ease of Use, and User Acceptance of Information Technology&lt;/title&gt;&lt;secondary-title&gt;MIS Quarterly&lt;/secondary-title&gt;&lt;/titles&gt;&lt;dates&gt;&lt;year&gt;1989&lt;/year&gt;&lt;/dates&gt;&lt;pages&gt;319-340&lt;/pages&gt;&lt;/record&gt;&lt;/Cite&gt;&lt;/EndNote&gt;</w:instrTex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separate"/>
      </w:r>
      <w:r>
        <w:rPr>
          <w:rFonts w:ascii="Times New Roman" w:eastAsia="MS Mincho" w:hAnsi="Times New Roman" w:cs="Times New Roman"/>
          <w:noProof/>
          <w:color w:val="000000"/>
          <w:sz w:val="24"/>
          <w:lang w:eastAsia="ja-JP"/>
        </w:rPr>
        <w:t>(Davis, 1989)</w: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end"/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.</w:t>
      </w:r>
    </w:p>
    <w:p w14:paraId="5227AB28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Gambar 3.17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agra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l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56DE0F0C" w14:textId="77777777" w:rsidR="007B676F" w:rsidRPr="00001F3B" w:rsidRDefault="007B676F" w:rsidP="007B676F">
      <w:pPr>
        <w:keepNext/>
        <w:spacing w:line="360" w:lineRule="auto"/>
        <w:ind w:left="-426"/>
        <w:jc w:val="center"/>
      </w:pPr>
      <w:r w:rsidRPr="00001F3B">
        <w:rPr>
          <w:noProof/>
        </w:rPr>
        <w:drawing>
          <wp:inline distT="0" distB="0" distL="0" distR="0" wp14:anchorId="55945F23" wp14:editId="3812B82D">
            <wp:extent cx="5760000" cy="1016631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000" cy="10166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F42052" w14:textId="77777777" w:rsidR="007B676F" w:rsidRPr="00001F3B" w:rsidRDefault="007B676F" w:rsidP="007B676F">
      <w:pPr>
        <w:pStyle w:val="Caption"/>
        <w:rPr>
          <w:rFonts w:eastAsia="MS Mincho" w:cs="Times New Roman"/>
          <w:color w:val="000000"/>
          <w:lang w:eastAsia="ja-JP"/>
        </w:rPr>
      </w:pPr>
      <w:bookmarkStart w:id="116" w:name="_Toc43599401"/>
      <w:r w:rsidRPr="00001F3B">
        <w:t xml:space="preserve">Gambar 3. </w:t>
      </w:r>
      <w:r>
        <w:rPr>
          <w:noProof/>
        </w:rPr>
        <w:fldChar w:fldCharType="begin"/>
      </w:r>
      <w:r>
        <w:rPr>
          <w:noProof/>
        </w:rPr>
        <w:instrText xml:space="preserve"> SEQ Gambar_3. \* ARABIC </w:instrText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  <w:r w:rsidRPr="00001F3B">
        <w:rPr>
          <w:rFonts w:cs="Times New Roman"/>
          <w:i w:val="0"/>
          <w:szCs w:val="24"/>
        </w:rPr>
        <w:t xml:space="preserve"> Diagram </w:t>
      </w:r>
      <w:proofErr w:type="spellStart"/>
      <w:r w:rsidRPr="00001F3B">
        <w:rPr>
          <w:rFonts w:cs="Times New Roman"/>
          <w:i w:val="0"/>
          <w:szCs w:val="24"/>
        </w:rPr>
        <w:t>Alir</w:t>
      </w:r>
      <w:proofErr w:type="spellEnd"/>
      <w:r w:rsidRPr="00001F3B">
        <w:rPr>
          <w:rFonts w:cs="Times New Roman"/>
          <w:i w:val="0"/>
          <w:szCs w:val="24"/>
        </w:rPr>
        <w:t xml:space="preserve"> Proses </w:t>
      </w:r>
      <w:proofErr w:type="spellStart"/>
      <w:r w:rsidRPr="00001F3B">
        <w:rPr>
          <w:rFonts w:cs="Times New Roman"/>
          <w:i w:val="0"/>
          <w:szCs w:val="24"/>
        </w:rPr>
        <w:t>Evaluasi</w:t>
      </w:r>
      <w:proofErr w:type="spellEnd"/>
      <w:r w:rsidRPr="00001F3B">
        <w:rPr>
          <w:rFonts w:cs="Times New Roman"/>
          <w:i w:val="0"/>
          <w:szCs w:val="24"/>
        </w:rPr>
        <w:t xml:space="preserve"> </w:t>
      </w:r>
      <w:proofErr w:type="spellStart"/>
      <w:r w:rsidRPr="00001F3B">
        <w:rPr>
          <w:rFonts w:cs="Times New Roman"/>
          <w:i w:val="0"/>
          <w:szCs w:val="24"/>
        </w:rPr>
        <w:t>Sistem</w:t>
      </w:r>
      <w:bookmarkEnd w:id="116"/>
      <w:proofErr w:type="spellEnd"/>
    </w:p>
    <w:p w14:paraId="73889EE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eastAsia="MS Mincho" w:hAnsi="Times New Roman" w:cs="Times New Roman"/>
          <w:color w:val="000000"/>
          <w:sz w:val="24"/>
          <w:lang w:eastAsia="ja-JP"/>
        </w:rPr>
      </w:pP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Proses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evalua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dan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analisis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jabar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baga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berikut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. Setelah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laku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tugas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elusur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dan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cari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,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lanjut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eng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sert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njawab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rangkai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rtany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ngena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mudah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g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dan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istem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anajeme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getahu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.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ulis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mengadop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uesioner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yang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bangu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oleh Davis</w: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begin"/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instrText xml:space="preserve"> ADDIN EN.CITE &lt;EndNote&gt;&lt;Cite ExcludeAuth="1"&gt;&lt;Author&gt;Davis&lt;/Author&gt;&lt;Year&gt;1989&lt;/Year&gt;&lt;RecNum&gt;0&lt;/RecNum&gt;&lt;IDText&gt;Perceived Usefulness, Perceived Ease of Use, and User Acceptance of Information Technology&lt;/IDText&gt;&lt;DisplayText&gt;(1989)&lt;/DisplayText&gt;&lt;record&gt;&lt;ref-type name="Journal Article"&gt;17&lt;/ref-type&gt;&lt;contributors&gt;&lt;authors&gt;&lt;author&gt;Davis, F. D.&lt;/author&gt;&lt;/authors&gt;&lt;/contributors&gt;&lt;titles&gt;&lt;title&gt;Perceived Usefulness, Perceived Ease of Use, and User Acceptance of Information Technology&lt;/title&gt;&lt;secondary-title&gt;MIS Quarterly&lt;/secondary-title&gt;&lt;/titles&gt;&lt;dates&gt;&lt;year&gt;1989&lt;/year&gt;&lt;/dates&gt;&lt;pages&gt;319-340&lt;/pages&gt;&lt;/record&gt;&lt;/Cite&gt;&lt;/EndNote&gt;</w:instrTex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separate"/>
      </w:r>
      <w:r>
        <w:rPr>
          <w:rFonts w:ascii="Times New Roman" w:eastAsia="MS Mincho" w:hAnsi="Times New Roman" w:cs="Times New Roman"/>
          <w:noProof/>
          <w:color w:val="000000"/>
          <w:sz w:val="24"/>
          <w:lang w:eastAsia="ja-JP"/>
        </w:rPr>
        <w:t>(1989)</w:t>
      </w:r>
      <w:r>
        <w:rPr>
          <w:rFonts w:ascii="Times New Roman" w:eastAsia="MS Mincho" w:hAnsi="Times New Roman" w:cs="Times New Roman"/>
          <w:color w:val="000000"/>
          <w:sz w:val="24"/>
          <w:lang w:eastAsia="ja-JP"/>
        </w:rPr>
        <w:fldChar w:fldCharType="end"/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, di mana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ulis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fokus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pada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ua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men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: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rsep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(</w:t>
      </w:r>
      <w:r w:rsidRPr="00001F3B">
        <w:rPr>
          <w:rFonts w:ascii="Times New Roman" w:eastAsia="MS Mincho" w:hAnsi="Times New Roman" w:cs="Times New Roman"/>
          <w:i/>
          <w:color w:val="000000"/>
          <w:sz w:val="24"/>
          <w:lang w:eastAsia="ja-JP"/>
        </w:rPr>
        <w:t xml:space="preserve">perceived </w:t>
      </w:r>
      <w:proofErr w:type="spellStart"/>
      <w:r w:rsidRPr="00001F3B">
        <w:rPr>
          <w:rFonts w:ascii="Times New Roman" w:eastAsia="MS Mincho" w:hAnsi="Times New Roman" w:cs="Times New Roman"/>
          <w:i/>
          <w:color w:val="000000"/>
          <w:sz w:val="24"/>
          <w:lang w:eastAsia="ja-JP"/>
        </w:rPr>
        <w:t>usefullness</w:t>
      </w:r>
      <w:proofErr w:type="spellEnd"/>
      <w:r w:rsidRPr="00001F3B">
        <w:rPr>
          <w:rFonts w:ascii="Times New Roman" w:eastAsia="MS Mincho" w:hAnsi="Times New Roman" w:cs="Times New Roman"/>
          <w:i/>
          <w:color w:val="000000"/>
          <w:sz w:val="24"/>
          <w:lang w:eastAsia="ja-JP"/>
        </w:rPr>
        <w:t xml:space="preserve">, </w:t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PU) dan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rseps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mudah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peng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(</w:t>
      </w:r>
      <w:r w:rsidRPr="00001F3B">
        <w:rPr>
          <w:rFonts w:ascii="Times New Roman" w:eastAsia="MS Mincho" w:hAnsi="Times New Roman" w:cs="Times New Roman"/>
          <w:i/>
          <w:color w:val="000000"/>
          <w:sz w:val="24"/>
          <w:lang w:eastAsia="ja-JP"/>
        </w:rPr>
        <w:t xml:space="preserve">perceived ease of use, </w:t>
      </w:r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PE).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Keguna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yang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irasakan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(PU)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terdir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dar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6 (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enam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) item,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yaitu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sebagai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 xml:space="preserve"> </w:t>
      </w:r>
      <w:proofErr w:type="spellStart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berikut</w:t>
      </w:r>
      <w:proofErr w:type="spellEnd"/>
      <w:r w:rsidRPr="00001F3B">
        <w:rPr>
          <w:rFonts w:ascii="Times New Roman" w:eastAsia="MS Mincho" w:hAnsi="Times New Roman" w:cs="Times New Roman"/>
          <w:color w:val="000000"/>
          <w:sz w:val="24"/>
          <w:lang w:eastAsia="ja-JP"/>
        </w:rPr>
        <w:t>.</w:t>
      </w:r>
    </w:p>
    <w:p w14:paraId="5B454887" w14:textId="77777777" w:rsidR="007B676F" w:rsidRPr="00001F3B" w:rsidRDefault="007B676F" w:rsidP="007B676F">
      <w:pPr>
        <w:numPr>
          <w:ilvl w:val="0"/>
          <w:numId w:val="30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0BFC54DD" w14:textId="77777777" w:rsidR="007B676F" w:rsidRPr="00001F3B" w:rsidRDefault="007B676F" w:rsidP="007B676F">
      <w:pPr>
        <w:numPr>
          <w:ilvl w:val="0"/>
          <w:numId w:val="30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inerj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6A505263" w14:textId="77777777" w:rsidR="007B676F" w:rsidRPr="00001F3B" w:rsidRDefault="007B676F" w:rsidP="007B676F">
      <w:pPr>
        <w:numPr>
          <w:ilvl w:val="0"/>
          <w:numId w:val="30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6759155" w14:textId="77777777" w:rsidR="007B676F" w:rsidRPr="00001F3B" w:rsidRDefault="007B676F" w:rsidP="007B676F">
      <w:pPr>
        <w:numPr>
          <w:ilvl w:val="0"/>
          <w:numId w:val="30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fektiv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07553CE7" w14:textId="77777777" w:rsidR="007B676F" w:rsidRPr="00001F3B" w:rsidRDefault="007B676F" w:rsidP="007B676F">
      <w:pPr>
        <w:numPr>
          <w:ilvl w:val="0"/>
          <w:numId w:val="30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6C0E2748" w14:textId="77777777" w:rsidR="007B676F" w:rsidRPr="00001F3B" w:rsidRDefault="007B676F" w:rsidP="007B676F">
      <w:pPr>
        <w:numPr>
          <w:ilvl w:val="0"/>
          <w:numId w:val="30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7605EC4A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PE) jug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6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n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) item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5C46CBE4" w14:textId="77777777" w:rsidR="007B676F" w:rsidRPr="00001F3B" w:rsidRDefault="007B676F" w:rsidP="007B676F">
      <w:pPr>
        <w:numPr>
          <w:ilvl w:val="0"/>
          <w:numId w:val="31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laj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308D128" w14:textId="77777777" w:rsidR="007B676F" w:rsidRPr="00001F3B" w:rsidRDefault="007B676F" w:rsidP="007B676F">
      <w:pPr>
        <w:numPr>
          <w:ilvl w:val="0"/>
          <w:numId w:val="31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g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44CB184" w14:textId="77777777" w:rsidR="007B676F" w:rsidRPr="00001F3B" w:rsidRDefault="007B676F" w:rsidP="007B676F">
      <w:pPr>
        <w:numPr>
          <w:ilvl w:val="0"/>
          <w:numId w:val="31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D42E175" w14:textId="77777777" w:rsidR="007B676F" w:rsidRPr="00001F3B" w:rsidRDefault="007B676F" w:rsidP="007B676F">
      <w:pPr>
        <w:numPr>
          <w:ilvl w:val="0"/>
          <w:numId w:val="31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79D00A6F" w14:textId="77777777" w:rsidR="007B676F" w:rsidRPr="00001F3B" w:rsidRDefault="007B676F" w:rsidP="007B676F">
      <w:pPr>
        <w:numPr>
          <w:ilvl w:val="0"/>
          <w:numId w:val="31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amp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3D2D48B9" w14:textId="77777777" w:rsidR="007B676F" w:rsidRPr="00001F3B" w:rsidRDefault="007B676F" w:rsidP="007B676F">
      <w:pPr>
        <w:numPr>
          <w:ilvl w:val="0"/>
          <w:numId w:val="31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D4BB98D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Item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uk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Likert 7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= 7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= 6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g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= 5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idak-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netr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) = 4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g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= 3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= 2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= 1). </w:t>
      </w:r>
    </w:p>
    <w:p w14:paraId="2D1A0F9F" w14:textId="77777777" w:rsidR="007B676F" w:rsidRPr="00001F3B" w:rsidRDefault="007B676F" w:rsidP="007B676F">
      <w:pPr>
        <w:pStyle w:val="Heading2"/>
        <w:ind w:left="709" w:hanging="709"/>
        <w:rPr>
          <w:rStyle w:val="Heading2Char"/>
          <w:b/>
        </w:rPr>
      </w:pPr>
      <w:bookmarkStart w:id="117" w:name="_Toc61250850"/>
      <w:proofErr w:type="spellStart"/>
      <w:r w:rsidRPr="00001F3B">
        <w:rPr>
          <w:rStyle w:val="Heading2Char"/>
          <w:b/>
          <w:lang w:val="en-US"/>
        </w:rPr>
        <w:t>Tahap</w:t>
      </w:r>
      <w:proofErr w:type="spellEnd"/>
      <w:r w:rsidRPr="00001F3B">
        <w:rPr>
          <w:rStyle w:val="Heading2Char"/>
          <w:b/>
          <w:lang w:val="en-US"/>
        </w:rPr>
        <w:t xml:space="preserve"> </w:t>
      </w:r>
      <w:proofErr w:type="spellStart"/>
      <w:r w:rsidRPr="00001F3B">
        <w:rPr>
          <w:rStyle w:val="Heading2Char"/>
          <w:b/>
          <w:lang w:val="en-US"/>
        </w:rPr>
        <w:t>Pengolahan</w:t>
      </w:r>
      <w:proofErr w:type="spellEnd"/>
      <w:r w:rsidRPr="00001F3B">
        <w:rPr>
          <w:rStyle w:val="Heading2Char"/>
          <w:b/>
          <w:lang w:val="en-US"/>
        </w:rPr>
        <w:t xml:space="preserve"> dan </w:t>
      </w:r>
      <w:proofErr w:type="spellStart"/>
      <w:r w:rsidRPr="00001F3B">
        <w:rPr>
          <w:rStyle w:val="Heading2Char"/>
          <w:b/>
          <w:lang w:val="en-US"/>
        </w:rPr>
        <w:t>Analisis</w:t>
      </w:r>
      <w:proofErr w:type="spellEnd"/>
      <w:r w:rsidRPr="00001F3B">
        <w:rPr>
          <w:rStyle w:val="Heading2Char"/>
          <w:b/>
          <w:lang w:val="en-US"/>
        </w:rPr>
        <w:t xml:space="preserve"> Data</w:t>
      </w:r>
      <w:bookmarkEnd w:id="117"/>
    </w:p>
    <w:p w14:paraId="5BD5FF7B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bookmarkStart w:id="118" w:name="_heading=h.gjdgxs" w:colFirst="0" w:colLast="0"/>
      <w:bookmarkEnd w:id="118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mbangu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yang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perole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o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lastRenderedPageBreak/>
        <w:t>di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l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roses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4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m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ac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ta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.</w:t>
      </w:r>
    </w:p>
    <w:p w14:paraId="3BB6FEC8" w14:textId="77777777" w:rsidR="007B676F" w:rsidRPr="00001F3B" w:rsidRDefault="007B676F" w:rsidP="007B676F">
      <w:pPr>
        <w:numPr>
          <w:ilvl w:val="0"/>
          <w:numId w:val="19"/>
        </w:numPr>
        <w:spacing w:before="24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(</w:t>
      </w:r>
      <w:r w:rsidRPr="00001F3B">
        <w:rPr>
          <w:rFonts w:ascii="Times New Roman" w:eastAsia="Times New Roman" w:hAnsi="Times New Roman" w:cs="Times New Roman"/>
          <w:bCs/>
          <w:i/>
          <w:sz w:val="24"/>
          <w:szCs w:val="24"/>
          <w:lang w:val="en-ID"/>
        </w:rPr>
        <w:t>Browsing</w:t>
      </w:r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)</w:t>
      </w:r>
    </w:p>
    <w:p w14:paraId="7659041D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usu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klasifika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FFFB4FC" w14:textId="77777777" w:rsidR="007B676F" w:rsidRPr="00001F3B" w:rsidRDefault="007B676F" w:rsidP="007B676F">
      <w:pPr>
        <w:numPr>
          <w:ilvl w:val="0"/>
          <w:numId w:val="20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alah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0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o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Sko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FCF097B" w14:textId="77777777" w:rsidR="007B676F" w:rsidRPr="00001F3B" w:rsidRDefault="007B676F" w:rsidP="007B676F">
      <w:pPr>
        <w:numPr>
          <w:ilvl w:val="0"/>
          <w:numId w:val="2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ebagi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a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Sko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coco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riteri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erl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4AB76AB" w14:textId="77777777" w:rsidR="007B676F" w:rsidRPr="00001F3B" w:rsidRDefault="007B676F" w:rsidP="007B676F">
      <w:pPr>
        <w:numPr>
          <w:ilvl w:val="0"/>
          <w:numId w:val="20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Sko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0F466CC" w14:textId="77777777" w:rsidR="007B676F" w:rsidRPr="00001F3B" w:rsidRDefault="007B676F" w:rsidP="007B676F">
      <w:pPr>
        <w:spacing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lasifik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as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00626 \h </w:instrText>
      </w:r>
      <w:r>
        <w:rPr>
          <w:rFonts w:ascii="Times New Roman" w:eastAsia="Times New Roman" w:hAnsi="Times New Roman" w:cs="Times New Roman"/>
          <w:sz w:val="24"/>
          <w:szCs w:val="24"/>
        </w:rPr>
        <w:instrText xml:space="preserve">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t>8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B18706E" w14:textId="77777777" w:rsidR="007B676F" w:rsidRPr="00001F3B" w:rsidRDefault="007B676F" w:rsidP="007B676F">
      <w:pPr>
        <w:pStyle w:val="Caption"/>
        <w:keepNext/>
      </w:pPr>
      <w:bookmarkStart w:id="119" w:name="_Ref40900626"/>
      <w:bookmarkStart w:id="120" w:name="_Toc41332493"/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bookmarkEnd w:id="119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Skenario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Hasil </w:t>
      </w:r>
      <w:proofErr w:type="spellStart"/>
      <w:r w:rsidRPr="00001F3B">
        <w:rPr>
          <w:rFonts w:eastAsia="Times New Roman" w:cs="Times New Roman"/>
          <w:szCs w:val="24"/>
          <w:lang w:val="en-ID"/>
        </w:rPr>
        <w:t>Klasifikasi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Skim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andaan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Tugas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jelajahan</w:t>
      </w:r>
      <w:bookmarkEnd w:id="120"/>
      <w:proofErr w:type="spellEnd"/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2101"/>
        <w:gridCol w:w="1722"/>
        <w:gridCol w:w="1842"/>
      </w:tblGrid>
      <w:tr w:rsidR="007B676F" w:rsidRPr="00001F3B" w14:paraId="015AAB99" w14:textId="77777777" w:rsidTr="007B676F">
        <w:trPr>
          <w:jc w:val="center"/>
        </w:trPr>
        <w:tc>
          <w:tcPr>
            <w:tcW w:w="2101" w:type="dxa"/>
            <w:vMerge w:val="restart"/>
          </w:tcPr>
          <w:p w14:paraId="539E215F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ategori</w:t>
            </w:r>
            <w:proofErr w:type="spellEnd"/>
          </w:p>
        </w:tc>
        <w:tc>
          <w:tcPr>
            <w:tcW w:w="3564" w:type="dxa"/>
            <w:gridSpan w:val="2"/>
          </w:tcPr>
          <w:p w14:paraId="74732B8D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Jumlah</w:t>
            </w:r>
            <w:proofErr w:type="spellEnd"/>
          </w:p>
        </w:tc>
      </w:tr>
      <w:tr w:rsidR="007B676F" w:rsidRPr="00001F3B" w14:paraId="0D52EE7F" w14:textId="77777777" w:rsidTr="007B676F">
        <w:trPr>
          <w:jc w:val="center"/>
        </w:trPr>
        <w:tc>
          <w:tcPr>
            <w:tcW w:w="2101" w:type="dxa"/>
            <w:vMerge/>
          </w:tcPr>
          <w:p w14:paraId="0E75CB4D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22" w:type="dxa"/>
          </w:tcPr>
          <w:p w14:paraId="5804FDB9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iriman</w:t>
            </w:r>
            <w:proofErr w:type="spellEnd"/>
          </w:p>
        </w:tc>
        <w:tc>
          <w:tcPr>
            <w:tcW w:w="1842" w:type="dxa"/>
          </w:tcPr>
          <w:p w14:paraId="528682C0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sen</w:t>
            </w:r>
            <w:proofErr w:type="spellEnd"/>
          </w:p>
        </w:tc>
      </w:tr>
      <w:tr w:rsidR="007B676F" w:rsidRPr="00001F3B" w14:paraId="362E6C00" w14:textId="77777777" w:rsidTr="007B676F">
        <w:trPr>
          <w:jc w:val="center"/>
        </w:trPr>
        <w:tc>
          <w:tcPr>
            <w:tcW w:w="2101" w:type="dxa"/>
          </w:tcPr>
          <w:p w14:paraId="41944372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alah</w:t>
            </w:r>
          </w:p>
        </w:tc>
        <w:tc>
          <w:tcPr>
            <w:tcW w:w="1722" w:type="dxa"/>
          </w:tcPr>
          <w:p w14:paraId="6FEC46ED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2" w:type="dxa"/>
          </w:tcPr>
          <w:p w14:paraId="5669DC1F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391B4D5A" w14:textId="77777777" w:rsidTr="007B676F">
        <w:trPr>
          <w:jc w:val="center"/>
        </w:trPr>
        <w:tc>
          <w:tcPr>
            <w:tcW w:w="2101" w:type="dxa"/>
          </w:tcPr>
          <w:p w14:paraId="2DF21491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ebagian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3B0BCCFA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2" w:type="dxa"/>
          </w:tcPr>
          <w:p w14:paraId="4EC3658A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31FED55A" w14:textId="77777777" w:rsidTr="007B676F">
        <w:trPr>
          <w:jc w:val="center"/>
        </w:trPr>
        <w:tc>
          <w:tcPr>
            <w:tcW w:w="2101" w:type="dxa"/>
          </w:tcPr>
          <w:p w14:paraId="677356F3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penuhny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4EDB9FA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2" w:type="dxa"/>
          </w:tcPr>
          <w:p w14:paraId="5A88179D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2880DA08" w14:textId="77777777" w:rsidTr="007B676F">
        <w:trPr>
          <w:jc w:val="center"/>
        </w:trPr>
        <w:tc>
          <w:tcPr>
            <w:tcW w:w="2101" w:type="dxa"/>
          </w:tcPr>
          <w:p w14:paraId="184BA614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otal</w:t>
            </w:r>
          </w:p>
        </w:tc>
        <w:tc>
          <w:tcPr>
            <w:tcW w:w="1722" w:type="dxa"/>
          </w:tcPr>
          <w:p w14:paraId="292F129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42" w:type="dxa"/>
          </w:tcPr>
          <w:p w14:paraId="0DE86BEB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00%</w:t>
            </w:r>
          </w:p>
        </w:tc>
      </w:tr>
    </w:tbl>
    <w:p w14:paraId="72393F91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menerapk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.</w:t>
      </w:r>
    </w:p>
    <w:p w14:paraId="194895A3" w14:textId="77777777" w:rsidR="007B676F" w:rsidRPr="00001F3B" w:rsidRDefault="007B676F" w:rsidP="007B676F">
      <w:pPr>
        <w:numPr>
          <w:ilvl w:val="0"/>
          <w:numId w:val="37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epa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akura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0A160B7" w14:textId="77777777" w:rsidR="007B676F" w:rsidRPr="00001F3B" w:rsidRDefault="007B676F" w:rsidP="007B676F">
      <w:pPr>
        <w:numPr>
          <w:ilvl w:val="0"/>
          <w:numId w:val="3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di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A07FF6F" w14:textId="77777777" w:rsidR="007B676F" w:rsidRPr="00001F3B" w:rsidRDefault="007B676F" w:rsidP="007B676F">
      <w:pPr>
        <w:numPr>
          <w:ilvl w:val="0"/>
          <w:numId w:val="3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in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FDF0C95" w14:textId="77777777" w:rsidR="007B676F" w:rsidRPr="00001F3B" w:rsidRDefault="007B676F" w:rsidP="007B676F">
      <w:pPr>
        <w:numPr>
          <w:ilvl w:val="0"/>
          <w:numId w:val="37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ax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AF28000" w14:textId="77777777" w:rsidR="007B676F" w:rsidRPr="00001F3B" w:rsidRDefault="007B676F" w:rsidP="007B676F">
      <w:pPr>
        <w:spacing w:line="360" w:lineRule="auto"/>
        <w:ind w:left="720" w:firstLine="36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42571F7" w14:textId="77777777" w:rsidR="007B676F" w:rsidRPr="00001F3B" w:rsidRDefault="007B676F" w:rsidP="007B676F">
      <w:pPr>
        <w:numPr>
          <w:ilvl w:val="0"/>
          <w:numId w:val="19"/>
        </w:numPr>
        <w:spacing w:before="24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(</w:t>
      </w:r>
      <w:r w:rsidRPr="00001F3B">
        <w:rPr>
          <w:rFonts w:ascii="Times New Roman" w:eastAsia="Times New Roman" w:hAnsi="Times New Roman" w:cs="Times New Roman"/>
          <w:bCs/>
          <w:i/>
          <w:sz w:val="24"/>
          <w:szCs w:val="24"/>
          <w:lang w:val="en-ID"/>
        </w:rPr>
        <w:t>Searching</w:t>
      </w:r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)</w:t>
      </w:r>
    </w:p>
    <w:p w14:paraId="5B91F535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iri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and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ti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cob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(salah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pert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.</w:t>
      </w:r>
    </w:p>
    <w:p w14:paraId="0978E26D" w14:textId="77777777" w:rsidR="007B676F" w:rsidRPr="00001F3B" w:rsidRDefault="007B676F" w:rsidP="007B676F">
      <w:pPr>
        <w:spacing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lasifik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as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00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9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D931FD9" w14:textId="77777777" w:rsidR="007B676F" w:rsidRPr="00001F3B" w:rsidRDefault="007B676F" w:rsidP="007B676F">
      <w:pPr>
        <w:pStyle w:val="Caption"/>
        <w:keepNext/>
      </w:pPr>
      <w:bookmarkStart w:id="121" w:name="_Ref40900617"/>
      <w:bookmarkStart w:id="122" w:name="_Toc41332494"/>
      <w:proofErr w:type="spellStart"/>
      <w:r w:rsidRPr="00001F3B">
        <w:t>Tabel</w:t>
      </w:r>
      <w:proofErr w:type="spellEnd"/>
      <w:r w:rsidRPr="00001F3B">
        <w:t xml:space="preserve"> 3. </w:t>
      </w:r>
      <w:r>
        <w:rPr>
          <w:noProof/>
        </w:rPr>
        <w:fldChar w:fldCharType="begin"/>
      </w:r>
      <w:r>
        <w:rPr>
          <w:noProof/>
        </w:rPr>
        <w:instrText xml:space="preserve"> SEQ Tabel_3. \* ARABIC </w:instrText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bookmarkEnd w:id="121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Skenario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Hasil </w:t>
      </w:r>
      <w:proofErr w:type="spellStart"/>
      <w:r w:rsidRPr="00001F3B">
        <w:rPr>
          <w:rFonts w:eastAsia="Times New Roman" w:cs="Times New Roman"/>
          <w:szCs w:val="24"/>
          <w:lang w:val="en-ID"/>
        </w:rPr>
        <w:t>Klasifikasi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Skim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andaan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Tugas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carian</w:t>
      </w:r>
      <w:bookmarkEnd w:id="122"/>
      <w:proofErr w:type="spellEnd"/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2101"/>
        <w:gridCol w:w="1722"/>
        <w:gridCol w:w="1842"/>
      </w:tblGrid>
      <w:tr w:rsidR="007B676F" w:rsidRPr="00001F3B" w14:paraId="7C4E2A1F" w14:textId="77777777" w:rsidTr="007B676F">
        <w:trPr>
          <w:jc w:val="center"/>
        </w:trPr>
        <w:tc>
          <w:tcPr>
            <w:tcW w:w="2101" w:type="dxa"/>
            <w:vMerge w:val="restart"/>
          </w:tcPr>
          <w:p w14:paraId="1039C72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ategori</w:t>
            </w:r>
            <w:proofErr w:type="spellEnd"/>
          </w:p>
        </w:tc>
        <w:tc>
          <w:tcPr>
            <w:tcW w:w="3564" w:type="dxa"/>
            <w:gridSpan w:val="2"/>
          </w:tcPr>
          <w:p w14:paraId="13995492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Jumlah</w:t>
            </w:r>
            <w:proofErr w:type="spellEnd"/>
          </w:p>
        </w:tc>
      </w:tr>
      <w:tr w:rsidR="007B676F" w:rsidRPr="00001F3B" w14:paraId="3E5F8C12" w14:textId="77777777" w:rsidTr="007B676F">
        <w:trPr>
          <w:jc w:val="center"/>
        </w:trPr>
        <w:tc>
          <w:tcPr>
            <w:tcW w:w="2101" w:type="dxa"/>
            <w:vMerge/>
          </w:tcPr>
          <w:p w14:paraId="5DB2D33B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22" w:type="dxa"/>
          </w:tcPr>
          <w:p w14:paraId="305E74E6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iriman</w:t>
            </w:r>
            <w:proofErr w:type="spellEnd"/>
          </w:p>
        </w:tc>
        <w:tc>
          <w:tcPr>
            <w:tcW w:w="1842" w:type="dxa"/>
          </w:tcPr>
          <w:p w14:paraId="32B755B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sen</w:t>
            </w:r>
            <w:proofErr w:type="spellEnd"/>
          </w:p>
        </w:tc>
      </w:tr>
      <w:tr w:rsidR="007B676F" w:rsidRPr="00001F3B" w14:paraId="5A1A21F4" w14:textId="77777777" w:rsidTr="007B676F">
        <w:trPr>
          <w:jc w:val="center"/>
        </w:trPr>
        <w:tc>
          <w:tcPr>
            <w:tcW w:w="2101" w:type="dxa"/>
          </w:tcPr>
          <w:p w14:paraId="728D526C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alah</w:t>
            </w:r>
          </w:p>
        </w:tc>
        <w:tc>
          <w:tcPr>
            <w:tcW w:w="1722" w:type="dxa"/>
          </w:tcPr>
          <w:p w14:paraId="329FE8CE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2" w:type="dxa"/>
          </w:tcPr>
          <w:p w14:paraId="3BB2EC25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7BB504DF" w14:textId="77777777" w:rsidTr="007B676F">
        <w:trPr>
          <w:jc w:val="center"/>
        </w:trPr>
        <w:tc>
          <w:tcPr>
            <w:tcW w:w="2101" w:type="dxa"/>
          </w:tcPr>
          <w:p w14:paraId="379577AA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ebagian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7C1C8F6B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2" w:type="dxa"/>
          </w:tcPr>
          <w:p w14:paraId="6EB6F3D4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420E1859" w14:textId="77777777" w:rsidTr="007B676F">
        <w:trPr>
          <w:jc w:val="center"/>
        </w:trPr>
        <w:tc>
          <w:tcPr>
            <w:tcW w:w="2101" w:type="dxa"/>
          </w:tcPr>
          <w:p w14:paraId="6A88DEC3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penuhny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1FD6D381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2" w:type="dxa"/>
          </w:tcPr>
          <w:p w14:paraId="0F7CCE96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77432888" w14:textId="77777777" w:rsidTr="007B676F">
        <w:trPr>
          <w:jc w:val="center"/>
        </w:trPr>
        <w:tc>
          <w:tcPr>
            <w:tcW w:w="2101" w:type="dxa"/>
          </w:tcPr>
          <w:p w14:paraId="31C8EF97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otal</w:t>
            </w:r>
          </w:p>
        </w:tc>
        <w:tc>
          <w:tcPr>
            <w:tcW w:w="1722" w:type="dxa"/>
          </w:tcPr>
          <w:p w14:paraId="049C44DB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842" w:type="dxa"/>
          </w:tcPr>
          <w:p w14:paraId="7A0A4698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00%</w:t>
            </w:r>
          </w:p>
        </w:tc>
      </w:tr>
    </w:tbl>
    <w:p w14:paraId="6676D839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menerapk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PSS</w:t>
      </w:r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.</w:t>
      </w:r>
    </w:p>
    <w:p w14:paraId="7851F56B" w14:textId="77777777" w:rsidR="007B676F" w:rsidRPr="00001F3B" w:rsidRDefault="007B676F" w:rsidP="007B676F">
      <w:pPr>
        <w:numPr>
          <w:ilvl w:val="0"/>
          <w:numId w:val="38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epa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akura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B410D97" w14:textId="77777777" w:rsidR="007B676F" w:rsidRPr="00001F3B" w:rsidRDefault="007B676F" w:rsidP="007B676F">
      <w:pPr>
        <w:numPr>
          <w:ilvl w:val="0"/>
          <w:numId w:val="3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di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9B366A6" w14:textId="77777777" w:rsidR="007B676F" w:rsidRPr="00001F3B" w:rsidRDefault="007B676F" w:rsidP="007B676F">
      <w:pPr>
        <w:numPr>
          <w:ilvl w:val="0"/>
          <w:numId w:val="38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in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275AD78" w14:textId="77777777" w:rsidR="007B676F" w:rsidRPr="00001F3B" w:rsidRDefault="007B676F" w:rsidP="007B676F">
      <w:pPr>
        <w:numPr>
          <w:ilvl w:val="0"/>
          <w:numId w:val="38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ax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78CB327" w14:textId="77777777" w:rsidR="007B676F" w:rsidRPr="00001F3B" w:rsidRDefault="007B676F" w:rsidP="007B676F">
      <w:pPr>
        <w:spacing w:line="360" w:lineRule="auto"/>
        <w:ind w:left="720" w:firstLine="36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BC1C1DA" w14:textId="77777777" w:rsidR="007B676F" w:rsidRPr="00001F3B" w:rsidRDefault="007B676F" w:rsidP="007B676F">
      <w:pPr>
        <w:numPr>
          <w:ilvl w:val="0"/>
          <w:numId w:val="19"/>
        </w:numPr>
        <w:spacing w:before="24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egun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iperseps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ipersepsi</w:t>
      </w:r>
      <w:proofErr w:type="spellEnd"/>
    </w:p>
    <w:p w14:paraId="43368423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rangk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c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kai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ras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Karen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tomat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ngsu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nju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PSS.</w:t>
      </w:r>
    </w:p>
    <w:p w14:paraId="1D78188B" w14:textId="77777777" w:rsidR="007B676F" w:rsidRPr="00001F3B" w:rsidRDefault="007B676F" w:rsidP="007B676F">
      <w:pPr>
        <w:numPr>
          <w:ilvl w:val="0"/>
          <w:numId w:val="39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3526091" w14:textId="77777777" w:rsidR="007B676F" w:rsidRPr="00001F3B" w:rsidRDefault="007B676F" w:rsidP="007B676F">
      <w:pPr>
        <w:numPr>
          <w:ilvl w:val="0"/>
          <w:numId w:val="3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di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A4F6CE0" w14:textId="77777777" w:rsidR="007B676F" w:rsidRPr="00001F3B" w:rsidRDefault="007B676F" w:rsidP="007B676F">
      <w:pPr>
        <w:numPr>
          <w:ilvl w:val="0"/>
          <w:numId w:val="3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in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4108AD1" w14:textId="77777777" w:rsidR="007B676F" w:rsidRPr="00001F3B" w:rsidRDefault="007B676F" w:rsidP="007B676F">
      <w:pPr>
        <w:numPr>
          <w:ilvl w:val="0"/>
          <w:numId w:val="39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ax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9AA4BAB" w14:textId="77777777" w:rsidR="007B676F" w:rsidRPr="00001F3B" w:rsidRDefault="007B676F" w:rsidP="007B676F">
      <w:pPr>
        <w:spacing w:line="360" w:lineRule="auto"/>
        <w:ind w:left="720" w:firstLine="36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525AD80" w14:textId="77777777" w:rsidR="007B676F" w:rsidRPr="00001F3B" w:rsidRDefault="007B676F" w:rsidP="007B676F"/>
    <w:p w14:paraId="317DBAD4" w14:textId="77777777" w:rsidR="007B676F" w:rsidRPr="00001F3B" w:rsidRDefault="007B676F" w:rsidP="007B676F">
      <w:pPr>
        <w:rPr>
          <w:rFonts w:ascii="Times New Roman" w:eastAsia="Calibri" w:hAnsi="Times New Roman" w:cs="Times New Roman"/>
          <w:b/>
          <w:bCs/>
          <w:sz w:val="28"/>
          <w:szCs w:val="28"/>
        </w:rPr>
      </w:pPr>
      <w:r w:rsidRPr="00001F3B">
        <w:rPr>
          <w:rFonts w:ascii="Times New Roman" w:eastAsia="Calibri" w:hAnsi="Times New Roman" w:cs="Times New Roman"/>
          <w:b/>
          <w:bCs/>
          <w:sz w:val="28"/>
          <w:szCs w:val="28"/>
        </w:rPr>
        <w:br w:type="page"/>
      </w:r>
    </w:p>
    <w:p w14:paraId="3F751AC0" w14:textId="77777777" w:rsidR="007B676F" w:rsidRPr="00001F3B" w:rsidRDefault="007B676F" w:rsidP="007B676F">
      <w:pPr>
        <w:pStyle w:val="Heading1"/>
        <w:rPr>
          <w:rFonts w:eastAsia="Calibri"/>
        </w:rPr>
        <w:sectPr w:rsidR="007B676F" w:rsidRPr="00001F3B" w:rsidSect="00112345">
          <w:headerReference w:type="default" r:id="rId43"/>
          <w:footerReference w:type="default" r:id="rId44"/>
          <w:pgSz w:w="11906" w:h="16838" w:code="9"/>
          <w:pgMar w:top="2268" w:right="1701" w:bottom="1701" w:left="2268" w:header="720" w:footer="720" w:gutter="0"/>
          <w:pgNumType w:start="28"/>
          <w:cols w:space="720"/>
          <w:docGrid w:linePitch="360"/>
        </w:sectPr>
      </w:pPr>
    </w:p>
    <w:p w14:paraId="0A901963" w14:textId="77777777" w:rsidR="007B676F" w:rsidRPr="00001F3B" w:rsidRDefault="007B676F" w:rsidP="007B676F">
      <w:pPr>
        <w:pStyle w:val="Heading1"/>
        <w:rPr>
          <w:rFonts w:eastAsia="Calibri"/>
          <w:i/>
          <w:iCs/>
          <w:sz w:val="24"/>
          <w:szCs w:val="24"/>
        </w:rPr>
      </w:pPr>
      <w:bookmarkStart w:id="123" w:name="_Toc61250851"/>
      <w:r w:rsidRPr="00001F3B">
        <w:rPr>
          <w:rFonts w:eastAsia="Calibri"/>
        </w:rPr>
        <w:lastRenderedPageBreak/>
        <w:t>BAB IV</w:t>
      </w:r>
      <w:bookmarkEnd w:id="123"/>
    </w:p>
    <w:p w14:paraId="552A9214" w14:textId="77777777" w:rsidR="007B676F" w:rsidRPr="00001F3B" w:rsidRDefault="007B676F" w:rsidP="007B676F">
      <w:pPr>
        <w:pStyle w:val="Heading1"/>
        <w:rPr>
          <w:rFonts w:eastAsia="Calibri"/>
        </w:rPr>
      </w:pPr>
      <w:bookmarkStart w:id="124" w:name="_Toc39936370"/>
      <w:bookmarkStart w:id="125" w:name="_Toc42718131"/>
      <w:bookmarkStart w:id="126" w:name="_Toc61250852"/>
      <w:r w:rsidRPr="00001F3B">
        <w:rPr>
          <w:rFonts w:eastAsia="Calibri"/>
        </w:rPr>
        <w:t>HASIL DAN PEMBAHASAN</w:t>
      </w:r>
      <w:bookmarkEnd w:id="124"/>
      <w:bookmarkEnd w:id="125"/>
      <w:bookmarkEnd w:id="126"/>
    </w:p>
    <w:p w14:paraId="5D32DC0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eastAsia="Calibri" w:hAnsi="Times New Roman" w:cs="Times New Roman"/>
          <w:i/>
          <w:iCs/>
          <w:sz w:val="24"/>
          <w:szCs w:val="24"/>
        </w:rPr>
      </w:pPr>
    </w:p>
    <w:p w14:paraId="033120A4" w14:textId="77777777" w:rsidR="007B676F" w:rsidRPr="00001F3B" w:rsidRDefault="007B676F" w:rsidP="007B6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EBDEA5B" w14:textId="77777777" w:rsidR="007B676F" w:rsidRPr="00001F3B" w:rsidRDefault="007B676F" w:rsidP="007B676F">
      <w:pPr>
        <w:pStyle w:val="ListParagraph"/>
        <w:numPr>
          <w:ilvl w:val="0"/>
          <w:numId w:val="8"/>
        </w:numPr>
        <w:spacing w:before="120" w:after="120" w:line="360" w:lineRule="auto"/>
        <w:jc w:val="both"/>
        <w:outlineLvl w:val="1"/>
        <w:rPr>
          <w:rFonts w:ascii="Times New Roman" w:hAnsi="Times New Roman" w:cs="Times New Roman"/>
          <w:b/>
          <w:vanish/>
          <w:sz w:val="24"/>
          <w:szCs w:val="24"/>
          <w:lang w:val="id-ID"/>
        </w:rPr>
      </w:pPr>
      <w:bookmarkStart w:id="127" w:name="_Toc41257959"/>
      <w:bookmarkStart w:id="128" w:name="_Toc41332383"/>
      <w:bookmarkStart w:id="129" w:name="_Toc41332464"/>
      <w:bookmarkStart w:id="130" w:name="_Toc42702663"/>
      <w:bookmarkStart w:id="131" w:name="_Toc42718132"/>
      <w:bookmarkStart w:id="132" w:name="_Toc61250853"/>
      <w:bookmarkEnd w:id="127"/>
      <w:bookmarkEnd w:id="128"/>
      <w:bookmarkEnd w:id="129"/>
      <w:bookmarkEnd w:id="130"/>
      <w:bookmarkEnd w:id="131"/>
      <w:bookmarkEnd w:id="132"/>
    </w:p>
    <w:p w14:paraId="26D45012" w14:textId="77777777" w:rsidR="007B676F" w:rsidRPr="00001F3B" w:rsidRDefault="007B676F" w:rsidP="007B676F">
      <w:pPr>
        <w:pStyle w:val="Heading2"/>
        <w:ind w:left="709" w:hanging="709"/>
        <w:rPr>
          <w:lang w:val="en-US"/>
        </w:rPr>
      </w:pPr>
      <w:bookmarkStart w:id="133" w:name="_Toc61250854"/>
      <w:proofErr w:type="spellStart"/>
      <w:r w:rsidRPr="00001F3B">
        <w:rPr>
          <w:lang w:val="en-US"/>
        </w:rPr>
        <w:t>Implementasi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Ontologi</w:t>
      </w:r>
      <w:bookmarkEnd w:id="133"/>
      <w:proofErr w:type="spellEnd"/>
    </w:p>
    <w:p w14:paraId="3A10970F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</w:rPr>
        <w:t>Implement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eseluruh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ad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</w:rPr>
        <w:t>tahapan-tahap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ertent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ompone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defini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  <w:r w:rsidRPr="00001F3B">
        <w:rPr>
          <w:rFonts w:ascii="Times New Roman" w:hAnsi="Times New Roman" w:cs="Times New Roman"/>
          <w:sz w:val="24"/>
        </w:rPr>
        <w:t xml:space="preserve"> </w:t>
      </w:r>
    </w:p>
    <w:p w14:paraId="297FF018" w14:textId="77777777" w:rsidR="007B676F" w:rsidRPr="00001F3B" w:rsidRDefault="007B676F" w:rsidP="007B676F">
      <w:pPr>
        <w:pStyle w:val="Heading3"/>
        <w:ind w:left="709" w:hanging="709"/>
      </w:pPr>
      <w:bookmarkStart w:id="134" w:name="_Toc61250855"/>
      <w:r w:rsidRPr="00001F3B">
        <w:t>Tahap Spesifikasi</w:t>
      </w:r>
      <w:bookmarkEnd w:id="134"/>
    </w:p>
    <w:p w14:paraId="2C2A93CC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, di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hasilkan deskripsi dari ontologi gamelan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7874D318" w14:textId="77777777" w:rsidR="007B676F" w:rsidRPr="00001F3B" w:rsidRDefault="007B676F" w:rsidP="007B676F">
      <w:pPr>
        <w:numPr>
          <w:ilvl w:val="0"/>
          <w:numId w:val="41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Domain: Gamelan Bali</w:t>
      </w:r>
    </w:p>
    <w:p w14:paraId="34D345B1" w14:textId="77777777" w:rsidR="007B676F" w:rsidRPr="00001F3B" w:rsidRDefault="007B676F" w:rsidP="007B676F">
      <w:pPr>
        <w:numPr>
          <w:ilvl w:val="0"/>
          <w:numId w:val="41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Tujuan: Untuk membangun model ontologi untuk memudahkan pengklasifikasian gamelan Bali</w:t>
      </w:r>
    </w:p>
    <w:p w14:paraId="28256873" w14:textId="77777777" w:rsidR="007B676F" w:rsidRPr="00001F3B" w:rsidRDefault="007B676F" w:rsidP="007B676F">
      <w:pPr>
        <w:numPr>
          <w:ilvl w:val="0"/>
          <w:numId w:val="41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Tingkat </w:t>
      </w:r>
      <w:r w:rsidRPr="00001F3B">
        <w:rPr>
          <w:rFonts w:ascii="Times New Roman" w:hAnsi="Times New Roman" w:cs="Times New Roman"/>
          <w:sz w:val="24"/>
          <w:szCs w:val="24"/>
        </w:rPr>
        <w:t>f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ormalitas: Semi formal</w:t>
      </w:r>
    </w:p>
    <w:p w14:paraId="3E24D2C1" w14:textId="77777777" w:rsidR="007B676F" w:rsidRPr="00001F3B" w:rsidRDefault="007B676F" w:rsidP="007B676F">
      <w:pPr>
        <w:numPr>
          <w:ilvl w:val="0"/>
          <w:numId w:val="41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>Ruang l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ingkup: Gamelan Bali</w:t>
      </w:r>
    </w:p>
    <w:p w14:paraId="25B5FAD3" w14:textId="77777777" w:rsidR="007B676F" w:rsidRPr="00001F3B" w:rsidRDefault="007B676F" w:rsidP="007B676F">
      <w:pPr>
        <w:numPr>
          <w:ilvl w:val="0"/>
          <w:numId w:val="41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Sumber </w:t>
      </w:r>
      <w:r w:rsidRPr="00001F3B">
        <w:rPr>
          <w:rFonts w:ascii="Times New Roman" w:hAnsi="Times New Roman" w:cs="Times New Roman"/>
          <w:sz w:val="24"/>
          <w:szCs w:val="24"/>
        </w:rPr>
        <w:t>p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engetahuan: Buku, jurnal, internet</w:t>
      </w:r>
    </w:p>
    <w:p w14:paraId="516439C8" w14:textId="77777777" w:rsidR="007B676F" w:rsidRPr="00001F3B" w:rsidRDefault="007B676F" w:rsidP="007B676F">
      <w:pPr>
        <w:pStyle w:val="Heading3"/>
        <w:ind w:left="709"/>
      </w:pPr>
      <w:bookmarkStart w:id="135" w:name="_Toc61250856"/>
      <w:r w:rsidRPr="00001F3B">
        <w:t>Tahap Akuisisi Pengetahuan</w:t>
      </w:r>
      <w:bookmarkEnd w:id="135"/>
    </w:p>
    <w:p w14:paraId="0D09924A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bCs/>
          <w:sz w:val="24"/>
          <w:szCs w:val="24"/>
          <w:lang w:val="id-ID"/>
        </w:rPr>
      </w:pP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>, t</w:t>
      </w:r>
      <w:r w:rsidRPr="00001F3B">
        <w:rPr>
          <w:rFonts w:ascii="Times New Roman" w:hAnsi="Times New Roman" w:cs="Times New Roman"/>
          <w:bCs/>
          <w:sz w:val="24"/>
          <w:szCs w:val="24"/>
          <w:lang w:val="id-ID"/>
        </w:rPr>
        <w:t xml:space="preserve">eknik-teknik yang penulis gunakan </w:t>
      </w:r>
      <w:proofErr w:type="spellStart"/>
      <w:r w:rsidRPr="00001F3B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bCs/>
          <w:sz w:val="24"/>
          <w:szCs w:val="24"/>
        </w:rPr>
        <w:t xml:space="preserve"> meng</w:t>
      </w:r>
      <w:r w:rsidRPr="00001F3B">
        <w:rPr>
          <w:rFonts w:ascii="Times New Roman" w:hAnsi="Times New Roman" w:cs="Times New Roman"/>
          <w:bCs/>
          <w:sz w:val="24"/>
          <w:szCs w:val="24"/>
          <w:lang w:val="id-ID"/>
        </w:rPr>
        <w:t>akuisisi pengetahuan ontologi Gamelan Bali adalah sebagai berikut.</w:t>
      </w:r>
    </w:p>
    <w:p w14:paraId="433DD230" w14:textId="77777777" w:rsidR="007B676F" w:rsidRPr="00001F3B" w:rsidRDefault="007B676F" w:rsidP="007B676F">
      <w:pPr>
        <w:numPr>
          <w:ilvl w:val="0"/>
          <w:numId w:val="42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Berdiskusi deng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pembimbing maupu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pelaj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umber terkait untuk membangun draf awal dokumen spesifikasi persyaratan.</w:t>
      </w:r>
    </w:p>
    <w:p w14:paraId="35B542D8" w14:textId="77777777" w:rsidR="007B676F" w:rsidRPr="00001F3B" w:rsidRDefault="007B676F" w:rsidP="007B676F">
      <w:pPr>
        <w:numPr>
          <w:ilvl w:val="0"/>
          <w:numId w:val="42"/>
        </w:numPr>
        <w:spacing w:after="0"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nalisis teks informal, untuk mempelajari konsep-konsep utama yang diberikan dalam buku dan studi pegangan.</w:t>
      </w:r>
    </w:p>
    <w:p w14:paraId="05D23648" w14:textId="77777777" w:rsidR="007B676F" w:rsidRPr="00001F3B" w:rsidRDefault="007B676F" w:rsidP="007B676F">
      <w:pPr>
        <w:numPr>
          <w:ilvl w:val="0"/>
          <w:numId w:val="42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  <w:sectPr w:rsidR="007B676F" w:rsidRPr="00001F3B" w:rsidSect="00112345">
          <w:headerReference w:type="default" r:id="rId45"/>
          <w:footerReference w:type="default" r:id="rId46"/>
          <w:pgSz w:w="11906" w:h="16838" w:code="9"/>
          <w:pgMar w:top="2268" w:right="1701" w:bottom="1701" w:left="2268" w:header="720" w:footer="720" w:gutter="0"/>
          <w:pgNumType w:start="58"/>
          <w:cols w:space="720"/>
          <w:docGrid w:linePitch="360"/>
        </w:sectPr>
      </w:pPr>
    </w:p>
    <w:p w14:paraId="6C792B84" w14:textId="77777777" w:rsidR="007B676F" w:rsidRPr="00001F3B" w:rsidRDefault="007B676F" w:rsidP="007B676F">
      <w:pPr>
        <w:numPr>
          <w:ilvl w:val="0"/>
          <w:numId w:val="42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nalisis teks formal. Hal yang dilakukan adalah mengidentifikasi struktur yang akan dideteksi (definisi, penegasan, dan lain-lain) dan jenis pengetahuan yang dikontribusikan oleh masing-masing (konsep, atribut, nilai, dan hubungan).</w:t>
      </w:r>
    </w:p>
    <w:p w14:paraId="7F874C1A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01F3B">
        <w:rPr>
          <w:rFonts w:ascii="Times New Roman" w:hAnsi="Times New Roman" w:cs="Times New Roman"/>
          <w:sz w:val="24"/>
          <w:szCs w:val="24"/>
          <w:lang w:val="id-ID"/>
        </w:rPr>
        <w:t>Data yang digunakan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dalam penelitian ini adalah dat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gamelan di Provinsi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, yang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diperoleh baik dari buku, jurnal, maupun sumber internet yang dapat dipercaya</w:t>
      </w:r>
      <w:r w:rsidRPr="00001F3B">
        <w:rPr>
          <w:rFonts w:ascii="Times New Roman" w:hAnsi="Times New Roman" w:cs="Times New Roman"/>
          <w:sz w:val="24"/>
          <w:szCs w:val="24"/>
        </w:rPr>
        <w:t>,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cantu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Bab 3 pada </w:t>
      </w:r>
      <w:r w:rsidRPr="00001F3B">
        <w:rPr>
          <w:rFonts w:ascii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hAnsi="Times New Roman" w:cs="Times New Roman"/>
          <w:sz w:val="24"/>
          <w:szCs w:val="24"/>
        </w:rPr>
        <w:instrText xml:space="preserve"> REF _Ref40806300 \h  \* MERGEFORMAT </w:instrText>
      </w:r>
      <w:r w:rsidRPr="00001F3B">
        <w:rPr>
          <w:rFonts w:ascii="Times New Roman" w:hAnsi="Times New Roman" w:cs="Times New Roman"/>
          <w:sz w:val="24"/>
          <w:szCs w:val="24"/>
        </w:rPr>
      </w:r>
      <w:r w:rsidRPr="00001F3B">
        <w:rPr>
          <w:rFonts w:ascii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3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</w:t>
      </w:r>
      <w:r w:rsidRPr="00001F3B">
        <w:rPr>
          <w:rFonts w:ascii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.  </w:t>
      </w:r>
    </w:p>
    <w:p w14:paraId="047F8A0B" w14:textId="77777777" w:rsidR="007B676F" w:rsidRPr="00001F3B" w:rsidRDefault="007B676F" w:rsidP="007B676F">
      <w:pPr>
        <w:pStyle w:val="Heading3"/>
        <w:ind w:left="709"/>
        <w:rPr>
          <w:lang w:val="en-ID"/>
        </w:rPr>
      </w:pPr>
      <w:bookmarkStart w:id="136" w:name="_Toc61250857"/>
      <w:r w:rsidRPr="00001F3B">
        <w:t>Tahap Konseptualisasi</w:t>
      </w:r>
      <w:bookmarkEnd w:id="136"/>
      <w:r w:rsidRPr="00001F3B">
        <w:rPr>
          <w:lang w:val="en-ID"/>
        </w:rPr>
        <w:t xml:space="preserve"> </w:t>
      </w:r>
    </w:p>
    <w:p w14:paraId="2BDF809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r w:rsidRPr="00001F3B">
        <w:rPr>
          <w:rFonts w:ascii="Times New Roman" w:hAnsi="Times New Roman" w:cs="Times New Roman"/>
          <w:sz w:val="24"/>
        </w:rPr>
        <w:t>Konseptualis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(Gomez-Perez, 2003) </w:t>
      </w:r>
      <w:proofErr w:type="spellStart"/>
      <w:r w:rsidRPr="00001F3B">
        <w:rPr>
          <w:rFonts w:ascii="Times New Roman" w:hAnsi="Times New Roman" w:cs="Times New Roman"/>
          <w:sz w:val="24"/>
        </w:rPr>
        <w:t>bertuju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atur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</w:rPr>
        <w:t>mengelol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diperole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lam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roses </w:t>
      </w:r>
      <w:proofErr w:type="spellStart"/>
      <w:r w:rsidRPr="00001F3B">
        <w:rPr>
          <w:rFonts w:ascii="Times New Roman" w:hAnsi="Times New Roman" w:cs="Times New Roman"/>
          <w:sz w:val="24"/>
        </w:rPr>
        <w:t>akusi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. Ketika model </w:t>
      </w:r>
      <w:proofErr w:type="spellStart"/>
      <w:r w:rsidRPr="00001F3B">
        <w:rPr>
          <w:rFonts w:ascii="Times New Roman" w:hAnsi="Times New Roman" w:cs="Times New Roman"/>
          <w:sz w:val="24"/>
        </w:rPr>
        <w:t>konseptual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metod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usul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ub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</w:rPr>
        <w:t>konseptual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model formal, yang </w:t>
      </w:r>
      <w:proofErr w:type="spellStart"/>
      <w:r w:rsidRPr="00001F3B">
        <w:rPr>
          <w:rFonts w:ascii="Times New Roman" w:hAnsi="Times New Roman" w:cs="Times New Roman"/>
          <w:sz w:val="24"/>
        </w:rPr>
        <w:t>kemudi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implementa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has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implement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. </w:t>
      </w:r>
    </w:p>
    <w:p w14:paraId="385419D6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001F3B">
        <w:rPr>
          <w:rFonts w:ascii="Times New Roman" w:hAnsi="Times New Roman" w:cs="Times New Roman"/>
          <w:sz w:val="24"/>
        </w:rPr>
        <w:t xml:space="preserve">Hasil </w:t>
      </w:r>
      <w:proofErr w:type="spellStart"/>
      <w:r w:rsidRPr="00001F3B">
        <w:rPr>
          <w:rFonts w:ascii="Times New Roman" w:hAnsi="Times New Roman" w:cs="Times New Roman"/>
          <w:sz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onseptualis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hasil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9 </w:t>
      </w:r>
      <w:proofErr w:type="spellStart"/>
      <w:r w:rsidRPr="00001F3B">
        <w:rPr>
          <w:rFonts w:ascii="Times New Roman" w:hAnsi="Times New Roman" w:cs="Times New Roman"/>
          <w:sz w:val="24"/>
        </w:rPr>
        <w:t>bu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concept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Gambar 4.1. Gambar 4.1 </w:t>
      </w:r>
      <w:proofErr w:type="spellStart"/>
      <w:r w:rsidRPr="00001F3B">
        <w:rPr>
          <w:rFonts w:ascii="Times New Roman" w:hAnsi="Times New Roman" w:cs="Times New Roman"/>
          <w:sz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concept taxonomies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Gamelan Bali yang </w:t>
      </w:r>
      <w:proofErr w:type="spellStart"/>
      <w:r w:rsidRPr="00001F3B">
        <w:rPr>
          <w:rFonts w:ascii="Times New Roman" w:hAnsi="Times New Roman" w:cs="Times New Roman"/>
          <w:sz w:val="24"/>
        </w:rPr>
        <w:t>menggambar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 xml:space="preserve">concept </w:t>
      </w:r>
      <w:r w:rsidRPr="00001F3B">
        <w:rPr>
          <w:rFonts w:ascii="Times New Roman" w:hAnsi="Times New Roman" w:cs="Times New Roman"/>
          <w:sz w:val="24"/>
        </w:rPr>
        <w:t xml:space="preserve">dan </w:t>
      </w:r>
      <w:r w:rsidRPr="00001F3B">
        <w:rPr>
          <w:rFonts w:ascii="Times New Roman" w:hAnsi="Times New Roman" w:cs="Times New Roman"/>
          <w:i/>
          <w:sz w:val="24"/>
        </w:rPr>
        <w:t>ad-hoc binary relation</w:t>
      </w:r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diperole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. </w:t>
      </w:r>
    </w:p>
    <w:p w14:paraId="0D6FF472" w14:textId="77777777" w:rsidR="007B676F" w:rsidRPr="00001F3B" w:rsidRDefault="007B676F" w:rsidP="007B676F">
      <w:pPr>
        <w:keepNext/>
        <w:spacing w:line="360" w:lineRule="auto"/>
        <w:jc w:val="center"/>
      </w:pPr>
      <w:r w:rsidRPr="00001F3B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413076DB" wp14:editId="7B4C8799">
            <wp:extent cx="5039995" cy="2479287"/>
            <wp:effectExtent l="0" t="0" r="8255" b="0"/>
            <wp:docPr id="29" name="Picture 29" descr="D:\Download\Group 2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Download\Group 22.png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9995" cy="24792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017AC1" w14:textId="77777777" w:rsidR="007B676F" w:rsidRPr="00001F3B" w:rsidRDefault="007B676F" w:rsidP="007B676F">
      <w:pPr>
        <w:spacing w:line="360" w:lineRule="auto"/>
        <w:jc w:val="center"/>
        <w:rPr>
          <w:rFonts w:ascii="Times New Roman" w:hAnsi="Times New Roman" w:cs="Times New Roman"/>
          <w:sz w:val="24"/>
        </w:rPr>
      </w:pPr>
      <w:bookmarkStart w:id="137" w:name="_Toc42717893"/>
      <w:r w:rsidRPr="00001F3B">
        <w:rPr>
          <w:rFonts w:ascii="Times New Roman" w:hAnsi="Times New Roman" w:cs="Times New Roman"/>
          <w:i/>
          <w:sz w:val="24"/>
        </w:rPr>
        <w:t xml:space="preserve">Gambar 4. </w:t>
      </w:r>
      <w:r w:rsidRPr="00001F3B">
        <w:rPr>
          <w:rFonts w:ascii="Times New Roman" w:hAnsi="Times New Roman" w:cs="Times New Roman"/>
          <w:i/>
          <w:sz w:val="24"/>
        </w:rPr>
        <w:fldChar w:fldCharType="begin"/>
      </w:r>
      <w:r w:rsidRPr="00001F3B">
        <w:rPr>
          <w:rFonts w:ascii="Times New Roman" w:hAnsi="Times New Roman" w:cs="Times New Roman"/>
          <w:i/>
          <w:sz w:val="24"/>
        </w:rPr>
        <w:instrText xml:space="preserve"> SEQ Gambar_4. \* ARABIC </w:instrText>
      </w:r>
      <w:r w:rsidRPr="00001F3B">
        <w:rPr>
          <w:rFonts w:ascii="Times New Roman" w:hAnsi="Times New Roman" w:cs="Times New Roman"/>
          <w:i/>
          <w:sz w:val="24"/>
        </w:rPr>
        <w:fldChar w:fldCharType="separate"/>
      </w:r>
      <w:r>
        <w:rPr>
          <w:rFonts w:ascii="Times New Roman" w:hAnsi="Times New Roman" w:cs="Times New Roman"/>
          <w:i/>
          <w:noProof/>
          <w:sz w:val="24"/>
        </w:rPr>
        <w:t>1</w:t>
      </w:r>
      <w:r w:rsidRPr="00001F3B">
        <w:rPr>
          <w:rFonts w:ascii="Times New Roman" w:hAnsi="Times New Roman" w:cs="Times New Roman"/>
          <w:i/>
          <w:sz w:val="24"/>
        </w:rPr>
        <w:fldChar w:fldCharType="end"/>
      </w:r>
      <w:r w:rsidRPr="00001F3B">
        <w:rPr>
          <w:rFonts w:ascii="Times New Roman" w:hAnsi="Times New Roman" w:cs="Times New Roman"/>
          <w:i/>
          <w:sz w:val="28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Concept taxonomies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Gamelan Bali</w:t>
      </w:r>
      <w:bookmarkEnd w:id="137"/>
    </w:p>
    <w:p w14:paraId="22CF0094" w14:textId="77777777" w:rsidR="007B676F" w:rsidRPr="00001F3B" w:rsidRDefault="007B676F" w:rsidP="007B676F">
      <w:pPr>
        <w:pStyle w:val="Heading3"/>
        <w:ind w:left="709"/>
      </w:pPr>
      <w:bookmarkStart w:id="138" w:name="_Toc61250858"/>
      <w:r w:rsidRPr="00001F3B">
        <w:lastRenderedPageBreak/>
        <w:t>Tahap Integrasi</w:t>
      </w:r>
      <w:bookmarkEnd w:id="138"/>
    </w:p>
    <w:p w14:paraId="7A55E5A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Tr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i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Karana (THK)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Kala Patra (DKP)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usul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amartha</w:t>
      </w:r>
      <w:proofErr w:type="spellEnd"/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&gt;&lt;Author&gt;Pramartha&lt;/Author&gt;&lt;Year&gt;2016&lt;/Year&gt;&lt;RecNum&gt;0&lt;/RecNum&gt;&lt;IDText&gt;Digital Preservation of Cultural Heritage: Balinese Kulkul Artefact and Practices&lt;/IDText&gt;&lt;DisplayText&gt;(2016)&lt;/DisplayText&gt;&lt;record&gt;&lt;ref-type name="Conference Proceedings"&gt;10&lt;/ref-type&gt;&lt;contributors&gt;&lt;authors&gt;&lt;author&gt;Pramartha, C.&lt;/author&gt;&lt;author&gt;Davis, J. G.&lt;/author&gt;&lt;/authors&gt;&lt;/contributors&gt;&lt;titles&gt;&lt;title&gt;Digital Preservation of Cultural Heritage: Balinese Kulkul Artefact and Practices&lt;/title&gt;&lt;secondary-title&gt;Euro-Mediterranean Conference 2016&lt;/secondary-title&gt;&lt;/titles&gt;&lt;dates&gt;&lt;year&gt;2016&lt;/year&gt;&lt;/dates&gt;&lt;pub-location&gt;Nicosia&lt;/pub-location&gt;&lt;pages&gt;491-500&lt;/pages&gt;&lt;publisher&gt;Springer, Cham&lt;/publisher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hAnsi="Times New Roman" w:cs="Times New Roman"/>
          <w:sz w:val="24"/>
          <w:szCs w:val="24"/>
        </w:rPr>
        <w:t xml:space="preserve">. Integras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sam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omai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ode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lest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wari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Bal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rtef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4C587191" w14:textId="77777777" w:rsidR="007B676F" w:rsidRPr="00001F3B" w:rsidRDefault="007B676F" w:rsidP="007B676F">
      <w:pPr>
        <w:pStyle w:val="Heading3"/>
        <w:ind w:left="709"/>
      </w:pPr>
      <w:bookmarkStart w:id="139" w:name="_Toc61250859"/>
      <w:r w:rsidRPr="00001F3B">
        <w:t>Tahap Implementasi</w:t>
      </w:r>
      <w:bookmarkEnd w:id="139"/>
    </w:p>
    <w:p w14:paraId="7809942D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r w:rsidRPr="00001F3B">
        <w:rPr>
          <w:rFonts w:ascii="Times New Roman" w:hAnsi="Times New Roman" w:cs="Times New Roman"/>
          <w:sz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onseptual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emudi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formalisa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rangka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luna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Protégé 5.5.0</w:t>
      </w:r>
      <w:r w:rsidRPr="00001F3B">
        <w:rPr>
          <w:rFonts w:ascii="Times New Roman" w:hAnsi="Times New Roman" w:cs="Times New Roman"/>
          <w:sz w:val="24"/>
        </w:rPr>
        <w:t xml:space="preserve">. Pada </w:t>
      </w:r>
      <w:proofErr w:type="spellStart"/>
      <w:r w:rsidRPr="00001F3B">
        <w:rPr>
          <w:rFonts w:ascii="Times New Roman" w:hAnsi="Times New Roman" w:cs="Times New Roman"/>
          <w:sz w:val="24"/>
        </w:rPr>
        <w:t>perangka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luna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Protégé 5.5.0,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tiap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gi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defini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sua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hasil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iap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ahap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</w:rPr>
        <w:t>Methontology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diman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concept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defini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class</w:t>
      </w:r>
      <w:r w:rsidRPr="00001F3B">
        <w:rPr>
          <w:rFonts w:ascii="Times New Roman" w:hAnsi="Times New Roman" w:cs="Times New Roman"/>
          <w:sz w:val="24"/>
        </w:rPr>
        <w:t xml:space="preserve">, </w:t>
      </w:r>
      <w:r w:rsidRPr="00001F3B">
        <w:rPr>
          <w:rFonts w:ascii="Times New Roman" w:hAnsi="Times New Roman" w:cs="Times New Roman"/>
          <w:i/>
          <w:sz w:val="24"/>
        </w:rPr>
        <w:t>ad-hoc binary relation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defini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bagai</w:t>
      </w:r>
      <w:proofErr w:type="spellEnd"/>
      <w:r w:rsidRPr="00001F3B">
        <w:rPr>
          <w:rFonts w:ascii="Times New Roman" w:hAnsi="Times New Roman" w:cs="Times New Roman"/>
          <w:i/>
          <w:sz w:val="24"/>
        </w:rPr>
        <w:t xml:space="preserve"> object properties</w:t>
      </w:r>
      <w:r w:rsidRPr="00001F3B">
        <w:rPr>
          <w:rFonts w:ascii="Times New Roman" w:hAnsi="Times New Roman" w:cs="Times New Roman"/>
          <w:sz w:val="24"/>
        </w:rPr>
        <w:t xml:space="preserve">, dan </w:t>
      </w:r>
      <w:r w:rsidRPr="00001F3B">
        <w:rPr>
          <w:rFonts w:ascii="Times New Roman" w:hAnsi="Times New Roman" w:cs="Times New Roman"/>
          <w:i/>
          <w:sz w:val="24"/>
        </w:rPr>
        <w:t>instances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defini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individual</w:t>
      </w:r>
      <w:r w:rsidRPr="00001F3B">
        <w:rPr>
          <w:rFonts w:ascii="Times New Roman" w:hAnsi="Times New Roman" w:cs="Times New Roman"/>
          <w:sz w:val="24"/>
        </w:rPr>
        <w:t xml:space="preserve">.  </w:t>
      </w:r>
    </w:p>
    <w:p w14:paraId="22866DA6" w14:textId="77777777" w:rsidR="007B676F" w:rsidRPr="00001F3B" w:rsidRDefault="007B676F" w:rsidP="007B676F">
      <w:pPr>
        <w:spacing w:before="24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Hasi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has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0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ul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class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unj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l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graf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Gambar 4.2.</w:t>
      </w:r>
    </w:p>
    <w:p w14:paraId="1A2930FB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noProof/>
        </w:rPr>
        <w:drawing>
          <wp:inline distT="0" distB="0" distL="0" distR="0" wp14:anchorId="41FAE2D5" wp14:editId="50DCCEBC">
            <wp:extent cx="2708695" cy="1737769"/>
            <wp:effectExtent l="0" t="0" r="0" b="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2752197" cy="17656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48BF16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noProof/>
        </w:rPr>
        <w:drawing>
          <wp:inline distT="0" distB="0" distL="0" distR="0" wp14:anchorId="41F3D578" wp14:editId="425127E6">
            <wp:extent cx="2173857" cy="654909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2209844" cy="665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01F3B">
        <w:rPr>
          <w:noProof/>
        </w:rPr>
        <w:drawing>
          <wp:inline distT="0" distB="0" distL="0" distR="0" wp14:anchorId="3E746B16" wp14:editId="133CFE3E">
            <wp:extent cx="1466490" cy="671360"/>
            <wp:effectExtent l="0" t="0" r="635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1509008" cy="690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001F3B">
        <w:rPr>
          <w:noProof/>
        </w:rPr>
        <w:drawing>
          <wp:inline distT="0" distB="0" distL="0" distR="0" wp14:anchorId="25F23C6F" wp14:editId="590532BC">
            <wp:extent cx="2182483" cy="193385"/>
            <wp:effectExtent l="0" t="0" r="0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2676956" cy="2371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D787C8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  <w:bookmarkStart w:id="140" w:name="_Toc42717894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</w:rPr>
        <w:t xml:space="preserve"> Diagram </w:t>
      </w:r>
      <w:proofErr w:type="spellStart"/>
      <w:r w:rsidRPr="00001F3B">
        <w:rPr>
          <w:rFonts w:eastAsia="Times New Roman" w:cs="Times New Roman"/>
          <w:szCs w:val="24"/>
        </w:rPr>
        <w:t>Ontograf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Sistem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Manajeme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proofErr w:type="spellEnd"/>
      <w:r w:rsidRPr="00001F3B">
        <w:rPr>
          <w:rFonts w:eastAsia="Times New Roman" w:cs="Times New Roman"/>
          <w:szCs w:val="24"/>
        </w:rPr>
        <w:t xml:space="preserve"> Gamelan Bali</w:t>
      </w:r>
      <w:bookmarkEnd w:id="140"/>
    </w:p>
    <w:p w14:paraId="0580E6DD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001F3B">
        <w:rPr>
          <w:rFonts w:ascii="Times New Roman" w:hAnsi="Times New Roman" w:cs="Times New Roman"/>
          <w:i/>
          <w:sz w:val="24"/>
        </w:rPr>
        <w:lastRenderedPageBreak/>
        <w:t>Object properties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rel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menghubung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u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class</w:t>
      </w:r>
      <w:r w:rsidRPr="00001F3B">
        <w:rPr>
          <w:rFonts w:ascii="Times New Roman" w:hAnsi="Times New Roman" w:cs="Times New Roman"/>
          <w:sz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</w:rPr>
        <w:t>mendefini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20 </w:t>
      </w:r>
      <w:proofErr w:type="spellStart"/>
      <w:r w:rsidRPr="00001F3B">
        <w:rPr>
          <w:rFonts w:ascii="Times New Roman" w:hAnsi="Times New Roman" w:cs="Times New Roman"/>
          <w:sz w:val="24"/>
        </w:rPr>
        <w:t>bu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object properties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Gambar 4.2. </w:t>
      </w:r>
      <w:proofErr w:type="spellStart"/>
      <w:r w:rsidRPr="00001F3B">
        <w:rPr>
          <w:rFonts w:ascii="Times New Roman" w:hAnsi="Times New Roman" w:cs="Times New Roman"/>
          <w:sz w:val="24"/>
        </w:rPr>
        <w:t>Sebu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object properties </w:t>
      </w:r>
      <w:proofErr w:type="spellStart"/>
      <w:r w:rsidRPr="00001F3B">
        <w:rPr>
          <w:rFonts w:ascii="Times New Roman" w:hAnsi="Times New Roman" w:cs="Times New Roman"/>
          <w:sz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inverse property</w:t>
      </w:r>
      <w:r w:rsidRPr="00001F3B">
        <w:rPr>
          <w:rFonts w:ascii="Times New Roman" w:hAnsi="Times New Roman" w:cs="Times New Roman"/>
          <w:sz w:val="24"/>
        </w:rPr>
        <w:t xml:space="preserve">. Jika </w:t>
      </w:r>
      <w:proofErr w:type="spellStart"/>
      <w:r w:rsidRPr="00001F3B">
        <w:rPr>
          <w:rFonts w:ascii="Times New Roman" w:hAnsi="Times New Roman" w:cs="Times New Roman"/>
          <w:sz w:val="24"/>
        </w:rPr>
        <w:t>sebu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object property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hubung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individual</w:t>
      </w:r>
      <w:r w:rsidRPr="00001F3B">
        <w:rPr>
          <w:rFonts w:ascii="Times New Roman" w:hAnsi="Times New Roman" w:cs="Times New Roman"/>
          <w:i/>
          <w:sz w:val="24"/>
        </w:rPr>
        <w:t xml:space="preserve"> a</w:t>
      </w:r>
      <w:r w:rsidRPr="00001F3B">
        <w:rPr>
          <w:rFonts w:ascii="Times New Roman" w:hAnsi="Times New Roman" w:cs="Times New Roman"/>
          <w:sz w:val="24"/>
        </w:rPr>
        <w:t xml:space="preserve"> dan individual</w:t>
      </w:r>
      <w:r w:rsidRPr="00001F3B">
        <w:rPr>
          <w:rFonts w:ascii="Times New Roman" w:hAnsi="Times New Roman" w:cs="Times New Roman"/>
          <w:i/>
          <w:sz w:val="24"/>
        </w:rPr>
        <w:t xml:space="preserve"> b,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ak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inverse property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balikny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hubung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individual </w:t>
      </w:r>
      <w:r w:rsidRPr="00001F3B">
        <w:rPr>
          <w:rFonts w:ascii="Times New Roman" w:hAnsi="Times New Roman" w:cs="Times New Roman"/>
          <w:i/>
          <w:sz w:val="24"/>
        </w:rPr>
        <w:t>b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individual </w:t>
      </w:r>
      <w:r w:rsidRPr="00001F3B">
        <w:rPr>
          <w:rFonts w:ascii="Times New Roman" w:hAnsi="Times New Roman" w:cs="Times New Roman"/>
          <w:i/>
          <w:sz w:val="24"/>
        </w:rPr>
        <w:t>a</w:t>
      </w:r>
      <w:r w:rsidRPr="00001F3B">
        <w:rPr>
          <w:rFonts w:ascii="Times New Roman" w:hAnsi="Times New Roman" w:cs="Times New Roman"/>
          <w:sz w:val="24"/>
        </w:rPr>
        <w:t>.</w:t>
      </w:r>
    </w:p>
    <w:p w14:paraId="3D2572A5" w14:textId="77777777" w:rsidR="007B676F" w:rsidRPr="00001F3B" w:rsidRDefault="007B676F" w:rsidP="007B676F">
      <w:pPr>
        <w:keepNext/>
        <w:spacing w:line="360" w:lineRule="auto"/>
        <w:jc w:val="center"/>
      </w:pPr>
      <w:r w:rsidRPr="00001F3B">
        <w:rPr>
          <w:rFonts w:ascii="Times New Roman" w:hAnsi="Times New Roman" w:cs="Times New Roman"/>
          <w:noProof/>
          <w:sz w:val="24"/>
        </w:rPr>
        <w:drawing>
          <wp:inline distT="0" distB="0" distL="0" distR="0" wp14:anchorId="377829EB" wp14:editId="17ECEB20">
            <wp:extent cx="2603689" cy="4219575"/>
            <wp:effectExtent l="0" t="0" r="635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2603927" cy="42199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ABECEB" w14:textId="77777777" w:rsidR="007B676F" w:rsidRPr="00001F3B" w:rsidRDefault="007B676F" w:rsidP="007B676F">
      <w:pPr>
        <w:pStyle w:val="Caption"/>
        <w:rPr>
          <w:rFonts w:cs="Times New Roman"/>
        </w:rPr>
      </w:pPr>
      <w:bookmarkStart w:id="141" w:name="_Toc42717895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 w:rsidRPr="00001F3B">
        <w:t xml:space="preserve"> Object Properties pada </w:t>
      </w:r>
      <w:proofErr w:type="spellStart"/>
      <w:r w:rsidRPr="00001F3B">
        <w:t>Ontologi</w:t>
      </w:r>
      <w:proofErr w:type="spellEnd"/>
      <w:r w:rsidRPr="00001F3B">
        <w:t xml:space="preserve"> Gamelan Bali</w:t>
      </w:r>
      <w:bookmarkEnd w:id="141"/>
    </w:p>
    <w:p w14:paraId="3EACF06D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001F3B">
        <w:rPr>
          <w:rFonts w:ascii="Times New Roman" w:hAnsi="Times New Roman" w:cs="Times New Roman"/>
          <w:i/>
          <w:sz w:val="24"/>
        </w:rPr>
        <w:t>Individual</w:t>
      </w:r>
      <w:r w:rsidRPr="00001F3B">
        <w:rPr>
          <w:rFonts w:ascii="Times New Roman" w:hAnsi="Times New Roman" w:cs="Times New Roman"/>
          <w:sz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Protégé 5.5.0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represent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instance</w:t>
      </w:r>
      <w:r w:rsidRPr="00001F3B">
        <w:rPr>
          <w:rFonts w:ascii="Times New Roman" w:hAnsi="Times New Roman" w:cs="Times New Roman"/>
          <w:sz w:val="24"/>
        </w:rPr>
        <w:t xml:space="preserve">. </w:t>
      </w:r>
      <w:r w:rsidRPr="00001F3B">
        <w:rPr>
          <w:rFonts w:ascii="Times New Roman" w:hAnsi="Times New Roman" w:cs="Times New Roman"/>
          <w:i/>
          <w:sz w:val="24"/>
        </w:rPr>
        <w:t>Individual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tiap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atribu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dimilik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masing-masing </w:t>
      </w:r>
      <w:r w:rsidRPr="00001F3B">
        <w:rPr>
          <w:rFonts w:ascii="Times New Roman" w:hAnsi="Times New Roman" w:cs="Times New Roman"/>
          <w:i/>
          <w:sz w:val="24"/>
        </w:rPr>
        <w:t>class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daftar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Gamelan Bali yang </w:t>
      </w:r>
      <w:proofErr w:type="spellStart"/>
      <w:r w:rsidRPr="00001F3B">
        <w:rPr>
          <w:rFonts w:ascii="Times New Roman" w:hAnsi="Times New Roman" w:cs="Times New Roman"/>
          <w:sz w:val="24"/>
        </w:rPr>
        <w:t>diimplementa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Protégé 5.5.0</w:t>
      </w:r>
      <w:r w:rsidRPr="00001F3B">
        <w:rPr>
          <w:rFonts w:ascii="Times New Roman" w:hAnsi="Times New Roman" w:cs="Times New Roman"/>
          <w:sz w:val="24"/>
        </w:rPr>
        <w:t>.</w:t>
      </w:r>
    </w:p>
    <w:p w14:paraId="0B906582" w14:textId="77777777" w:rsidR="007B676F" w:rsidRPr="00001F3B" w:rsidRDefault="007B676F" w:rsidP="007B676F">
      <w:pPr>
        <w:pStyle w:val="Heading3"/>
        <w:ind w:left="709"/>
      </w:pPr>
      <w:bookmarkStart w:id="142" w:name="_Toc61250860"/>
      <w:r w:rsidRPr="00001F3B">
        <w:t>Tahap Evaluasi</w:t>
      </w:r>
      <w:bookmarkEnd w:id="142"/>
    </w:p>
    <w:p w14:paraId="3D92F2E2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ontologi gamelan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menggunakan perangkat lunak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Protégé 5.5.0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>.</w:t>
      </w:r>
    </w:p>
    <w:p w14:paraId="497CACF4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001F3B">
        <w:rPr>
          <w:rFonts w:ascii="Times New Roman" w:hAnsi="Times New Roman" w:cs="Times New Roman"/>
          <w:sz w:val="24"/>
        </w:rPr>
        <w:lastRenderedPageBreak/>
        <w:t xml:space="preserve">Setelah model formal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inferen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ellet Reasoner </w:t>
      </w:r>
      <w:proofErr w:type="spellStart"/>
      <w:r w:rsidRPr="00001F3B">
        <w:rPr>
          <w:rFonts w:ascii="Times New Roman" w:hAnsi="Times New Roman" w:cs="Times New Roman"/>
          <w:sz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ece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onsisten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. Pellet Reasoner </w:t>
      </w:r>
      <w:r>
        <w:rPr>
          <w:rFonts w:ascii="Times New Roman" w:hAnsi="Times New Roman" w:cs="Times New Roman"/>
          <w:sz w:val="24"/>
        </w:rPr>
        <w:fldChar w:fldCharType="begin"/>
      </w:r>
      <w:r>
        <w:rPr>
          <w:rFonts w:ascii="Times New Roman" w:hAnsi="Times New Roman" w:cs="Times New Roman"/>
          <w:sz w:val="24"/>
        </w:rPr>
        <w:instrText xml:space="preserve"> ADDIN EN.CITE &lt;EndNote&gt;&lt;Cite&gt;&lt;Author&gt;Abburu&lt;/Author&gt;&lt;Year&gt;2012&lt;/Year&gt;&lt;RecNum&gt;0&lt;/RecNum&gt;&lt;IDText&gt;A survey on ontology reasoners and comparison&lt;/IDText&gt;&lt;DisplayText&gt;(Abburu, 2012)&lt;/DisplayText&gt;&lt;record&gt;&lt;ref-type name="Journal Article"&gt;17&lt;/ref-type&gt;&lt;contributors&gt;&lt;authors&gt;&lt;author&gt;Abburu, S.&lt;/author&gt;&lt;/authors&gt;&lt;/contributors&gt;&lt;titles&gt;&lt;title&gt;A survey on ontology reasoners and comparison&lt;/title&gt;&lt;secondary-title&gt;International Journal of Computer Applications&lt;/secondary-title&gt;&lt;/titles&gt;&lt;dates&gt;&lt;year&gt;2012&lt;/year&gt;&lt;pub-dates&gt;&lt;date&gt;January&lt;/date&gt;&lt;/pub-dates&gt;&lt;/dates&gt;&lt;volume&gt;57&lt;/volume&gt;&lt;number&gt;17&lt;/number&gt;&lt;/record&gt;&lt;/Cite&gt;&lt;/EndNote&gt;</w:instrText>
      </w:r>
      <w:r>
        <w:rPr>
          <w:rFonts w:ascii="Times New Roman" w:hAnsi="Times New Roman" w:cs="Times New Roman"/>
          <w:sz w:val="24"/>
        </w:rPr>
        <w:fldChar w:fldCharType="separate"/>
      </w:r>
      <w:r>
        <w:rPr>
          <w:rFonts w:ascii="Times New Roman" w:hAnsi="Times New Roman" w:cs="Times New Roman"/>
          <w:noProof/>
          <w:sz w:val="24"/>
        </w:rPr>
        <w:t>(Abburu, 2012)</w:t>
      </w:r>
      <w:r>
        <w:rPr>
          <w:rFonts w:ascii="Times New Roman" w:hAnsi="Times New Roman" w:cs="Times New Roman"/>
          <w:sz w:val="24"/>
        </w:rPr>
        <w:fldChar w:fldCharType="end"/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rupa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open source reasoner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erbasis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OWL-DL yang </w:t>
      </w:r>
      <w:proofErr w:type="spellStart"/>
      <w:r w:rsidRPr="00001F3B">
        <w:rPr>
          <w:rFonts w:ascii="Times New Roman" w:hAnsi="Times New Roman" w:cs="Times New Roman"/>
          <w:sz w:val="24"/>
        </w:rPr>
        <w:t>dikembang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</w:rPr>
        <w:t>grup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“The Mind Swap”. Ketika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ud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anggap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onsiste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oleh </w:t>
      </w:r>
      <w:r w:rsidRPr="00001F3B">
        <w:rPr>
          <w:rFonts w:ascii="Times New Roman" w:hAnsi="Times New Roman" w:cs="Times New Roman"/>
          <w:i/>
          <w:sz w:val="24"/>
        </w:rPr>
        <w:t>reasoner</w:t>
      </w:r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mak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implementas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</w:rPr>
        <w:t>suat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ingi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. Dari proses </w:t>
      </w:r>
      <w:r w:rsidRPr="00001F3B">
        <w:rPr>
          <w:rFonts w:ascii="Times New Roman" w:hAnsi="Times New Roman" w:cs="Times New Roman"/>
          <w:i/>
          <w:sz w:val="24"/>
        </w:rPr>
        <w:t>reasoning</w:t>
      </w:r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Gamelan Bali </w:t>
      </w:r>
      <w:proofErr w:type="spellStart"/>
      <w:r w:rsidRPr="00001F3B">
        <w:rPr>
          <w:rFonts w:ascii="Times New Roman" w:hAnsi="Times New Roman" w:cs="Times New Roman"/>
          <w:sz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onsiste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yang </w:t>
      </w:r>
      <w:proofErr w:type="spellStart"/>
      <w:r w:rsidRPr="00001F3B">
        <w:rPr>
          <w:rFonts w:ascii="Times New Roman" w:hAnsi="Times New Roman" w:cs="Times New Roman"/>
          <w:sz w:val="24"/>
        </w:rPr>
        <w:t>dibukt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ida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unculny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s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“Reasoner Error” </w:t>
      </w:r>
      <w:proofErr w:type="spellStart"/>
      <w:r w:rsidRPr="00001F3B">
        <w:rPr>
          <w:rFonts w:ascii="Times New Roman" w:hAnsi="Times New Roman" w:cs="Times New Roman"/>
          <w:sz w:val="24"/>
        </w:rPr>
        <w:t>sehingg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amp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hasil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inferen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erup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fakta-fakt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r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Gambar 4.4. Proses </w:t>
      </w:r>
      <w:r w:rsidRPr="00001F3B">
        <w:rPr>
          <w:rFonts w:ascii="Times New Roman" w:hAnsi="Times New Roman" w:cs="Times New Roman"/>
          <w:i/>
          <w:sz w:val="24"/>
        </w:rPr>
        <w:t>reasoning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ghasil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fakta-fakt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r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erup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data instances </w:t>
      </w:r>
      <w:proofErr w:type="spellStart"/>
      <w:r w:rsidRPr="00001F3B">
        <w:rPr>
          <w:rFonts w:ascii="Times New Roman" w:hAnsi="Times New Roman" w:cs="Times New Roman"/>
          <w:sz w:val="24"/>
        </w:rPr>
        <w:t>bar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rel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r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dan </w:t>
      </w:r>
      <w:proofErr w:type="spellStart"/>
      <w:r w:rsidRPr="00001F3B">
        <w:rPr>
          <w:rFonts w:ascii="Times New Roman" w:hAnsi="Times New Roman" w:cs="Times New Roman"/>
          <w:sz w:val="24"/>
        </w:rPr>
        <w:t>atribu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ru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. Hasil </w:t>
      </w:r>
      <w:proofErr w:type="spellStart"/>
      <w:r w:rsidRPr="00001F3B">
        <w:rPr>
          <w:rFonts w:ascii="Times New Roman" w:hAnsi="Times New Roman" w:cs="Times New Roman"/>
          <w:sz w:val="24"/>
        </w:rPr>
        <w:t>inferen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emudi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iekspor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buah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model formal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ru</w:t>
      </w:r>
      <w:proofErr w:type="spellEnd"/>
      <w:r w:rsidRPr="00001F3B">
        <w:rPr>
          <w:rFonts w:ascii="Times New Roman" w:hAnsi="Times New Roman" w:cs="Times New Roman"/>
          <w:sz w:val="24"/>
        </w:rPr>
        <w:t>.</w:t>
      </w:r>
    </w:p>
    <w:p w14:paraId="4F03F936" w14:textId="77777777" w:rsidR="007B676F" w:rsidRPr="00001F3B" w:rsidRDefault="007B676F" w:rsidP="007B676F">
      <w:pPr>
        <w:keepNext/>
        <w:spacing w:line="360" w:lineRule="auto"/>
        <w:jc w:val="center"/>
      </w:pPr>
      <w:r w:rsidRPr="00001F3B">
        <w:rPr>
          <w:noProof/>
        </w:rPr>
        <w:drawing>
          <wp:inline distT="0" distB="0" distL="0" distR="0" wp14:anchorId="7704DA6D" wp14:editId="103C8375">
            <wp:extent cx="5039995" cy="2776220"/>
            <wp:effectExtent l="0" t="0" r="8255" b="508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776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7C6E06" w14:textId="77777777" w:rsidR="007B676F" w:rsidRPr="00001F3B" w:rsidRDefault="007B676F" w:rsidP="007B676F">
      <w:pPr>
        <w:pStyle w:val="Caption"/>
        <w:rPr>
          <w:rFonts w:cs="Times New Roman"/>
        </w:rPr>
      </w:pPr>
      <w:bookmarkStart w:id="143" w:name="_Toc42717896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 w:rsidRPr="00001F3B">
        <w:t xml:space="preserve"> Log Proses Reasoning </w:t>
      </w:r>
      <w:proofErr w:type="spellStart"/>
      <w:r w:rsidRPr="00001F3B">
        <w:t>Ontologi</w:t>
      </w:r>
      <w:proofErr w:type="spellEnd"/>
      <w:r w:rsidRPr="00001F3B">
        <w:t xml:space="preserve"> Gamelan Bali</w:t>
      </w:r>
      <w:bookmarkEnd w:id="143"/>
    </w:p>
    <w:p w14:paraId="4E95BB1D" w14:textId="77777777" w:rsidR="007B676F" w:rsidRPr="00001F3B" w:rsidRDefault="007B676F" w:rsidP="007B676F">
      <w:pPr>
        <w:pStyle w:val="Heading3"/>
        <w:ind w:left="709"/>
      </w:pPr>
      <w:bookmarkStart w:id="144" w:name="_Toc61250861"/>
      <w:r w:rsidRPr="00001F3B">
        <w:t>Tahap Dokumentasi</w:t>
      </w:r>
      <w:bookmarkEnd w:id="144"/>
    </w:p>
    <w:p w14:paraId="613826B1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prose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ontologi ontologi gamelan Bali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teks bahasa alami yang dilampirkan pada definisi formal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hAnsi="Times New Roman" w:cs="Times New Roman"/>
          <w:sz w:val="24"/>
          <w:szCs w:val="24"/>
          <w:lang w:val="id-ID"/>
        </w:rPr>
        <w:t xml:space="preserve"> makalah yang diterbitkan dalam proses konferensi dan jurnal </w:t>
      </w:r>
      <w:r w:rsidRPr="00001F3B">
        <w:rPr>
          <w:rFonts w:ascii="Times New Roman" w:hAnsi="Times New Roman" w:cs="Times New Roman"/>
          <w:sz w:val="24"/>
          <w:szCs w:val="24"/>
        </w:rPr>
        <w:t xml:space="preserve">yang </w:t>
      </w:r>
      <w:r w:rsidRPr="00001F3B">
        <w:rPr>
          <w:rFonts w:ascii="Times New Roman" w:hAnsi="Times New Roman" w:cs="Times New Roman"/>
          <w:sz w:val="24"/>
          <w:szCs w:val="24"/>
          <w:lang w:val="id-ID"/>
        </w:rPr>
        <w:t>mengatur pertanyaan-pertanyaan penting dari ontologi yang sudah dibangun.</w:t>
      </w:r>
    </w:p>
    <w:p w14:paraId="4231485D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r w:rsidRPr="00001F3B">
        <w:rPr>
          <w:rFonts w:ascii="Times New Roman" w:hAnsi="Times New Roman" w:cs="Times New Roman"/>
          <w:sz w:val="24"/>
        </w:rPr>
        <w:lastRenderedPageBreak/>
        <w:t xml:space="preserve">Dari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gamelan Bali yang </w:t>
      </w:r>
      <w:proofErr w:type="spellStart"/>
      <w:r w:rsidRPr="00001F3B">
        <w:rPr>
          <w:rFonts w:ascii="Times New Roman" w:hAnsi="Times New Roman" w:cs="Times New Roman"/>
          <w:sz w:val="24"/>
        </w:rPr>
        <w:t>dibua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tersusu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</w:rPr>
        <w:t>metric</w:t>
      </w:r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memberi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gambar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atematis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kompone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</w:rPr>
        <w:t>ad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rancang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</w:rPr>
        <w:t>sepert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tampa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pada Gambar 4.5.</w:t>
      </w:r>
    </w:p>
    <w:p w14:paraId="77B1FF7C" w14:textId="77777777" w:rsidR="007B676F" w:rsidRPr="00001F3B" w:rsidRDefault="007B676F" w:rsidP="007B676F">
      <w:pPr>
        <w:keepNext/>
        <w:spacing w:line="360" w:lineRule="auto"/>
        <w:jc w:val="center"/>
      </w:pPr>
      <w:r w:rsidRPr="00001F3B">
        <w:rPr>
          <w:noProof/>
        </w:rPr>
        <w:drawing>
          <wp:inline distT="0" distB="0" distL="0" distR="0" wp14:anchorId="7C8BDCB8" wp14:editId="1C9F680C">
            <wp:extent cx="3000375" cy="2190750"/>
            <wp:effectExtent l="0" t="0" r="9525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000375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A320E0" w14:textId="77777777" w:rsidR="007B676F" w:rsidRPr="00001F3B" w:rsidRDefault="007B676F" w:rsidP="007B676F">
      <w:pPr>
        <w:pStyle w:val="Caption"/>
        <w:rPr>
          <w:rFonts w:cs="Times New Roman"/>
        </w:rPr>
      </w:pPr>
      <w:bookmarkStart w:id="145" w:name="_Toc42717897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r w:rsidRPr="00001F3B">
        <w:rPr>
          <w:rFonts w:cs="Times New Roman"/>
          <w:i w:val="0"/>
        </w:rPr>
        <w:t xml:space="preserve"> </w:t>
      </w:r>
      <w:r w:rsidRPr="00001F3B">
        <w:rPr>
          <w:rFonts w:cs="Times New Roman"/>
        </w:rPr>
        <w:t xml:space="preserve">Metric </w:t>
      </w:r>
      <w:proofErr w:type="spellStart"/>
      <w:r w:rsidRPr="00001F3B">
        <w:rPr>
          <w:rFonts w:cs="Times New Roman"/>
        </w:rPr>
        <w:t>Ontologi</w:t>
      </w:r>
      <w:proofErr w:type="spellEnd"/>
      <w:r w:rsidRPr="00001F3B">
        <w:rPr>
          <w:rFonts w:cs="Times New Roman"/>
        </w:rPr>
        <w:t xml:space="preserve"> Gamelan Bali</w:t>
      </w:r>
      <w:bookmarkEnd w:id="145"/>
    </w:p>
    <w:p w14:paraId="4730E959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</w:rPr>
      </w:pPr>
      <w:proofErr w:type="spellStart"/>
      <w:r w:rsidRPr="00001F3B">
        <w:rPr>
          <w:rFonts w:ascii="Times New Roman" w:hAnsi="Times New Roman" w:cs="Times New Roman"/>
          <w:sz w:val="24"/>
        </w:rPr>
        <w:t>Penyimpan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informas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car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manti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lalu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rancang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njadi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dasar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nting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selanjutnya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rancang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bangu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web </w:t>
      </w:r>
      <w:proofErr w:type="spellStart"/>
      <w:r w:rsidRPr="00001F3B">
        <w:rPr>
          <w:rFonts w:ascii="Times New Roman" w:hAnsi="Times New Roman" w:cs="Times New Roman"/>
          <w:sz w:val="24"/>
        </w:rPr>
        <w:t>semanti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</w:rPr>
        <w:t xml:space="preserve"> Gamelan Bali.</w:t>
      </w:r>
    </w:p>
    <w:p w14:paraId="3A74C91C" w14:textId="77777777" w:rsidR="007B676F" w:rsidRPr="00001F3B" w:rsidRDefault="007B676F" w:rsidP="007B676F">
      <w:pPr>
        <w:pStyle w:val="Heading2"/>
        <w:ind w:left="709" w:hanging="709"/>
        <w:rPr>
          <w:lang w:val="en-US"/>
        </w:rPr>
      </w:pPr>
      <w:bookmarkStart w:id="146" w:name="_Toc61250862"/>
      <w:proofErr w:type="spellStart"/>
      <w:r w:rsidRPr="00001F3B">
        <w:rPr>
          <w:lang w:val="en-US"/>
        </w:rPr>
        <w:t>Implementasi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Sistem</w:t>
      </w:r>
      <w:bookmarkEnd w:id="146"/>
      <w:proofErr w:type="spellEnd"/>
    </w:p>
    <w:p w14:paraId="2D54167B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ent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DEF4853" w14:textId="77777777" w:rsidR="007B676F" w:rsidRPr="00001F3B" w:rsidRDefault="007B676F" w:rsidP="007B676F">
      <w:pPr>
        <w:pStyle w:val="Heading3"/>
        <w:ind w:left="709"/>
      </w:pPr>
      <w:bookmarkStart w:id="147" w:name="_Toc61250863"/>
      <w:proofErr w:type="spellStart"/>
      <w:r w:rsidRPr="00001F3B">
        <w:rPr>
          <w:lang w:val="en-US"/>
        </w:rPr>
        <w:t>Lingkungan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Implementasi</w:t>
      </w:r>
      <w:bookmarkEnd w:id="147"/>
      <w:proofErr w:type="spellEnd"/>
    </w:p>
    <w:p w14:paraId="2FB65140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library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mbua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057C777" w14:textId="77777777" w:rsidR="007B676F" w:rsidRPr="00001F3B" w:rsidRDefault="007B676F" w:rsidP="007B676F">
      <w:pPr>
        <w:numPr>
          <w:ilvl w:val="0"/>
          <w:numId w:val="24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>Windows 8 Pro 32bit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Clien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) dan Ubuntu 18.0.4 LTS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Server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)</w:t>
      </w:r>
    </w:p>
    <w:p w14:paraId="428BD115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>Protégé 5.5.0</w:t>
      </w:r>
    </w:p>
    <w:p w14:paraId="08E0FCF5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>XAMPP Control Panel v3.2.2</w:t>
      </w:r>
    </w:p>
    <w:p w14:paraId="3A54FB33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48" w:name="_heading=h.ybofxbos2o7y" w:colFirst="0" w:colLast="0"/>
      <w:bookmarkEnd w:id="148"/>
      <w:r w:rsidRPr="00001F3B">
        <w:rPr>
          <w:rFonts w:ascii="Times New Roman" w:eastAsia="Times New Roman" w:hAnsi="Times New Roman" w:cs="Times New Roman"/>
          <w:sz w:val="24"/>
          <w:szCs w:val="24"/>
        </w:rPr>
        <w:t>PHP 7.1.2</w:t>
      </w:r>
    </w:p>
    <w:p w14:paraId="6935B635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49" w:name="_heading=h.tcrniw9okxej" w:colFirst="0" w:colLast="0"/>
      <w:bookmarkStart w:id="150" w:name="_heading=h.9banlbuuev0h" w:colFirst="0" w:colLast="0"/>
      <w:bookmarkEnd w:id="149"/>
      <w:bookmarkEnd w:id="150"/>
      <w:r w:rsidRPr="00001F3B">
        <w:rPr>
          <w:rFonts w:ascii="Times New Roman" w:eastAsia="Times New Roman" w:hAnsi="Times New Roman" w:cs="Times New Roman"/>
          <w:sz w:val="24"/>
          <w:szCs w:val="24"/>
        </w:rPr>
        <w:t>Visual Studio Code 1.43.2</w:t>
      </w:r>
    </w:p>
    <w:p w14:paraId="4C9BF18F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51" w:name="_heading=h.1moqvf8orxo1" w:colFirst="0" w:colLast="0"/>
      <w:bookmarkStart w:id="152" w:name="_heading=h.bpyjiplbmcg4" w:colFirst="0" w:colLast="0"/>
      <w:bookmarkEnd w:id="151"/>
      <w:bookmarkEnd w:id="152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Bootstrap 4.0.2</w:t>
      </w:r>
    </w:p>
    <w:p w14:paraId="158EE0C8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53" w:name="_heading=h.sp20p1cdo60o" w:colFirst="0" w:colLast="0"/>
      <w:bookmarkEnd w:id="153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Apache Jen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3.14.0</w:t>
      </w:r>
    </w:p>
    <w:p w14:paraId="2552065D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54" w:name="_heading=h.l2j3aldxox2i" w:colFirst="0" w:colLast="0"/>
      <w:bookmarkEnd w:id="154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Library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asyRDF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56CAEFFB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55" w:name="_heading=h.kbwvwmpbj9d8" w:colFirst="0" w:colLast="0"/>
      <w:bookmarkEnd w:id="155"/>
      <w:r w:rsidRPr="00001F3B">
        <w:rPr>
          <w:rFonts w:ascii="Times New Roman" w:eastAsia="Times New Roman" w:hAnsi="Times New Roman" w:cs="Times New Roman"/>
          <w:sz w:val="24"/>
          <w:szCs w:val="24"/>
        </w:rPr>
        <w:t>Google Chrome 79.0</w:t>
      </w:r>
    </w:p>
    <w:p w14:paraId="426553FD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>Vesta Control Panel</w:t>
      </w:r>
    </w:p>
    <w:p w14:paraId="4453E8A7" w14:textId="77777777" w:rsidR="007B676F" w:rsidRPr="00001F3B" w:rsidRDefault="007B676F" w:rsidP="007B676F">
      <w:pPr>
        <w:numPr>
          <w:ilvl w:val="0"/>
          <w:numId w:val="2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56" w:name="_heading=h.7t7n7nyb4xry" w:colFirst="0" w:colLast="0"/>
      <w:bookmarkEnd w:id="156"/>
      <w:r w:rsidRPr="00001F3B">
        <w:rPr>
          <w:rFonts w:ascii="Times New Roman" w:eastAsia="Times New Roman" w:hAnsi="Times New Roman" w:cs="Times New Roman"/>
          <w:sz w:val="24"/>
          <w:szCs w:val="24"/>
        </w:rPr>
        <w:t>Microsoft Office Visio 2019</w:t>
      </w:r>
    </w:p>
    <w:p w14:paraId="62111D0B" w14:textId="77777777" w:rsidR="007B676F" w:rsidRPr="00001F3B" w:rsidRDefault="007B676F" w:rsidP="007B676F">
      <w:pPr>
        <w:numPr>
          <w:ilvl w:val="0"/>
          <w:numId w:val="24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57" w:name="_heading=h.htej7r7o0sgj" w:colFirst="0" w:colLast="0"/>
      <w:bookmarkEnd w:id="157"/>
      <w:r w:rsidRPr="00001F3B">
        <w:rPr>
          <w:rFonts w:ascii="Times New Roman" w:eastAsia="Times New Roman" w:hAnsi="Times New Roman" w:cs="Times New Roman"/>
          <w:sz w:val="24"/>
          <w:szCs w:val="24"/>
        </w:rPr>
        <w:t>Microsoft Office Excel 2019</w:t>
      </w:r>
    </w:p>
    <w:p w14:paraId="459408AF" w14:textId="77777777" w:rsidR="007B676F" w:rsidRPr="00001F3B" w:rsidRDefault="007B676F" w:rsidP="007B676F">
      <w:pPr>
        <w:pStyle w:val="Heading3"/>
        <w:ind w:left="709"/>
      </w:pPr>
      <w:bookmarkStart w:id="158" w:name="_Toc61250864"/>
      <w:proofErr w:type="spellStart"/>
      <w:r w:rsidRPr="00001F3B">
        <w:rPr>
          <w:lang w:val="en-US"/>
        </w:rPr>
        <w:t>Implementasi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Ontologi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ke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Dalam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Sistem</w:t>
      </w:r>
      <w:bookmarkEnd w:id="158"/>
      <w:proofErr w:type="spellEnd"/>
    </w:p>
    <w:p w14:paraId="5B1E0BAC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g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erv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se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ga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onek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library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asyRDF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.1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source cod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onek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AB2A71E" w14:textId="77777777" w:rsidR="007B676F" w:rsidRPr="00001F3B" w:rsidRDefault="007B676F" w:rsidP="007B676F">
      <w:pPr>
        <w:pStyle w:val="Caption"/>
        <w:keepNext/>
      </w:pPr>
      <w:bookmarkStart w:id="159" w:name="_Toc41332495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Source Code </w:t>
      </w:r>
      <w:r w:rsidRPr="00001F3B">
        <w:rPr>
          <w:rFonts w:eastAsia="Times New Roman" w:cs="Times New Roman"/>
          <w:szCs w:val="24"/>
        </w:rPr>
        <w:t xml:space="preserve">Proses </w:t>
      </w:r>
      <w:proofErr w:type="spellStart"/>
      <w:r w:rsidRPr="00001F3B">
        <w:rPr>
          <w:rFonts w:eastAsia="Times New Roman" w:cs="Times New Roman"/>
          <w:szCs w:val="24"/>
        </w:rPr>
        <w:t>Koneksi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Ontologi</w:t>
      </w:r>
      <w:bookmarkEnd w:id="159"/>
      <w:proofErr w:type="spellEnd"/>
    </w:p>
    <w:tbl>
      <w:tblPr>
        <w:tblW w:w="900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585"/>
        <w:gridCol w:w="8415"/>
      </w:tblGrid>
      <w:tr w:rsidR="007B676F" w:rsidRPr="00001F3B" w14:paraId="50437BBA" w14:textId="77777777" w:rsidTr="007B676F">
        <w:trPr>
          <w:jc w:val="center"/>
        </w:trPr>
        <w:tc>
          <w:tcPr>
            <w:tcW w:w="58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2C1F76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1</w:t>
            </w:r>
          </w:p>
          <w:p w14:paraId="063BF0A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2</w:t>
            </w:r>
          </w:p>
          <w:p w14:paraId="448CC54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3</w:t>
            </w:r>
          </w:p>
          <w:p w14:paraId="677A44D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4</w:t>
            </w:r>
          </w:p>
          <w:p w14:paraId="58AF971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5</w:t>
            </w:r>
          </w:p>
          <w:p w14:paraId="6345176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6</w:t>
            </w:r>
          </w:p>
          <w:p w14:paraId="6CA01C3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</w:p>
          <w:p w14:paraId="55675A9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7</w:t>
            </w:r>
          </w:p>
          <w:p w14:paraId="790B79B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</w:p>
          <w:p w14:paraId="4849756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8</w:t>
            </w:r>
          </w:p>
          <w:p w14:paraId="4529466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9</w:t>
            </w:r>
          </w:p>
          <w:p w14:paraId="5B7DFB4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</w:p>
          <w:p w14:paraId="0B1D152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10</w:t>
            </w:r>
          </w:p>
          <w:p w14:paraId="75C05A0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11</w:t>
            </w:r>
          </w:p>
          <w:p w14:paraId="6F4A532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12</w:t>
            </w:r>
          </w:p>
        </w:tc>
        <w:tc>
          <w:tcPr>
            <w:tcW w:w="841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64B0D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// 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Impor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 library 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</w:t>
            </w:r>
            <w:proofErr w:type="spellEnd"/>
          </w:p>
          <w:p w14:paraId="5EE138C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include("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/lib/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.php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");</w:t>
            </w:r>
          </w:p>
          <w:p w14:paraId="014C93E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require_once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 "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/examples/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html_tag_helpers.php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";</w:t>
            </w:r>
          </w:p>
          <w:p w14:paraId="71D385D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ab/>
            </w: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ab/>
            </w: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ab/>
            </w:r>
          </w:p>
          <w:p w14:paraId="5AC2A9C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// 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Pengaturan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 prefix</w:t>
            </w:r>
          </w:p>
          <w:p w14:paraId="78F720E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_</w:t>
            </w:r>
            <w:proofErr w:type="gram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Namespace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::</w:t>
            </w:r>
            <w:proofErr w:type="gram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set('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rdf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', 'http://www.w3.org/1999/02/22-rdf-syntax-ns#');</w:t>
            </w:r>
          </w:p>
          <w:p w14:paraId="3BB675A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_</w:t>
            </w:r>
            <w:proofErr w:type="gram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Namespace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::</w:t>
            </w:r>
            <w:proofErr w:type="gram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set('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rdfs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', 'http://www.w3.org/2000/01/rdf-schema#');</w:t>
            </w:r>
          </w:p>
          <w:p w14:paraId="61CBFD1A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_</w:t>
            </w:r>
            <w:proofErr w:type="gram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Namespace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::</w:t>
            </w:r>
            <w:proofErr w:type="gram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set('owl', 'http://www.w3.org/2002/07/owl#');</w:t>
            </w:r>
          </w:p>
          <w:p w14:paraId="69B9B73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_</w:t>
            </w:r>
            <w:proofErr w:type="gram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Namespace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::</w:t>
            </w:r>
            <w:proofErr w:type="gram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set('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thk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', 'http://dpch.oss.web.id/Bali/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TriHitaKarana.owl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#');</w:t>
            </w:r>
          </w:p>
          <w:p w14:paraId="14B5D07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</w:p>
          <w:p w14:paraId="1E0AE36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//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Inisialisasi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 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koneksi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 SPARQL</w:t>
            </w:r>
          </w:p>
          <w:p w14:paraId="22C3E56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Courier New" w:eastAsia="Courier New" w:hAnsi="Courier New" w:cs="Courier New"/>
                <w:sz w:val="20"/>
                <w:szCs w:val="20"/>
              </w:rPr>
            </w:pPr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$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sparql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 xml:space="preserve"> = new 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EasyRdf_Sparql_Client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('http://localhost:3030/</w:t>
            </w:r>
            <w:proofErr w:type="spellStart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thk</w:t>
            </w:r>
            <w:proofErr w:type="spellEnd"/>
            <w:r w:rsidRPr="00001F3B">
              <w:rPr>
                <w:rFonts w:ascii="Courier New" w:eastAsia="Courier New" w:hAnsi="Courier New" w:cs="Courier New"/>
                <w:sz w:val="20"/>
                <w:szCs w:val="20"/>
              </w:rPr>
              <w:t>/query');</w:t>
            </w:r>
          </w:p>
        </w:tc>
      </w:tr>
    </w:tbl>
    <w:p w14:paraId="47EE5EF8" w14:textId="77777777" w:rsidR="007B676F" w:rsidRPr="00001F3B" w:rsidRDefault="007B676F" w:rsidP="007B676F">
      <w:pPr>
        <w:spacing w:before="24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EBE261D" w14:textId="77777777" w:rsidR="007B676F" w:rsidRPr="00001F3B" w:rsidRDefault="007B676F" w:rsidP="007B676F">
      <w:pPr>
        <w:pStyle w:val="Heading3"/>
        <w:ind w:left="709"/>
      </w:pPr>
      <w:bookmarkStart w:id="160" w:name="_Toc61250865"/>
      <w:proofErr w:type="spellStart"/>
      <w:r w:rsidRPr="00001F3B">
        <w:rPr>
          <w:lang w:val="en-US"/>
        </w:rPr>
        <w:t>Implementasi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Antarmuka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Sistem</w:t>
      </w:r>
      <w:bookmarkEnd w:id="160"/>
      <w:proofErr w:type="spellEnd"/>
    </w:p>
    <w:p w14:paraId="7FC8EE17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Bab 3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ub Bab 3.4.1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mplementa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as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mrogr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HTML dan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CS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framework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Bootstrap 4.0.2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ap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captur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u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A62D41A" w14:textId="77777777" w:rsidR="007B676F" w:rsidRPr="00001F3B" w:rsidRDefault="007B676F" w:rsidP="007B676F">
      <w:pPr>
        <w:numPr>
          <w:ilvl w:val="0"/>
          <w:numId w:val="25"/>
        </w:numPr>
        <w:spacing w:before="24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 xml:space="preserve"> Halaman Utama</w:t>
      </w:r>
    </w:p>
    <w:p w14:paraId="1C6FCB14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Gambar 4.6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.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dafta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u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browsing, searching,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u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7CE8BBF" w14:textId="77777777" w:rsidR="007B676F" w:rsidRPr="00001F3B" w:rsidRDefault="007B676F" w:rsidP="007B676F">
      <w:pPr>
        <w:keepNext/>
        <w:spacing w:before="240" w:line="360" w:lineRule="auto"/>
        <w:ind w:left="720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2A6748BC" wp14:editId="575E2CDC">
            <wp:extent cx="4577756" cy="2372658"/>
            <wp:effectExtent l="0" t="0" r="0" b="889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asdfgh\Screenshot (7816).png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7756" cy="237265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D3CAD2" w14:textId="77777777" w:rsidR="007B676F" w:rsidRPr="00001F3B" w:rsidRDefault="007B676F" w:rsidP="007B676F">
      <w:pPr>
        <w:spacing w:before="240" w:line="360" w:lineRule="auto"/>
        <w:ind w:left="720"/>
        <w:jc w:val="center"/>
        <w:rPr>
          <w:rFonts w:ascii="Times New Roman" w:eastAsia="Times New Roman" w:hAnsi="Times New Roman" w:cs="Times New Roman"/>
          <w:i/>
          <w:sz w:val="24"/>
          <w:szCs w:val="24"/>
        </w:rPr>
      </w:pPr>
      <w:bookmarkStart w:id="161" w:name="_Toc42717898"/>
      <w:r w:rsidRPr="00001F3B">
        <w:rPr>
          <w:rFonts w:ascii="Times New Roman" w:hAnsi="Times New Roman" w:cs="Times New Roman"/>
          <w:i/>
          <w:sz w:val="24"/>
        </w:rPr>
        <w:t xml:space="preserve">Gambar 4. </w:t>
      </w:r>
      <w:r w:rsidRPr="00001F3B">
        <w:rPr>
          <w:rFonts w:ascii="Times New Roman" w:hAnsi="Times New Roman" w:cs="Times New Roman"/>
          <w:i/>
          <w:sz w:val="24"/>
        </w:rPr>
        <w:fldChar w:fldCharType="begin"/>
      </w:r>
      <w:r w:rsidRPr="00001F3B">
        <w:rPr>
          <w:rFonts w:ascii="Times New Roman" w:hAnsi="Times New Roman" w:cs="Times New Roman"/>
          <w:i/>
          <w:sz w:val="24"/>
        </w:rPr>
        <w:instrText xml:space="preserve"> SEQ Gambar_4. \* ARABIC </w:instrText>
      </w:r>
      <w:r w:rsidRPr="00001F3B">
        <w:rPr>
          <w:rFonts w:ascii="Times New Roman" w:hAnsi="Times New Roman" w:cs="Times New Roman"/>
          <w:i/>
          <w:sz w:val="24"/>
        </w:rPr>
        <w:fldChar w:fldCharType="separate"/>
      </w:r>
      <w:r>
        <w:rPr>
          <w:rFonts w:ascii="Times New Roman" w:hAnsi="Times New Roman" w:cs="Times New Roman"/>
          <w:i/>
          <w:noProof/>
          <w:sz w:val="24"/>
        </w:rPr>
        <w:t>6</w:t>
      </w:r>
      <w:r w:rsidRPr="00001F3B">
        <w:rPr>
          <w:rFonts w:ascii="Times New Roman" w:hAnsi="Times New Roman" w:cs="Times New Roman"/>
          <w:i/>
          <w:sz w:val="24"/>
        </w:rPr>
        <w:fldChar w:fldCharType="end"/>
      </w:r>
      <w:r w:rsidRPr="00001F3B">
        <w:rPr>
          <w:rFonts w:ascii="Times New Roman" w:eastAsia="Times New Roman" w:hAnsi="Times New Roman" w:cs="Times New Roman"/>
          <w:i/>
          <w:sz w:val="28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Halaman Utam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Guest User</w:t>
      </w:r>
      <w:bookmarkEnd w:id="161"/>
    </w:p>
    <w:p w14:paraId="6D18A91C" w14:textId="77777777" w:rsidR="007B676F" w:rsidRPr="00001F3B" w:rsidRDefault="007B676F" w:rsidP="007B676F">
      <w:pPr>
        <w:numPr>
          <w:ilvl w:val="0"/>
          <w:numId w:val="25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 xml:space="preserve"> Halaman </w:t>
      </w:r>
      <w:proofErr w:type="spellStart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>Penjelajahan</w:t>
      </w:r>
      <w:proofErr w:type="spellEnd"/>
    </w:p>
    <w:p w14:paraId="661C9AAB" w14:textId="77777777" w:rsidR="007B676F" w:rsidRPr="00001F3B" w:rsidRDefault="007B676F" w:rsidP="007B676F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Gambar 4.7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.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ftar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instanc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instanc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26689EE" w14:textId="77777777" w:rsidR="007B676F" w:rsidRPr="00001F3B" w:rsidRDefault="007B676F" w:rsidP="007B676F">
      <w:pPr>
        <w:keepNext/>
        <w:spacing w:before="240" w:line="360" w:lineRule="auto"/>
        <w:ind w:left="720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lastRenderedPageBreak/>
        <w:drawing>
          <wp:inline distT="0" distB="0" distL="0" distR="0" wp14:anchorId="52EBE896" wp14:editId="3F469537">
            <wp:extent cx="4635305" cy="2656936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USER\Pictures\FireShot Capture 001 - Browsing - KMS Gamlean Lite - gamelan.oss.web.id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-1" b="53422"/>
                    <a:stretch/>
                  </pic:blipFill>
                  <pic:spPr bwMode="auto">
                    <a:xfrm>
                      <a:off x="0" y="0"/>
                      <a:ext cx="4646637" cy="26634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2C65A4F" w14:textId="77777777" w:rsidR="007B676F" w:rsidRPr="00001F3B" w:rsidRDefault="007B676F" w:rsidP="007B676F">
      <w:pPr>
        <w:pStyle w:val="Caption"/>
        <w:ind w:left="851"/>
        <w:rPr>
          <w:rFonts w:eastAsia="Times New Roman" w:cs="Times New Roman"/>
          <w:b/>
          <w:szCs w:val="24"/>
        </w:rPr>
      </w:pPr>
      <w:bookmarkStart w:id="162" w:name="_Toc42717899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Implementasi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ntarmuka</w:t>
      </w:r>
      <w:proofErr w:type="spellEnd"/>
      <w:r w:rsidRPr="00001F3B">
        <w:rPr>
          <w:rFonts w:eastAsia="Times New Roman" w:cs="Times New Roman"/>
          <w:szCs w:val="24"/>
        </w:rPr>
        <w:t xml:space="preserve"> Halaman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r w:rsidRPr="00001F3B">
        <w:rPr>
          <w:rFonts w:eastAsia="Times New Roman" w:cs="Times New Roman"/>
          <w:i w:val="0"/>
          <w:szCs w:val="24"/>
        </w:rPr>
        <w:t>Guest User</w:t>
      </w:r>
      <w:bookmarkEnd w:id="162"/>
    </w:p>
    <w:p w14:paraId="6E83636F" w14:textId="77777777" w:rsidR="007B676F" w:rsidRPr="00001F3B" w:rsidRDefault="007B676F" w:rsidP="007B676F">
      <w:pPr>
        <w:numPr>
          <w:ilvl w:val="0"/>
          <w:numId w:val="25"/>
        </w:num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>Antarmuka</w:t>
      </w:r>
      <w:proofErr w:type="spellEnd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 xml:space="preserve"> Halaman Hasil </w:t>
      </w:r>
      <w:proofErr w:type="spellStart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>Penjelajahan</w:t>
      </w:r>
      <w:proofErr w:type="spellEnd"/>
    </w:p>
    <w:p w14:paraId="418A9841" w14:textId="77777777" w:rsidR="007B676F" w:rsidRPr="00001F3B" w:rsidRDefault="007B676F" w:rsidP="007B676F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Gambar 4.8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.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perinc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n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ua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instanc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akse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yim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skri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instanc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akse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u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nju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CFFC40F" w14:textId="77777777" w:rsidR="007B676F" w:rsidRPr="00001F3B" w:rsidRDefault="007B676F" w:rsidP="007B676F">
      <w:pPr>
        <w:spacing w:after="0" w:line="360" w:lineRule="auto"/>
        <w:ind w:left="720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11D726D7" wp14:editId="05F9C101">
            <wp:extent cx="4501394" cy="2587925"/>
            <wp:effectExtent l="0" t="0" r="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USER\Pictures\FireShot Capture 003 - Browsing Result - KMS Gamlean Lite - gamelan.oss.web.id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8259"/>
                    <a:stretch/>
                  </pic:blipFill>
                  <pic:spPr bwMode="auto">
                    <a:xfrm>
                      <a:off x="0" y="0"/>
                      <a:ext cx="4501711" cy="25881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117A77" w14:textId="77777777" w:rsidR="007B676F" w:rsidRPr="00001F3B" w:rsidRDefault="007B676F" w:rsidP="007B676F">
      <w:pPr>
        <w:pStyle w:val="Caption"/>
        <w:ind w:left="180"/>
      </w:pPr>
      <w:bookmarkStart w:id="163" w:name="_Toc42717900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Implementasi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ntarmuka</w:t>
      </w:r>
      <w:proofErr w:type="spellEnd"/>
      <w:r w:rsidRPr="00001F3B">
        <w:rPr>
          <w:rFonts w:eastAsia="Times New Roman" w:cs="Times New Roman"/>
          <w:szCs w:val="24"/>
        </w:rPr>
        <w:t xml:space="preserve"> Halaman Hasil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r w:rsidRPr="00001F3B">
        <w:rPr>
          <w:rFonts w:eastAsia="Times New Roman" w:cs="Times New Roman"/>
          <w:i w:val="0"/>
          <w:szCs w:val="24"/>
        </w:rPr>
        <w:t>Guest User</w:t>
      </w:r>
      <w:bookmarkEnd w:id="163"/>
    </w:p>
    <w:p w14:paraId="689433B8" w14:textId="77777777" w:rsidR="007B676F" w:rsidRPr="00001F3B" w:rsidRDefault="007B676F" w:rsidP="007B676F">
      <w:pPr>
        <w:numPr>
          <w:ilvl w:val="0"/>
          <w:numId w:val="25"/>
        </w:numPr>
        <w:spacing w:after="0" w:line="360" w:lineRule="auto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Antarmuka</w:t>
      </w:r>
      <w:proofErr w:type="spellEnd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 xml:space="preserve"> Halaman </w:t>
      </w:r>
      <w:proofErr w:type="spellStart"/>
      <w:r w:rsidRPr="00001F3B">
        <w:rPr>
          <w:rFonts w:ascii="Times New Roman" w:eastAsia="Times New Roman" w:hAnsi="Times New Roman" w:cs="Times New Roman"/>
          <w:b/>
          <w:sz w:val="24"/>
          <w:szCs w:val="24"/>
        </w:rPr>
        <w:t>Pencarian</w:t>
      </w:r>
      <w:proofErr w:type="spellEnd"/>
    </w:p>
    <w:p w14:paraId="189109DD" w14:textId="77777777" w:rsidR="007B676F" w:rsidRPr="00001F3B" w:rsidRDefault="007B676F" w:rsidP="007B676F">
      <w:pPr>
        <w:spacing w:after="0"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Gambar 4.9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.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for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c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ua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instanc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pu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la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instanc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i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form output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an minim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u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for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input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l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kl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ombo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Cari”. Hasi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mp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realtime</w:t>
      </w:r>
      <w:proofErr w:type="spellEnd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query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>SPARQL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Guest use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akse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u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output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F342BF8" w14:textId="77777777" w:rsidR="007B676F" w:rsidRPr="00001F3B" w:rsidRDefault="007B676F" w:rsidP="007B676F">
      <w:pPr>
        <w:keepNext/>
        <w:spacing w:before="240" w:line="360" w:lineRule="auto"/>
        <w:ind w:left="720"/>
        <w:jc w:val="center"/>
      </w:pPr>
      <w:r w:rsidRPr="00001F3B">
        <w:rPr>
          <w:rFonts w:ascii="Times New Roman" w:eastAsia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596DEDFF" wp14:editId="69503709">
            <wp:extent cx="4474451" cy="4870798"/>
            <wp:effectExtent l="0" t="0" r="2540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USER\Pictures\FireShot Capture 002 - Searching - KMS Gamlean Lite - gamelan.oss.web.id.png"/>
                    <pic:cNvPicPr>
                      <a:picLocks noChangeAspect="1" noChangeArrowheads="1"/>
                    </pic:cNvPicPr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74451" cy="4870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783E9" w14:textId="77777777" w:rsidR="007B676F" w:rsidRPr="00001F3B" w:rsidRDefault="007B676F" w:rsidP="007B676F">
      <w:pPr>
        <w:pStyle w:val="Caption"/>
        <w:ind w:left="851"/>
        <w:rPr>
          <w:rFonts w:eastAsia="Times New Roman" w:cs="Times New Roman"/>
          <w:b/>
          <w:szCs w:val="24"/>
        </w:rPr>
      </w:pPr>
      <w:bookmarkStart w:id="164" w:name="_Toc42717901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Implementasi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Antarmuka</w:t>
      </w:r>
      <w:proofErr w:type="spellEnd"/>
      <w:r w:rsidRPr="00001F3B">
        <w:rPr>
          <w:rFonts w:eastAsia="Times New Roman" w:cs="Times New Roman"/>
          <w:szCs w:val="24"/>
        </w:rPr>
        <w:t xml:space="preserve"> Halaman </w:t>
      </w:r>
      <w:proofErr w:type="spellStart"/>
      <w:r w:rsidRPr="00001F3B">
        <w:rPr>
          <w:rFonts w:eastAsia="Times New Roman" w:cs="Times New Roman"/>
          <w:szCs w:val="24"/>
        </w:rPr>
        <w:t>Pencari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r w:rsidRPr="00001F3B">
        <w:rPr>
          <w:rFonts w:eastAsia="Times New Roman" w:cs="Times New Roman"/>
          <w:i w:val="0"/>
          <w:szCs w:val="24"/>
        </w:rPr>
        <w:t>Guest User</w:t>
      </w:r>
      <w:bookmarkEnd w:id="164"/>
    </w:p>
    <w:p w14:paraId="6CDC7209" w14:textId="77777777" w:rsidR="007B676F" w:rsidRPr="00001F3B" w:rsidRDefault="007B676F" w:rsidP="007B676F">
      <w:pPr>
        <w:pStyle w:val="Heading2"/>
        <w:ind w:left="709" w:hanging="709"/>
        <w:rPr>
          <w:lang w:val="en-US"/>
        </w:rPr>
      </w:pPr>
      <w:bookmarkStart w:id="165" w:name="_Toc61250866"/>
      <w:proofErr w:type="spellStart"/>
      <w:r w:rsidRPr="00001F3B">
        <w:rPr>
          <w:lang w:val="en-US"/>
        </w:rPr>
        <w:lastRenderedPageBreak/>
        <w:t>Implementasi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Pengujian</w:t>
      </w:r>
      <w:proofErr w:type="spellEnd"/>
      <w:r w:rsidRPr="00001F3B">
        <w:rPr>
          <w:lang w:val="en-US"/>
        </w:rPr>
        <w:t xml:space="preserve"> Dan </w:t>
      </w:r>
      <w:proofErr w:type="spellStart"/>
      <w:r w:rsidRPr="00001F3B">
        <w:rPr>
          <w:lang w:val="en-US"/>
        </w:rPr>
        <w:t>Evaluasi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Sistem</w:t>
      </w:r>
      <w:bookmarkEnd w:id="165"/>
      <w:proofErr w:type="spellEnd"/>
    </w:p>
    <w:p w14:paraId="600FAECA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ent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4B16E66" w14:textId="77777777" w:rsidR="007B676F" w:rsidRPr="00001F3B" w:rsidRDefault="007B676F" w:rsidP="007B676F">
      <w:pPr>
        <w:pStyle w:val="Heading3"/>
        <w:ind w:left="709"/>
      </w:pPr>
      <w:bookmarkStart w:id="166" w:name="_Toc61250867"/>
      <w:r w:rsidRPr="00001F3B">
        <w:t xml:space="preserve">Pengujian </w:t>
      </w:r>
      <w:proofErr w:type="spellStart"/>
      <w:r w:rsidRPr="00001F3B">
        <w:rPr>
          <w:lang w:val="en-US"/>
        </w:rPr>
        <w:t>Fungsionalitas</w:t>
      </w:r>
      <w:bookmarkEnd w:id="166"/>
      <w:proofErr w:type="spellEnd"/>
    </w:p>
    <w:p w14:paraId="35E511ED" w14:textId="77777777" w:rsidR="007B676F" w:rsidRPr="00001F3B" w:rsidRDefault="007B676F" w:rsidP="007B676F">
      <w:pPr>
        <w:spacing w:before="240" w:line="360" w:lineRule="auto"/>
        <w:ind w:firstLine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Black-Box Testing.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Black-Box Testing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user interfac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uj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pak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kseku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s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eriks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black-box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uj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amp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-proses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efini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FED86E4" w14:textId="77777777" w:rsidR="007B676F" w:rsidRPr="00001F3B" w:rsidRDefault="007B676F" w:rsidP="007B676F">
      <w:pPr>
        <w:pStyle w:val="Caption"/>
        <w:keepNext/>
      </w:pPr>
      <w:bookmarkStart w:id="167" w:name="_Toc41332496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Checklist </w:t>
      </w:r>
      <w:proofErr w:type="spellStart"/>
      <w:r w:rsidRPr="00001F3B">
        <w:rPr>
          <w:rFonts w:eastAsia="Times New Roman" w:cs="Times New Roman"/>
          <w:szCs w:val="24"/>
        </w:rPr>
        <w:t>Kebutu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Sistem</w:t>
      </w:r>
      <w:bookmarkEnd w:id="167"/>
      <w:proofErr w:type="spellEnd"/>
    </w:p>
    <w:tbl>
      <w:tblPr>
        <w:tblW w:w="4590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1095"/>
        <w:gridCol w:w="2370"/>
        <w:gridCol w:w="1125"/>
      </w:tblGrid>
      <w:tr w:rsidR="007B676F" w:rsidRPr="00001F3B" w14:paraId="443BDEDC" w14:textId="77777777" w:rsidTr="007B676F">
        <w:trPr>
          <w:jc w:val="center"/>
        </w:trPr>
        <w:tc>
          <w:tcPr>
            <w:tcW w:w="109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5CB1D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37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1F7D3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guna</w:t>
            </w:r>
            <w:proofErr w:type="spellEnd"/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C13875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tatus</w:t>
            </w:r>
          </w:p>
        </w:tc>
      </w:tr>
      <w:tr w:rsidR="007B676F" w:rsidRPr="00001F3B" w14:paraId="4A0F2B38" w14:textId="77777777" w:rsidTr="007B676F">
        <w:trPr>
          <w:jc w:val="center"/>
        </w:trPr>
        <w:tc>
          <w:tcPr>
            <w:tcW w:w="109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E1780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F1</w:t>
            </w:r>
          </w:p>
        </w:tc>
        <w:tc>
          <w:tcPr>
            <w:tcW w:w="237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FC7C4F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</w:p>
        </w:tc>
        <w:tc>
          <w:tcPr>
            <w:tcW w:w="112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DDD338B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OK</w:t>
            </w:r>
          </w:p>
        </w:tc>
      </w:tr>
    </w:tbl>
    <w:p w14:paraId="42F9E760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  <w:t xml:space="preserve">Kod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.2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j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ap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Bab 3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ubb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3.4.5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.3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.4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ap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inc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black-box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checklis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od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enario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j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test case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ranc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and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black-box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82E1429" w14:textId="77777777" w:rsidR="007B676F" w:rsidRPr="00001F3B" w:rsidRDefault="007B676F" w:rsidP="007B676F">
      <w:pPr>
        <w:pStyle w:val="Caption"/>
        <w:keepNext/>
      </w:pPr>
      <w:bookmarkStart w:id="168" w:name="_Toc41332497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3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Black-Box Testing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168"/>
      <w:proofErr w:type="spellEnd"/>
    </w:p>
    <w:tbl>
      <w:tblPr>
        <w:tblW w:w="901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600"/>
        <w:gridCol w:w="1080"/>
        <w:gridCol w:w="2475"/>
        <w:gridCol w:w="900"/>
        <w:gridCol w:w="2325"/>
        <w:gridCol w:w="1635"/>
      </w:tblGrid>
      <w:tr w:rsidR="007B676F" w:rsidRPr="00001F3B" w14:paraId="01223542" w14:textId="77777777" w:rsidTr="007B676F">
        <w:trPr>
          <w:trHeight w:val="440"/>
          <w:jc w:val="center"/>
        </w:trPr>
        <w:tc>
          <w:tcPr>
            <w:tcW w:w="5055" w:type="dxa"/>
            <w:gridSpan w:val="4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C82AE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ebutu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F1</w:t>
            </w:r>
          </w:p>
        </w:tc>
        <w:tc>
          <w:tcPr>
            <w:tcW w:w="3960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22E11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uj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U20</w:t>
            </w:r>
          </w:p>
        </w:tc>
      </w:tr>
      <w:tr w:rsidR="007B676F" w:rsidRPr="00001F3B" w14:paraId="7284BC4D" w14:textId="77777777" w:rsidTr="007B676F">
        <w:trPr>
          <w:trHeight w:val="440"/>
          <w:jc w:val="center"/>
        </w:trPr>
        <w:tc>
          <w:tcPr>
            <w:tcW w:w="9015" w:type="dxa"/>
            <w:gridSpan w:val="6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861C8C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: </w:t>
            </w:r>
          </w:p>
          <w:p w14:paraId="7A60E6D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</w:p>
        </w:tc>
      </w:tr>
      <w:tr w:rsidR="007B676F" w:rsidRPr="00001F3B" w14:paraId="32775A2A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938D7A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4B6CB8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3AA14E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kenario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F0406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ujian</w:t>
            </w:r>
            <w:proofErr w:type="spellEnd"/>
          </w:p>
        </w:tc>
        <w:tc>
          <w:tcPr>
            <w:tcW w:w="16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1E4680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simpulan</w:t>
            </w:r>
          </w:p>
        </w:tc>
      </w:tr>
      <w:tr w:rsidR="007B676F" w:rsidRPr="00001F3B" w14:paraId="13E3487E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7CAC8A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lastRenderedPageBreak/>
              <w:t>1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7FFBB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1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DE887E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CB27C6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</w:p>
        </w:tc>
        <w:tc>
          <w:tcPr>
            <w:tcW w:w="1635" w:type="dxa"/>
            <w:vMerge w:val="restar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65AC92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suai</w:t>
            </w:r>
            <w:proofErr w:type="spellEnd"/>
          </w:p>
        </w:tc>
      </w:tr>
      <w:tr w:rsidR="007B676F" w:rsidRPr="00001F3B" w14:paraId="18C678FF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60B82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6859AB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2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8D439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65A010" w14:textId="77777777" w:rsidR="007B676F" w:rsidRPr="00001F3B" w:rsidRDefault="007B676F" w:rsidP="007B676F">
            <w:pPr>
              <w:widowControl w:val="0"/>
              <w:numPr>
                <w:ilvl w:val="0"/>
                <w:numId w:val="2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ind w:left="36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list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hyperlink</w:t>
            </w:r>
          </w:p>
          <w:p w14:paraId="41BA5ADB" w14:textId="77777777" w:rsidR="007B676F" w:rsidRPr="00001F3B" w:rsidRDefault="007B676F" w:rsidP="007B676F">
            <w:pPr>
              <w:widowControl w:val="0"/>
              <w:numPr>
                <w:ilvl w:val="0"/>
                <w:numId w:val="2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ind w:left="36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53C639E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67CB6163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1C84E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E22BF6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3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6166C9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tampil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55105A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jelajahan</w:t>
            </w:r>
            <w:proofErr w:type="spellEnd"/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535408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006412CC" w14:textId="77777777" w:rsidR="007B676F" w:rsidRPr="00001F3B" w:rsidRDefault="007B676F" w:rsidP="007B676F">
      <w:pPr>
        <w:pStyle w:val="Caption"/>
        <w:keepNext/>
      </w:pPr>
    </w:p>
    <w:p w14:paraId="1A31CAF1" w14:textId="77777777" w:rsidR="007B676F" w:rsidRPr="00001F3B" w:rsidRDefault="007B676F" w:rsidP="007B676F">
      <w:pPr>
        <w:pStyle w:val="Caption"/>
        <w:keepNext/>
      </w:pPr>
      <w:bookmarkStart w:id="169" w:name="_Toc41332498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r w:rsidRPr="00001F3B">
        <w:rPr>
          <w:rFonts w:eastAsia="Times New Roman" w:cs="Times New Roman"/>
          <w:i w:val="0"/>
          <w:szCs w:val="24"/>
        </w:rPr>
        <w:t xml:space="preserve"> Black-Box Testing </w:t>
      </w:r>
      <w:proofErr w:type="spellStart"/>
      <w:r w:rsidRPr="00001F3B">
        <w:rPr>
          <w:rFonts w:eastAsia="Times New Roman" w:cs="Times New Roman"/>
          <w:szCs w:val="24"/>
        </w:rPr>
        <w:t>Pencari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getahuan</w:t>
      </w:r>
      <w:bookmarkEnd w:id="169"/>
      <w:proofErr w:type="spellEnd"/>
    </w:p>
    <w:tbl>
      <w:tblPr>
        <w:tblW w:w="9015" w:type="dxa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600" w:firstRow="0" w:lastRow="0" w:firstColumn="0" w:lastColumn="0" w:noHBand="1" w:noVBand="1"/>
      </w:tblPr>
      <w:tblGrid>
        <w:gridCol w:w="600"/>
        <w:gridCol w:w="1080"/>
        <w:gridCol w:w="2475"/>
        <w:gridCol w:w="900"/>
        <w:gridCol w:w="2325"/>
        <w:gridCol w:w="1635"/>
      </w:tblGrid>
      <w:tr w:rsidR="007B676F" w:rsidRPr="00001F3B" w14:paraId="19A13C2A" w14:textId="77777777" w:rsidTr="007B676F">
        <w:trPr>
          <w:trHeight w:val="440"/>
          <w:jc w:val="center"/>
        </w:trPr>
        <w:tc>
          <w:tcPr>
            <w:tcW w:w="5055" w:type="dxa"/>
            <w:gridSpan w:val="4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343473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ebutuh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F1</w:t>
            </w:r>
          </w:p>
        </w:tc>
        <w:tc>
          <w:tcPr>
            <w:tcW w:w="3960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70EB0CB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guj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: U21</w:t>
            </w:r>
          </w:p>
        </w:tc>
      </w:tr>
      <w:tr w:rsidR="007B676F" w:rsidRPr="00001F3B" w14:paraId="563D8C3A" w14:textId="77777777" w:rsidTr="007B676F">
        <w:trPr>
          <w:trHeight w:val="440"/>
          <w:jc w:val="center"/>
        </w:trPr>
        <w:tc>
          <w:tcPr>
            <w:tcW w:w="9015" w:type="dxa"/>
            <w:gridSpan w:val="6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98DE0D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Kasus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: </w:t>
            </w:r>
          </w:p>
          <w:p w14:paraId="32F759D2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>Guest User</w:t>
            </w:r>
          </w:p>
        </w:tc>
      </w:tr>
      <w:tr w:rsidR="007B676F" w:rsidRPr="00001F3B" w14:paraId="35AEB305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2397D17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No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280A40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ode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21CE7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Nama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Skenario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7FA022C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ngujian</w:t>
            </w:r>
            <w:proofErr w:type="spellEnd"/>
          </w:p>
        </w:tc>
        <w:tc>
          <w:tcPr>
            <w:tcW w:w="163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D321724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esimpulan</w:t>
            </w:r>
          </w:p>
        </w:tc>
      </w:tr>
      <w:tr w:rsidR="007B676F" w:rsidRPr="00001F3B" w14:paraId="22F9F9C1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A1692D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F0D3680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1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F09CE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1BFF993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</w:p>
        </w:tc>
        <w:tc>
          <w:tcPr>
            <w:tcW w:w="1635" w:type="dxa"/>
            <w:vMerge w:val="restart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CD643F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suai</w:t>
            </w:r>
            <w:proofErr w:type="spellEnd"/>
          </w:p>
        </w:tc>
      </w:tr>
      <w:tr w:rsidR="007B676F" w:rsidRPr="00001F3B" w14:paraId="71EA9AF2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EF1C3B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21AE955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2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D76634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laku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1CB8F4F" w14:textId="77777777" w:rsidR="007B676F" w:rsidRPr="00001F3B" w:rsidRDefault="007B676F" w:rsidP="007B676F">
            <w:pPr>
              <w:widowControl w:val="0"/>
              <w:numPr>
                <w:ilvl w:val="0"/>
                <w:numId w:val="2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ind w:left="36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form output </w:t>
            </w: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dan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input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</w:p>
          <w:p w14:paraId="49458E7C" w14:textId="77777777" w:rsidR="007B676F" w:rsidRPr="00001F3B" w:rsidRDefault="007B676F" w:rsidP="007B676F">
            <w:pPr>
              <w:widowControl w:val="0"/>
              <w:numPr>
                <w:ilvl w:val="0"/>
                <w:numId w:val="23"/>
              </w:numPr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ind w:left="360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query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0C77FB2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  <w:tr w:rsidR="007B676F" w:rsidRPr="00001F3B" w14:paraId="1E75A865" w14:textId="77777777" w:rsidTr="007B676F">
        <w:trPr>
          <w:trHeight w:val="440"/>
          <w:jc w:val="center"/>
        </w:trPr>
        <w:tc>
          <w:tcPr>
            <w:tcW w:w="60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0473451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080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6AEF1BF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UC4-1-3</w:t>
            </w:r>
          </w:p>
        </w:tc>
        <w:tc>
          <w:tcPr>
            <w:tcW w:w="2475" w:type="dxa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07D22ED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r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ditampilkan</w:t>
            </w:r>
            <w:proofErr w:type="spellEnd"/>
          </w:p>
        </w:tc>
        <w:tc>
          <w:tcPr>
            <w:tcW w:w="3225" w:type="dxa"/>
            <w:gridSpan w:val="2"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BB19F36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sert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r w:rsidRPr="00001F3B">
              <w:rPr>
                <w:rFonts w:ascii="Times New Roman" w:eastAsia="Times New Roman" w:hAnsi="Times New Roman" w:cs="Times New Roman"/>
                <w:i/>
                <w:sz w:val="24"/>
                <w:szCs w:val="24"/>
              </w:rPr>
              <w:t xml:space="preserve">query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pencari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halaman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ama</w:t>
            </w:r>
            <w:proofErr w:type="spellEnd"/>
          </w:p>
        </w:tc>
        <w:tc>
          <w:tcPr>
            <w:tcW w:w="1635" w:type="dxa"/>
            <w:vMerge/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835AE89" w14:textId="77777777" w:rsidR="007B676F" w:rsidRPr="00001F3B" w:rsidRDefault="007B676F" w:rsidP="007B676F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</w:p>
        </w:tc>
      </w:tr>
    </w:tbl>
    <w:p w14:paraId="22C9F060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black-box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kseku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s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81769DE" w14:textId="77777777" w:rsidR="007B676F" w:rsidRPr="00001F3B" w:rsidRDefault="007B676F" w:rsidP="007B676F">
      <w:pPr>
        <w:pStyle w:val="Heading3"/>
        <w:ind w:left="709"/>
      </w:pPr>
      <w:bookmarkStart w:id="170" w:name="_Toc61250868"/>
      <w:proofErr w:type="spellStart"/>
      <w:r w:rsidRPr="00001F3B">
        <w:rPr>
          <w:lang w:val="en-US"/>
        </w:rPr>
        <w:t>Partisipan</w:t>
      </w:r>
      <w:proofErr w:type="spellEnd"/>
      <w:r w:rsidRPr="00001F3B">
        <w:rPr>
          <w:lang w:val="en-US"/>
        </w:rPr>
        <w:t xml:space="preserve"> dan </w:t>
      </w:r>
      <w:proofErr w:type="spellStart"/>
      <w:r w:rsidRPr="00001F3B">
        <w:rPr>
          <w:lang w:val="en-US"/>
        </w:rPr>
        <w:t>Pengumpulan</w:t>
      </w:r>
      <w:proofErr w:type="spellEnd"/>
      <w:r w:rsidRPr="00001F3B">
        <w:rPr>
          <w:lang w:val="en-US"/>
        </w:rPr>
        <w:t xml:space="preserve"> Data</w:t>
      </w:r>
      <w:bookmarkEnd w:id="170"/>
    </w:p>
    <w:p w14:paraId="75453F10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  <w:lang w:val="en-ID"/>
        </w:rPr>
        <w:t xml:space="preserve">black-box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rekru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artisi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mpul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lastRenderedPageBreak/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mpul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artisi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ingg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artisip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sif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ukare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a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u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lib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urve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uisi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ta kam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kai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roye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rekr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jari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ahasis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ngkat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2016 dan 2017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rogra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tu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Teknik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forma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Universita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daya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kam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maksud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ib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h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ahasis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lingku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de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kami.</w:t>
      </w:r>
    </w:p>
    <w:p w14:paraId="7C914BB5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amb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u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l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lati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online conference</w:t>
      </w:r>
      <w:r w:rsidRPr="00001F3B">
        <w:rPr>
          <w:rFonts w:ascii="Times New Roman" w:hAnsi="Times New Roman" w:cs="Times New Roman"/>
          <w:sz w:val="24"/>
          <w:szCs w:val="24"/>
        </w:rPr>
        <w:t xml:space="preserve"> Cisco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Webex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eetings. Cisco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Webex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eetings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pil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nsta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jelas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p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r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nt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rj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mas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fasil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haru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eka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p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ang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be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laya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ba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k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k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unc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m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sedi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any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plik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ba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web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ba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k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e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  <w:lang w:val="en-ID"/>
        </w:rPr>
        <w:t>string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k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un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cocokkan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sedi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Nam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ha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mil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l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  <w:lang w:val="en-ID"/>
        </w:rPr>
        <w:t>instance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sedi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yimpa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ta RDF. </w:t>
      </w:r>
    </w:p>
    <w:p w14:paraId="6D126B8B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yim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lati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ert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jelas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sampa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min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rsetuj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online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re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elusu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fit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fasil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sedi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hir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und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rangka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c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en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tu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mingg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mungk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ingk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inerj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r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po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  <w:lang w:val="en-ID"/>
        </w:rPr>
        <w:t>bug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</w:p>
    <w:p w14:paraId="76B49905" w14:textId="77777777" w:rsidR="007B676F" w:rsidRPr="00001F3B" w:rsidRDefault="007B676F" w:rsidP="007B676F">
      <w:pPr>
        <w:pStyle w:val="Heading3"/>
        <w:ind w:left="709"/>
      </w:pPr>
      <w:bookmarkStart w:id="171" w:name="_Toc61250869"/>
      <w:proofErr w:type="spellStart"/>
      <w:r w:rsidRPr="00001F3B">
        <w:rPr>
          <w:lang w:val="en-US"/>
        </w:rPr>
        <w:lastRenderedPageBreak/>
        <w:t>Implementasi</w:t>
      </w:r>
      <w:proofErr w:type="spellEnd"/>
      <w:r w:rsidRPr="00001F3B">
        <w:rPr>
          <w:lang w:val="en-US"/>
        </w:rPr>
        <w:t xml:space="preserve"> </w:t>
      </w:r>
      <w:r w:rsidRPr="00001F3B">
        <w:t xml:space="preserve">Pengujian </w:t>
      </w:r>
      <w:proofErr w:type="spellStart"/>
      <w:r w:rsidRPr="00001F3B">
        <w:rPr>
          <w:lang w:val="en-US"/>
        </w:rPr>
        <w:t>Akurasi</w:t>
      </w:r>
      <w:bookmarkEnd w:id="171"/>
      <w:proofErr w:type="spellEnd"/>
    </w:p>
    <w:p w14:paraId="095F59D1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brows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)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searching</w:t>
      </w:r>
      <w:r w:rsidRPr="00001F3B"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seles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-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2A056A4A" w14:textId="77777777" w:rsidR="007B676F" w:rsidRPr="00001F3B" w:rsidRDefault="007B676F" w:rsidP="007B676F">
      <w:pPr>
        <w:pStyle w:val="ListParagraph"/>
        <w:numPr>
          <w:ilvl w:val="1"/>
          <w:numId w:val="25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Browsing</w:t>
      </w:r>
      <w:r w:rsidRPr="00001F3B">
        <w:rPr>
          <w:rFonts w:ascii="Times New Roman" w:hAnsi="Times New Roman" w:cs="Times New Roman"/>
          <w:sz w:val="24"/>
          <w:szCs w:val="24"/>
        </w:rPr>
        <w:t>)</w:t>
      </w:r>
    </w:p>
    <w:p w14:paraId="2CCB57AD" w14:textId="77777777" w:rsidR="007B676F" w:rsidRPr="00001F3B" w:rsidRDefault="007B676F" w:rsidP="007B676F">
      <w:pPr>
        <w:spacing w:line="360" w:lineRule="auto"/>
        <w:ind w:firstLine="709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5 (lima)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ksplor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au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ar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lain)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.</w:t>
      </w:r>
    </w:p>
    <w:p w14:paraId="0FEF4392" w14:textId="77777777" w:rsidR="007B676F" w:rsidRPr="00001F3B" w:rsidRDefault="007B676F" w:rsidP="007B676F">
      <w:pPr>
        <w:numPr>
          <w:ilvl w:val="0"/>
          <w:numId w:val="50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u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d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!</w:t>
      </w:r>
    </w:p>
    <w:p w14:paraId="68FFE299" w14:textId="77777777" w:rsidR="007B676F" w:rsidRPr="00001F3B" w:rsidRDefault="007B676F" w:rsidP="007B676F">
      <w:pPr>
        <w:numPr>
          <w:ilvl w:val="0"/>
          <w:numId w:val="50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Suling!</w:t>
      </w:r>
    </w:p>
    <w:p w14:paraId="3BA4E804" w14:textId="77777777" w:rsidR="007B676F" w:rsidRPr="00001F3B" w:rsidRDefault="007B676F" w:rsidP="007B676F">
      <w:pPr>
        <w:numPr>
          <w:ilvl w:val="0"/>
          <w:numId w:val="50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mai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12 orang!</w:t>
      </w:r>
    </w:p>
    <w:p w14:paraId="4065B287" w14:textId="77777777" w:rsidR="007B676F" w:rsidRPr="00001F3B" w:rsidRDefault="007B676F" w:rsidP="007B676F">
      <w:pPr>
        <w:numPr>
          <w:ilvl w:val="0"/>
          <w:numId w:val="50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lit!</w:t>
      </w:r>
    </w:p>
    <w:p w14:paraId="187EAD0D" w14:textId="77777777" w:rsidR="007B676F" w:rsidRPr="00001F3B" w:rsidRDefault="007B676F" w:rsidP="007B676F">
      <w:pPr>
        <w:numPr>
          <w:ilvl w:val="0"/>
          <w:numId w:val="50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Madya!</w:t>
      </w:r>
    </w:p>
    <w:p w14:paraId="4EC1948D" w14:textId="77777777" w:rsidR="007B676F" w:rsidRPr="00001F3B" w:rsidRDefault="007B676F" w:rsidP="007B676F">
      <w:pPr>
        <w:pStyle w:val="ListParagraph"/>
        <w:numPr>
          <w:ilvl w:val="1"/>
          <w:numId w:val="25"/>
        </w:numPr>
        <w:spacing w:line="36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hAnsi="Times New Roman" w:cs="Times New Roman"/>
          <w:i/>
          <w:sz w:val="24"/>
          <w:szCs w:val="24"/>
        </w:rPr>
        <w:t>Browsing</w:t>
      </w:r>
      <w:r w:rsidRPr="00001F3B">
        <w:rPr>
          <w:rFonts w:ascii="Times New Roman" w:hAnsi="Times New Roman" w:cs="Times New Roman"/>
          <w:sz w:val="24"/>
          <w:szCs w:val="24"/>
        </w:rPr>
        <w:t>)</w:t>
      </w:r>
    </w:p>
    <w:p w14:paraId="736CD457" w14:textId="77777777" w:rsidR="007B676F" w:rsidRPr="00001F3B" w:rsidRDefault="007B676F" w:rsidP="007B676F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01F3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5 (lima)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u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poto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database</w:t>
      </w:r>
      <w:r w:rsidRPr="00001F3B">
        <w:rPr>
          <w:rFonts w:ascii="Times New Roman" w:hAnsi="Times New Roman" w:cs="Times New Roman"/>
          <w:sz w:val="24"/>
          <w:szCs w:val="24"/>
        </w:rPr>
        <w:t xml:space="preserve">)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Agar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par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int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ele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filter input</w:t>
      </w:r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hirar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hAnsi="Times New Roman" w:cs="Times New Roman"/>
          <w:i/>
          <w:sz w:val="24"/>
          <w:szCs w:val="24"/>
        </w:rPr>
        <w:t>filter output</w:t>
      </w:r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kl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ombol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11AF5C2" w14:textId="77777777" w:rsidR="007B676F" w:rsidRPr="00001F3B" w:rsidRDefault="007B676F" w:rsidP="007B676F">
      <w:pPr>
        <w:numPr>
          <w:ilvl w:val="0"/>
          <w:numId w:val="51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anus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d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Kendang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adya!</w:t>
      </w:r>
    </w:p>
    <w:p w14:paraId="7252D988" w14:textId="77777777" w:rsidR="007B676F" w:rsidRPr="00001F3B" w:rsidRDefault="007B676F" w:rsidP="007B676F">
      <w:pPr>
        <w:numPr>
          <w:ilvl w:val="0"/>
          <w:numId w:val="51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lastRenderedPageBreak/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nya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unta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a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12 orang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Madya!</w:t>
      </w:r>
    </w:p>
    <w:p w14:paraId="6F70303D" w14:textId="77777777" w:rsidR="007B676F" w:rsidRPr="00001F3B" w:rsidRDefault="007B676F" w:rsidP="007B676F">
      <w:pPr>
        <w:numPr>
          <w:ilvl w:val="0"/>
          <w:numId w:val="51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ew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d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Nyong-Nyo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7 nada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a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oleh 7 orang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lit!</w:t>
      </w:r>
    </w:p>
    <w:p w14:paraId="3DF77B7D" w14:textId="77777777" w:rsidR="007B676F" w:rsidRPr="00001F3B" w:rsidRDefault="007B676F" w:rsidP="007B676F">
      <w:pPr>
        <w:numPr>
          <w:ilvl w:val="0"/>
          <w:numId w:val="51"/>
        </w:numPr>
        <w:spacing w:after="0"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ew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Yadn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ego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7 nada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lit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rmain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egebu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Ngundir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!</w:t>
      </w:r>
    </w:p>
    <w:p w14:paraId="5A493078" w14:textId="77777777" w:rsidR="007B676F" w:rsidRPr="00001F3B" w:rsidRDefault="007B676F" w:rsidP="007B676F">
      <w:pPr>
        <w:numPr>
          <w:ilvl w:val="0"/>
          <w:numId w:val="51"/>
        </w:num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bu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tunj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Wayang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amel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instrume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Gender,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aru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Alit,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ar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elendro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!</w:t>
      </w:r>
    </w:p>
    <w:p w14:paraId="44D53F10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ku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online Google Forms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belum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mbang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ku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eksp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  <w:lang w:val="en-ID"/>
        </w:rPr>
        <w:t>spreadsheets</w:t>
      </w: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perole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o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aha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tent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</w:p>
    <w:p w14:paraId="43E12FFD" w14:textId="77777777" w:rsidR="007B676F" w:rsidRPr="00001F3B" w:rsidRDefault="007B676F" w:rsidP="007B676F">
      <w:pPr>
        <w:pStyle w:val="Heading2"/>
        <w:ind w:left="709" w:hanging="709"/>
        <w:rPr>
          <w:lang w:val="en-US"/>
        </w:rPr>
      </w:pPr>
      <w:bookmarkStart w:id="172" w:name="_Toc61250870"/>
      <w:r w:rsidRPr="00001F3B">
        <w:rPr>
          <w:lang w:val="en-US"/>
        </w:rPr>
        <w:t xml:space="preserve">Hasil </w:t>
      </w:r>
      <w:proofErr w:type="spellStart"/>
      <w:r w:rsidRPr="00001F3B">
        <w:rPr>
          <w:lang w:val="en-US"/>
        </w:rPr>
        <w:t>Pengolahan</w:t>
      </w:r>
      <w:proofErr w:type="spellEnd"/>
      <w:r w:rsidRPr="00001F3B">
        <w:rPr>
          <w:lang w:val="en-US"/>
        </w:rPr>
        <w:t xml:space="preserve"> dan </w:t>
      </w:r>
      <w:proofErr w:type="spellStart"/>
      <w:r w:rsidRPr="00001F3B">
        <w:rPr>
          <w:lang w:val="en-US"/>
        </w:rPr>
        <w:t>Analisis</w:t>
      </w:r>
      <w:proofErr w:type="spellEnd"/>
      <w:r w:rsidRPr="00001F3B">
        <w:rPr>
          <w:lang w:val="en-US"/>
        </w:rPr>
        <w:t xml:space="preserve"> Data</w:t>
      </w:r>
      <w:bookmarkEnd w:id="172"/>
    </w:p>
    <w:p w14:paraId="30FADB52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ny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30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ggap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d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am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0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ngga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re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e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yelesa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uesione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n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ggap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m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Juga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yelesa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usu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engk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asuk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2BCAD89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t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0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rangku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rakter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spond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rt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131765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5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a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8%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um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1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; 84%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ki-la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16%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emp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; 84%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ag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Hindu Bali; dan 74%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omun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Bali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ka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nj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ka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r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ru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ka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ong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hasis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s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tif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B5A24F4" w14:textId="77777777" w:rsidR="007B676F" w:rsidRPr="00001F3B" w:rsidRDefault="007B676F" w:rsidP="007B676F">
      <w:pPr>
        <w:pStyle w:val="Caption"/>
        <w:keepNext/>
      </w:pPr>
      <w:bookmarkStart w:id="173" w:name="_Ref41317656"/>
      <w:bookmarkStart w:id="174" w:name="_Toc41332499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5</w:t>
      </w:r>
      <w:r>
        <w:rPr>
          <w:noProof/>
        </w:rPr>
        <w:fldChar w:fldCharType="end"/>
      </w:r>
      <w:bookmarkEnd w:id="173"/>
      <w:r w:rsidRPr="00001F3B">
        <w:t xml:space="preserve"> </w:t>
      </w:r>
      <w:proofErr w:type="spellStart"/>
      <w:r w:rsidRPr="00001F3B">
        <w:t>Karakteristik</w:t>
      </w:r>
      <w:proofErr w:type="spellEnd"/>
      <w:r w:rsidRPr="00001F3B">
        <w:t xml:space="preserve"> </w:t>
      </w:r>
      <w:proofErr w:type="spellStart"/>
      <w:r w:rsidRPr="00001F3B">
        <w:t>Responden</w:t>
      </w:r>
      <w:bookmarkEnd w:id="174"/>
      <w:proofErr w:type="spellEnd"/>
    </w:p>
    <w:tbl>
      <w:tblPr>
        <w:tblW w:w="5935" w:type="dxa"/>
        <w:jc w:val="center"/>
        <w:tblLook w:val="04A0" w:firstRow="1" w:lastRow="0" w:firstColumn="1" w:lastColumn="0" w:noHBand="0" w:noVBand="1"/>
      </w:tblPr>
      <w:tblGrid>
        <w:gridCol w:w="625"/>
        <w:gridCol w:w="3011"/>
        <w:gridCol w:w="990"/>
        <w:gridCol w:w="1309"/>
      </w:tblGrid>
      <w:tr w:rsidR="007B676F" w:rsidRPr="00001F3B" w14:paraId="287FCA6B" w14:textId="77777777" w:rsidTr="007B676F">
        <w:trPr>
          <w:trHeight w:val="630"/>
          <w:jc w:val="center"/>
        </w:trPr>
        <w:tc>
          <w:tcPr>
            <w:tcW w:w="363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C4889B9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Karakteristik</w:t>
            </w:r>
          </w:p>
        </w:tc>
        <w:tc>
          <w:tcPr>
            <w:tcW w:w="9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832F5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Jumlah (orang)</w:t>
            </w:r>
          </w:p>
        </w:tc>
        <w:tc>
          <w:tcPr>
            <w:tcW w:w="130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27B60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Persentase</w:t>
            </w:r>
          </w:p>
        </w:tc>
      </w:tr>
      <w:tr w:rsidR="007B676F" w:rsidRPr="00001F3B" w14:paraId="2699D4F7" w14:textId="77777777" w:rsidTr="007B676F">
        <w:trPr>
          <w:trHeight w:val="315"/>
          <w:jc w:val="center"/>
        </w:trPr>
        <w:tc>
          <w:tcPr>
            <w:tcW w:w="3636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49853F77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Umur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E094D8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BAE96E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7B676F" w:rsidRPr="00001F3B" w14:paraId="60B3B509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BBD73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EFEE0B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mur 20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C1335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C9B1B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%</w:t>
            </w:r>
          </w:p>
        </w:tc>
      </w:tr>
      <w:tr w:rsidR="007B676F" w:rsidRPr="00001F3B" w14:paraId="01EA0331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9350856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8DC4ED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mur 21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C8915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7C76E5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8%</w:t>
            </w:r>
          </w:p>
        </w:tc>
      </w:tr>
      <w:tr w:rsidR="007B676F" w:rsidRPr="00001F3B" w14:paraId="4E99C9D3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98913AB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C448AF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Umur 2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254FF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863C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%</w:t>
            </w:r>
          </w:p>
        </w:tc>
      </w:tr>
      <w:tr w:rsidR="007B676F" w:rsidRPr="00001F3B" w14:paraId="2EE6B175" w14:textId="77777777" w:rsidTr="007B676F">
        <w:trPr>
          <w:trHeight w:val="315"/>
          <w:jc w:val="center"/>
        </w:trPr>
        <w:tc>
          <w:tcPr>
            <w:tcW w:w="3636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7CE08462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Jenis Kelami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43908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D28E5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7B676F" w:rsidRPr="00001F3B" w14:paraId="7B76165F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32AE4B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5674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Laki-Laki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E2668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83057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%</w:t>
            </w:r>
          </w:p>
        </w:tc>
      </w:tr>
      <w:tr w:rsidR="007B676F" w:rsidRPr="00001F3B" w14:paraId="51036DE1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4540C8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D325AE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erempuan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5942C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D639978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%</w:t>
            </w:r>
          </w:p>
        </w:tc>
      </w:tr>
      <w:tr w:rsidR="007B676F" w:rsidRPr="00001F3B" w14:paraId="42378F4B" w14:textId="77777777" w:rsidTr="007B676F">
        <w:trPr>
          <w:trHeight w:val="315"/>
          <w:jc w:val="center"/>
        </w:trPr>
        <w:tc>
          <w:tcPr>
            <w:tcW w:w="3636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0B9B300D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Agama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8F17F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987119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7B676F" w:rsidRPr="00001F3B" w14:paraId="527EF2BE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810776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082431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Hindu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13BFA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46A6F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84%</w:t>
            </w:r>
          </w:p>
        </w:tc>
      </w:tr>
      <w:tr w:rsidR="007B676F" w:rsidRPr="00001F3B" w14:paraId="2E0F3090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334DA5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369EFD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Islam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7E270E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AD0113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%</w:t>
            </w:r>
          </w:p>
        </w:tc>
      </w:tr>
      <w:tr w:rsidR="007B676F" w:rsidRPr="00001F3B" w14:paraId="60F788EC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C6C50E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25B2A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riste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F0332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6166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%</w:t>
            </w:r>
          </w:p>
        </w:tc>
      </w:tr>
      <w:tr w:rsidR="007B676F" w:rsidRPr="00001F3B" w14:paraId="496C6DEC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34CB575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D9F651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Katholik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B265E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8BACAE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%</w:t>
            </w:r>
          </w:p>
        </w:tc>
      </w:tr>
      <w:tr w:rsidR="007B676F" w:rsidRPr="00001F3B" w14:paraId="3F10FC4C" w14:textId="77777777" w:rsidTr="007B676F">
        <w:trPr>
          <w:trHeight w:val="315"/>
          <w:jc w:val="center"/>
        </w:trPr>
        <w:tc>
          <w:tcPr>
            <w:tcW w:w="3636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5FC1C0FD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Wilayah Tempat Tingga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1583FA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4CE08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7B676F" w:rsidRPr="00001F3B" w14:paraId="338B42ED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ABBEF6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9A48F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erkotaan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AB678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0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72675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3%</w:t>
            </w:r>
          </w:p>
        </w:tc>
      </w:tr>
      <w:tr w:rsidR="007B676F" w:rsidRPr="00001F3B" w14:paraId="25526375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0935192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AD0EDA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Perdesaan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1F9F9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9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3ADD8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7%</w:t>
            </w:r>
          </w:p>
        </w:tc>
      </w:tr>
      <w:tr w:rsidR="007B676F" w:rsidRPr="00001F3B" w14:paraId="1520CF73" w14:textId="77777777" w:rsidTr="007B676F">
        <w:trPr>
          <w:trHeight w:val="315"/>
          <w:jc w:val="center"/>
        </w:trPr>
        <w:tc>
          <w:tcPr>
            <w:tcW w:w="3636" w:type="dxa"/>
            <w:gridSpan w:val="2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000000"/>
            </w:tcBorders>
            <w:shd w:val="clear" w:color="auto" w:fill="auto"/>
            <w:noWrap/>
            <w:vAlign w:val="center"/>
            <w:hideMark/>
          </w:tcPr>
          <w:p w14:paraId="64BE554B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  <w:t>Keanggotaan Komunitas Lokal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DB1D9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0C54E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 </w:t>
            </w:r>
          </w:p>
        </w:tc>
      </w:tr>
      <w:tr w:rsidR="007B676F" w:rsidRPr="00001F3B" w14:paraId="4188FE98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C3197D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B5986B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Banjar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A509B4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6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720725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2%</w:t>
            </w:r>
          </w:p>
        </w:tc>
      </w:tr>
      <w:tr w:rsidR="007B676F" w:rsidRPr="00001F3B" w14:paraId="36D332F1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9BD321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FF5E85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ekehe teruna/teruni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DA03B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7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CE20F6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7%</w:t>
            </w:r>
          </w:p>
        </w:tc>
      </w:tr>
      <w:tr w:rsidR="007B676F" w:rsidRPr="00001F3B" w14:paraId="2CBE1E5B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61C85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3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90F369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Sekehe gong</w:t>
            </w:r>
          </w:p>
        </w:tc>
        <w:tc>
          <w:tcPr>
            <w:tcW w:w="99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D6B58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1</w:t>
            </w:r>
          </w:p>
        </w:tc>
        <w:tc>
          <w:tcPr>
            <w:tcW w:w="130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FDA55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%</w:t>
            </w:r>
          </w:p>
        </w:tc>
      </w:tr>
      <w:tr w:rsidR="007B676F" w:rsidRPr="00001F3B" w14:paraId="027D179B" w14:textId="77777777" w:rsidTr="007B676F">
        <w:trPr>
          <w:trHeight w:val="315"/>
          <w:jc w:val="center"/>
        </w:trPr>
        <w:tc>
          <w:tcPr>
            <w:tcW w:w="62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9F51AB" w14:textId="77777777" w:rsidR="007B676F" w:rsidRPr="00001F3B" w:rsidRDefault="007B676F" w:rsidP="007B676F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4</w:t>
            </w: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.</w:t>
            </w:r>
          </w:p>
        </w:tc>
        <w:tc>
          <w:tcPr>
            <w:tcW w:w="301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0CC0F9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Tidak ada</w:t>
            </w:r>
          </w:p>
        </w:tc>
        <w:tc>
          <w:tcPr>
            <w:tcW w:w="99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53DE9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5</w:t>
            </w:r>
          </w:p>
        </w:tc>
        <w:tc>
          <w:tcPr>
            <w:tcW w:w="130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8FCB75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  <w:t>26%</w:t>
            </w:r>
          </w:p>
        </w:tc>
      </w:tr>
    </w:tbl>
    <w:p w14:paraId="13FF4F75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su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ent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s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497ED2F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1372FEF7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3DAC09DF" w14:textId="77777777" w:rsidR="007B676F" w:rsidRPr="00001F3B" w:rsidRDefault="007B676F" w:rsidP="007B676F">
      <w:pPr>
        <w:pStyle w:val="Heading3"/>
        <w:ind w:left="709"/>
      </w:pPr>
      <w:bookmarkStart w:id="175" w:name="_Toc61250871"/>
      <w:proofErr w:type="spellStart"/>
      <w:r w:rsidRPr="00001F3B">
        <w:rPr>
          <w:lang w:val="en-US"/>
        </w:rPr>
        <w:lastRenderedPageBreak/>
        <w:t>Pengujian</w:t>
      </w:r>
      <w:proofErr w:type="spellEnd"/>
      <w:r w:rsidRPr="00001F3B">
        <w:rPr>
          <w:lang w:val="en-US"/>
        </w:rPr>
        <w:t xml:space="preserve"> </w:t>
      </w:r>
      <w:proofErr w:type="spellStart"/>
      <w:r w:rsidRPr="00001F3B">
        <w:rPr>
          <w:lang w:val="en-US"/>
        </w:rPr>
        <w:t>Akurasi</w:t>
      </w:r>
      <w:bookmarkEnd w:id="175"/>
      <w:proofErr w:type="spellEnd"/>
    </w:p>
    <w:p w14:paraId="0C037613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ta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perole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o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lal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bera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proses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4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em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ac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data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.</w:t>
      </w:r>
    </w:p>
    <w:p w14:paraId="7BD56401" w14:textId="77777777" w:rsidR="007B676F" w:rsidRPr="00001F3B" w:rsidRDefault="007B676F" w:rsidP="007B676F">
      <w:pPr>
        <w:numPr>
          <w:ilvl w:val="0"/>
          <w:numId w:val="43"/>
        </w:numPr>
        <w:spacing w:before="24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(</w:t>
      </w:r>
      <w:r w:rsidRPr="00001F3B">
        <w:rPr>
          <w:rFonts w:ascii="Times New Roman" w:eastAsia="Times New Roman" w:hAnsi="Times New Roman" w:cs="Times New Roman"/>
          <w:bCs/>
          <w:i/>
          <w:sz w:val="24"/>
          <w:szCs w:val="24"/>
          <w:lang w:val="en-ID"/>
        </w:rPr>
        <w:t>Browsing</w:t>
      </w:r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)</w:t>
      </w:r>
    </w:p>
    <w:p w14:paraId="446A87E7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e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es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usu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klasifika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5EC8767" w14:textId="77777777" w:rsidR="007B676F" w:rsidRPr="00001F3B" w:rsidRDefault="007B676F" w:rsidP="007B676F">
      <w:pPr>
        <w:numPr>
          <w:ilvl w:val="0"/>
          <w:numId w:val="40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alah. Sko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d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E135622" w14:textId="77777777" w:rsidR="007B676F" w:rsidRPr="00001F3B" w:rsidRDefault="007B676F" w:rsidP="007B676F">
      <w:pPr>
        <w:numPr>
          <w:ilvl w:val="0"/>
          <w:numId w:val="40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Sebagi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Sko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coco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riteri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perl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6DC166A" w14:textId="77777777" w:rsidR="007B676F" w:rsidRPr="00001F3B" w:rsidRDefault="007B676F" w:rsidP="007B676F">
      <w:pPr>
        <w:numPr>
          <w:ilvl w:val="0"/>
          <w:numId w:val="40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Skor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454C5F6" w14:textId="77777777" w:rsidR="007B676F" w:rsidRPr="00001F3B" w:rsidRDefault="007B676F" w:rsidP="007B676F">
      <w:pPr>
        <w:spacing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lasifik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.6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33B45F5" w14:textId="77777777" w:rsidR="007B676F" w:rsidRPr="00001F3B" w:rsidRDefault="007B676F" w:rsidP="007B676F">
      <w:pPr>
        <w:pStyle w:val="Caption"/>
        <w:keepNext/>
      </w:pPr>
      <w:bookmarkStart w:id="176" w:name="_Toc41332500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  <w:lang w:val="en-ID"/>
        </w:rPr>
        <w:t xml:space="preserve"> Hasil </w:t>
      </w:r>
      <w:proofErr w:type="spellStart"/>
      <w:r w:rsidRPr="00001F3B">
        <w:rPr>
          <w:rFonts w:eastAsia="Times New Roman" w:cs="Times New Roman"/>
          <w:szCs w:val="24"/>
          <w:lang w:val="en-ID"/>
        </w:rPr>
        <w:t>Klasifikasi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Skim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andaan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Tugas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jelajahan</w:t>
      </w:r>
      <w:bookmarkEnd w:id="176"/>
      <w:proofErr w:type="spellEnd"/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2101"/>
        <w:gridCol w:w="1722"/>
        <w:gridCol w:w="1842"/>
      </w:tblGrid>
      <w:tr w:rsidR="007B676F" w:rsidRPr="00001F3B" w14:paraId="337CA6A1" w14:textId="77777777" w:rsidTr="007B676F">
        <w:trPr>
          <w:jc w:val="center"/>
        </w:trPr>
        <w:tc>
          <w:tcPr>
            <w:tcW w:w="2101" w:type="dxa"/>
            <w:vMerge w:val="restart"/>
          </w:tcPr>
          <w:p w14:paraId="73F7AECD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ategori</w:t>
            </w:r>
            <w:proofErr w:type="spellEnd"/>
          </w:p>
        </w:tc>
        <w:tc>
          <w:tcPr>
            <w:tcW w:w="3564" w:type="dxa"/>
            <w:gridSpan w:val="2"/>
          </w:tcPr>
          <w:p w14:paraId="7FF9F6C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Jumlah</w:t>
            </w:r>
            <w:proofErr w:type="spellEnd"/>
          </w:p>
        </w:tc>
      </w:tr>
      <w:tr w:rsidR="007B676F" w:rsidRPr="00001F3B" w14:paraId="1EAC58A2" w14:textId="77777777" w:rsidTr="007B676F">
        <w:trPr>
          <w:jc w:val="center"/>
        </w:trPr>
        <w:tc>
          <w:tcPr>
            <w:tcW w:w="2101" w:type="dxa"/>
            <w:vMerge/>
          </w:tcPr>
          <w:p w14:paraId="501137D8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22" w:type="dxa"/>
          </w:tcPr>
          <w:p w14:paraId="3F982CA4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iriman</w:t>
            </w:r>
            <w:proofErr w:type="spellEnd"/>
          </w:p>
        </w:tc>
        <w:tc>
          <w:tcPr>
            <w:tcW w:w="1842" w:type="dxa"/>
          </w:tcPr>
          <w:p w14:paraId="4BF55AE1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sen</w:t>
            </w:r>
            <w:proofErr w:type="spellEnd"/>
          </w:p>
        </w:tc>
      </w:tr>
      <w:tr w:rsidR="007B676F" w:rsidRPr="00001F3B" w14:paraId="5D346D4A" w14:textId="77777777" w:rsidTr="007B676F">
        <w:trPr>
          <w:jc w:val="center"/>
        </w:trPr>
        <w:tc>
          <w:tcPr>
            <w:tcW w:w="2101" w:type="dxa"/>
          </w:tcPr>
          <w:p w14:paraId="54D11219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alah</w:t>
            </w:r>
          </w:p>
        </w:tc>
        <w:tc>
          <w:tcPr>
            <w:tcW w:w="1722" w:type="dxa"/>
          </w:tcPr>
          <w:p w14:paraId="73B01B5A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842" w:type="dxa"/>
          </w:tcPr>
          <w:p w14:paraId="46163678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2%</w:t>
            </w:r>
          </w:p>
        </w:tc>
      </w:tr>
      <w:tr w:rsidR="007B676F" w:rsidRPr="00001F3B" w14:paraId="40733910" w14:textId="77777777" w:rsidTr="007B676F">
        <w:trPr>
          <w:jc w:val="center"/>
        </w:trPr>
        <w:tc>
          <w:tcPr>
            <w:tcW w:w="2101" w:type="dxa"/>
          </w:tcPr>
          <w:p w14:paraId="3F51859A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ebagian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357F36FE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88</w:t>
            </w:r>
          </w:p>
        </w:tc>
        <w:tc>
          <w:tcPr>
            <w:tcW w:w="1842" w:type="dxa"/>
          </w:tcPr>
          <w:p w14:paraId="6C6D8424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88%</w:t>
            </w:r>
          </w:p>
        </w:tc>
      </w:tr>
      <w:tr w:rsidR="007B676F" w:rsidRPr="00001F3B" w14:paraId="158EBA04" w14:textId="77777777" w:rsidTr="007B676F">
        <w:trPr>
          <w:jc w:val="center"/>
        </w:trPr>
        <w:tc>
          <w:tcPr>
            <w:tcW w:w="2101" w:type="dxa"/>
          </w:tcPr>
          <w:p w14:paraId="1F60E884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penuhny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63C4D14A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1842" w:type="dxa"/>
          </w:tcPr>
          <w:p w14:paraId="109DECB6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0%</w:t>
            </w:r>
          </w:p>
        </w:tc>
      </w:tr>
      <w:tr w:rsidR="007B676F" w:rsidRPr="00001F3B" w14:paraId="6AF85AA3" w14:textId="77777777" w:rsidTr="007B676F">
        <w:trPr>
          <w:jc w:val="center"/>
        </w:trPr>
        <w:tc>
          <w:tcPr>
            <w:tcW w:w="2101" w:type="dxa"/>
          </w:tcPr>
          <w:p w14:paraId="1F82F24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otal</w:t>
            </w:r>
          </w:p>
        </w:tc>
        <w:tc>
          <w:tcPr>
            <w:tcW w:w="1722" w:type="dxa"/>
          </w:tcPr>
          <w:p w14:paraId="7D94C0C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00</w:t>
            </w:r>
          </w:p>
        </w:tc>
        <w:tc>
          <w:tcPr>
            <w:tcW w:w="1842" w:type="dxa"/>
          </w:tcPr>
          <w:p w14:paraId="4EB40388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00%</w:t>
            </w:r>
          </w:p>
        </w:tc>
      </w:tr>
    </w:tbl>
    <w:p w14:paraId="54B9FE13" w14:textId="77777777" w:rsidR="007B676F" w:rsidRPr="00001F3B" w:rsidRDefault="007B676F" w:rsidP="007B676F">
      <w:pPr>
        <w:spacing w:before="240" w:line="360" w:lineRule="auto"/>
        <w:ind w:left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ab/>
        <w:t xml:space="preserve">Dari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lasifikas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esar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bagianny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. </w:t>
      </w:r>
    </w:p>
    <w:p w14:paraId="7E54F73D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icrosoft Excel.</w:t>
      </w:r>
    </w:p>
    <w:p w14:paraId="1C9DE549" w14:textId="77777777" w:rsidR="007B676F" w:rsidRPr="00001F3B" w:rsidRDefault="007B676F" w:rsidP="007B676F">
      <w:pPr>
        <w:pStyle w:val="Caption"/>
        <w:keepNext/>
      </w:pPr>
      <w:bookmarkStart w:id="177" w:name="_Toc41332501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7</w:t>
      </w:r>
      <w:r>
        <w:rPr>
          <w:noProof/>
        </w:rPr>
        <w:fldChar w:fldCharType="end"/>
      </w:r>
      <w:r w:rsidRPr="00001F3B">
        <w:t xml:space="preserve"> Hasil </w:t>
      </w:r>
      <w:proofErr w:type="spellStart"/>
      <w:r w:rsidRPr="00001F3B">
        <w:t>Analisis</w:t>
      </w:r>
      <w:proofErr w:type="spellEnd"/>
      <w:r w:rsidRPr="00001F3B">
        <w:t xml:space="preserve"> </w:t>
      </w:r>
      <w:proofErr w:type="spellStart"/>
      <w:r w:rsidRPr="00001F3B">
        <w:t>Statistik</w:t>
      </w:r>
      <w:proofErr w:type="spellEnd"/>
      <w:r w:rsidRPr="00001F3B">
        <w:t xml:space="preserve"> </w:t>
      </w:r>
      <w:proofErr w:type="spellStart"/>
      <w:r w:rsidRPr="00001F3B">
        <w:t>Pengujian</w:t>
      </w:r>
      <w:proofErr w:type="spellEnd"/>
      <w:r w:rsidRPr="00001F3B">
        <w:t xml:space="preserve"> </w:t>
      </w:r>
      <w:proofErr w:type="spellStart"/>
      <w:r w:rsidRPr="00001F3B">
        <w:t>Akurasi</w:t>
      </w:r>
      <w:proofErr w:type="spellEnd"/>
      <w:r w:rsidRPr="00001F3B">
        <w:t xml:space="preserve"> </w:t>
      </w:r>
      <w:proofErr w:type="spellStart"/>
      <w:r w:rsidRPr="00001F3B">
        <w:rPr>
          <w:rFonts w:eastAsia="Times New Roman" w:cs="Times New Roman"/>
          <w:szCs w:val="24"/>
        </w:rPr>
        <w:t>Penjelajahan</w:t>
      </w:r>
      <w:proofErr w:type="spellEnd"/>
      <w:r w:rsidRPr="00001F3B">
        <w:rPr>
          <w:rFonts w:eastAsia="Times New Roman" w:cs="Times New Roman"/>
          <w:szCs w:val="24"/>
        </w:rPr>
        <w:t xml:space="preserve"> </w:t>
      </w:r>
      <w:proofErr w:type="spellStart"/>
      <w:r w:rsidRPr="00001F3B">
        <w:t>Sistem</w:t>
      </w:r>
      <w:bookmarkEnd w:id="177"/>
      <w:proofErr w:type="spellEnd"/>
    </w:p>
    <w:tbl>
      <w:tblPr>
        <w:tblW w:w="7680" w:type="dxa"/>
        <w:jc w:val="center"/>
        <w:tblLook w:val="04A0" w:firstRow="1" w:lastRow="0" w:firstColumn="1" w:lastColumn="0" w:noHBand="0" w:noVBand="1"/>
      </w:tblPr>
      <w:tblGrid>
        <w:gridCol w:w="1958"/>
        <w:gridCol w:w="949"/>
        <w:gridCol w:w="949"/>
        <w:gridCol w:w="945"/>
        <w:gridCol w:w="945"/>
        <w:gridCol w:w="944"/>
        <w:gridCol w:w="990"/>
      </w:tblGrid>
      <w:tr w:rsidR="007B676F" w:rsidRPr="00001F3B" w14:paraId="1283D45F" w14:textId="77777777" w:rsidTr="007B676F">
        <w:trPr>
          <w:trHeight w:val="330"/>
          <w:jc w:val="center"/>
        </w:trPr>
        <w:tc>
          <w:tcPr>
            <w:tcW w:w="6690" w:type="dxa"/>
            <w:gridSpan w:val="6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071DA63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Statistik</w:t>
            </w:r>
            <w:proofErr w:type="spellEnd"/>
          </w:p>
        </w:tc>
        <w:tc>
          <w:tcPr>
            <w:tcW w:w="99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AD402F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Keselu-ruhan</w:t>
            </w:r>
            <w:proofErr w:type="spellEnd"/>
          </w:p>
        </w:tc>
      </w:tr>
      <w:tr w:rsidR="007B676F" w:rsidRPr="00001F3B" w14:paraId="0360D8BF" w14:textId="77777777" w:rsidTr="007B676F">
        <w:trPr>
          <w:trHeight w:val="330"/>
          <w:jc w:val="center"/>
        </w:trPr>
        <w:tc>
          <w:tcPr>
            <w:tcW w:w="195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676EAEB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 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B1F323A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1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D6DAB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2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92BF02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3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7B67FA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4</w:t>
            </w:r>
          </w:p>
        </w:tc>
        <w:tc>
          <w:tcPr>
            <w:tcW w:w="94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F4CE26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5</w:t>
            </w:r>
          </w:p>
        </w:tc>
        <w:tc>
          <w:tcPr>
            <w:tcW w:w="99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3970327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7B676F" w:rsidRPr="00001F3B" w14:paraId="2511AD8F" w14:textId="77777777" w:rsidTr="007B676F">
        <w:trPr>
          <w:trHeight w:val="330"/>
          <w:jc w:val="center"/>
        </w:trPr>
        <w:tc>
          <w:tcPr>
            <w:tcW w:w="1958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567C851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ean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7C965A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.15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BA0ED1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.05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53306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.1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D733DB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.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913EC86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65B65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1.08</w:t>
            </w:r>
          </w:p>
        </w:tc>
      </w:tr>
      <w:tr w:rsidR="007B676F" w:rsidRPr="00001F3B" w14:paraId="7F20C2BB" w14:textId="77777777" w:rsidTr="007B676F">
        <w:trPr>
          <w:trHeight w:val="330"/>
          <w:jc w:val="center"/>
        </w:trPr>
        <w:tc>
          <w:tcPr>
            <w:tcW w:w="195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23BFB07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edian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219F83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54F494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B37C95A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3457A4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12EF2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E6E0E21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1</w:t>
            </w:r>
          </w:p>
        </w:tc>
      </w:tr>
      <w:tr w:rsidR="007B676F" w:rsidRPr="00001F3B" w14:paraId="4B73E4CF" w14:textId="77777777" w:rsidTr="007B676F">
        <w:trPr>
          <w:trHeight w:val="330"/>
          <w:jc w:val="center"/>
        </w:trPr>
        <w:tc>
          <w:tcPr>
            <w:tcW w:w="195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6DB695C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inimum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A65B7C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48207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9124088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42904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0A6AD39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500F9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0</w:t>
            </w:r>
          </w:p>
        </w:tc>
      </w:tr>
      <w:tr w:rsidR="007B676F" w:rsidRPr="00001F3B" w14:paraId="678AE29B" w14:textId="77777777" w:rsidTr="007B676F">
        <w:trPr>
          <w:trHeight w:val="330"/>
          <w:jc w:val="center"/>
        </w:trPr>
        <w:tc>
          <w:tcPr>
            <w:tcW w:w="1958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1DACD2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aximum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57BC309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9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F62CC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2189F8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3B6AC3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1FA5C0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CA9576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2</w:t>
            </w:r>
          </w:p>
        </w:tc>
      </w:tr>
    </w:tbl>
    <w:p w14:paraId="56244C7E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9976519" w14:textId="77777777" w:rsidR="007B676F" w:rsidRPr="00001F3B" w:rsidRDefault="007B676F" w:rsidP="007B676F">
      <w:pPr>
        <w:numPr>
          <w:ilvl w:val="0"/>
          <w:numId w:val="44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,08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ul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)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Sebagi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00E5C6D" w14:textId="77777777" w:rsidR="007B676F" w:rsidRPr="00001F3B" w:rsidRDefault="007B676F" w:rsidP="007B676F">
      <w:pPr>
        <w:numPr>
          <w:ilvl w:val="0"/>
          <w:numId w:val="4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di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Sebagi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l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1FCB476" w14:textId="77777777" w:rsidR="007B676F" w:rsidRPr="00001F3B" w:rsidRDefault="007B676F" w:rsidP="007B676F">
      <w:pPr>
        <w:numPr>
          <w:ilvl w:val="0"/>
          <w:numId w:val="4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in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0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Salah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alah.</w:t>
      </w:r>
    </w:p>
    <w:p w14:paraId="66A3FE2A" w14:textId="77777777" w:rsidR="007B676F" w:rsidRPr="00001F3B" w:rsidRDefault="007B676F" w:rsidP="007B676F">
      <w:pPr>
        <w:numPr>
          <w:ilvl w:val="0"/>
          <w:numId w:val="44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ax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C5A6F4B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graf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t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46C6882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noProof/>
        </w:rPr>
        <w:drawing>
          <wp:inline distT="0" distB="0" distL="0" distR="0" wp14:anchorId="455C4796" wp14:editId="00330DE1">
            <wp:extent cx="4572000" cy="2743200"/>
            <wp:effectExtent l="0" t="0" r="0" b="0"/>
            <wp:docPr id="25" name="Chart 25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59"/>
              </a:graphicData>
            </a:graphic>
          </wp:inline>
        </w:drawing>
      </w:r>
    </w:p>
    <w:p w14:paraId="7DF24260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  <w:bookmarkStart w:id="178" w:name="_Toc42717902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  <w:r w:rsidRPr="00001F3B">
        <w:t xml:space="preserve"> </w:t>
      </w:r>
      <w:proofErr w:type="spellStart"/>
      <w:r w:rsidRPr="00001F3B">
        <w:t>Grafik</w:t>
      </w:r>
      <w:proofErr w:type="spellEnd"/>
      <w:r w:rsidRPr="00001F3B">
        <w:t xml:space="preserve"> </w:t>
      </w:r>
      <w:proofErr w:type="spellStart"/>
      <w:r w:rsidRPr="00001F3B">
        <w:t>Batang</w:t>
      </w:r>
      <w:proofErr w:type="spellEnd"/>
      <w:r w:rsidRPr="00001F3B">
        <w:t xml:space="preserve"> </w:t>
      </w:r>
      <w:proofErr w:type="spellStart"/>
      <w:r w:rsidRPr="00001F3B">
        <w:t>Rerata</w:t>
      </w:r>
      <w:proofErr w:type="spellEnd"/>
      <w:r w:rsidRPr="00001F3B">
        <w:t xml:space="preserve"> Hasil </w:t>
      </w:r>
      <w:proofErr w:type="spellStart"/>
      <w:r w:rsidRPr="00001F3B">
        <w:t>Pengujian</w:t>
      </w:r>
      <w:proofErr w:type="spellEnd"/>
      <w:r w:rsidRPr="00001F3B">
        <w:t xml:space="preserve"> </w:t>
      </w:r>
      <w:proofErr w:type="spellStart"/>
      <w:r w:rsidRPr="00001F3B">
        <w:t>Akurasi</w:t>
      </w:r>
      <w:proofErr w:type="spellEnd"/>
      <w:r w:rsidRPr="00001F3B">
        <w:t xml:space="preserve"> </w:t>
      </w:r>
      <w:proofErr w:type="spellStart"/>
      <w:r w:rsidRPr="00001F3B">
        <w:t>Penjelajahan</w:t>
      </w:r>
      <w:proofErr w:type="spellEnd"/>
      <w:r w:rsidRPr="00001F3B">
        <w:t xml:space="preserve"> </w:t>
      </w:r>
      <w:proofErr w:type="spellStart"/>
      <w:r w:rsidRPr="00001F3B">
        <w:t>Sistem</w:t>
      </w:r>
      <w:bookmarkEnd w:id="178"/>
      <w:proofErr w:type="spellEnd"/>
    </w:p>
    <w:p w14:paraId="51E96684" w14:textId="77777777" w:rsidR="007B676F" w:rsidRPr="00001F3B" w:rsidRDefault="007B676F" w:rsidP="007B676F">
      <w:pPr>
        <w:spacing w:before="240"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20EC9B9" w14:textId="77777777" w:rsidR="007B676F" w:rsidRPr="00001F3B" w:rsidRDefault="007B676F" w:rsidP="007B676F">
      <w:pPr>
        <w:numPr>
          <w:ilvl w:val="0"/>
          <w:numId w:val="45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1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,15.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n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C5D63AD" w14:textId="77777777" w:rsidR="007B676F" w:rsidRPr="00001F3B" w:rsidRDefault="007B676F" w:rsidP="007B676F">
      <w:pPr>
        <w:numPr>
          <w:ilvl w:val="0"/>
          <w:numId w:val="45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5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.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n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5C5906E" w14:textId="77777777" w:rsidR="007B676F" w:rsidRPr="00001F3B" w:rsidRDefault="007B676F" w:rsidP="007B676F">
      <w:pPr>
        <w:spacing w:line="360" w:lineRule="auto"/>
        <w:ind w:left="720" w:firstLine="36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yelesa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742BFB7" w14:textId="77777777" w:rsidR="007B676F" w:rsidRPr="00001F3B" w:rsidRDefault="007B676F" w:rsidP="007B676F">
      <w:pPr>
        <w:numPr>
          <w:ilvl w:val="0"/>
          <w:numId w:val="43"/>
        </w:numPr>
        <w:spacing w:before="24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lastRenderedPageBreak/>
        <w:t>Pengol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(</w:t>
      </w:r>
      <w:r w:rsidRPr="00001F3B">
        <w:rPr>
          <w:rFonts w:ascii="Times New Roman" w:eastAsia="Times New Roman" w:hAnsi="Times New Roman" w:cs="Times New Roman"/>
          <w:bCs/>
          <w:i/>
          <w:sz w:val="24"/>
          <w:szCs w:val="24"/>
          <w:lang w:val="en-ID"/>
        </w:rPr>
        <w:t>Searching</w:t>
      </w:r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)</w:t>
      </w:r>
    </w:p>
    <w:p w14:paraId="16C1B277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iri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and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ti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cob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(salah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sepert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meng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  <w:lang w:val="en-ID"/>
        </w:rPr>
        <w:t>.</w:t>
      </w:r>
    </w:p>
    <w:p w14:paraId="1FE830AF" w14:textId="77777777" w:rsidR="007B676F" w:rsidRPr="00001F3B" w:rsidRDefault="007B676F" w:rsidP="007B676F">
      <w:pPr>
        <w:spacing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lasifik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uru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irim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be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.8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9A07EEB" w14:textId="77777777" w:rsidR="007B676F" w:rsidRPr="00001F3B" w:rsidRDefault="007B676F" w:rsidP="007B676F">
      <w:pPr>
        <w:pStyle w:val="Caption"/>
        <w:keepNext/>
      </w:pPr>
      <w:bookmarkStart w:id="179" w:name="_Toc41332502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8</w:t>
      </w:r>
      <w:r>
        <w:rPr>
          <w:noProof/>
        </w:rPr>
        <w:fldChar w:fldCharType="end"/>
      </w:r>
      <w:r w:rsidRPr="00001F3B">
        <w:rPr>
          <w:rFonts w:eastAsia="Times New Roman" w:cs="Times New Roman"/>
          <w:szCs w:val="24"/>
          <w:lang w:val="en-ID"/>
        </w:rPr>
        <w:t xml:space="preserve"> Hasil </w:t>
      </w:r>
      <w:proofErr w:type="spellStart"/>
      <w:r w:rsidRPr="00001F3B">
        <w:rPr>
          <w:rFonts w:eastAsia="Times New Roman" w:cs="Times New Roman"/>
          <w:szCs w:val="24"/>
          <w:lang w:val="en-ID"/>
        </w:rPr>
        <w:t>Klasifikasi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Skim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andaan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Tugas</w:t>
      </w:r>
      <w:proofErr w:type="spellEnd"/>
      <w:r w:rsidRPr="00001F3B">
        <w:rPr>
          <w:rFonts w:eastAsia="Times New Roman" w:cs="Times New Roman"/>
          <w:szCs w:val="24"/>
          <w:lang w:val="en-ID"/>
        </w:rPr>
        <w:t xml:space="preserve"> </w:t>
      </w:r>
      <w:proofErr w:type="spellStart"/>
      <w:r w:rsidRPr="00001F3B">
        <w:rPr>
          <w:rFonts w:eastAsia="Times New Roman" w:cs="Times New Roman"/>
          <w:szCs w:val="24"/>
          <w:lang w:val="en-ID"/>
        </w:rPr>
        <w:t>Pencarian</w:t>
      </w:r>
      <w:bookmarkEnd w:id="179"/>
      <w:proofErr w:type="spellEnd"/>
    </w:p>
    <w:tbl>
      <w:tblPr>
        <w:tblStyle w:val="TableGrid1"/>
        <w:tblW w:w="0" w:type="auto"/>
        <w:jc w:val="center"/>
        <w:tblLook w:val="04A0" w:firstRow="1" w:lastRow="0" w:firstColumn="1" w:lastColumn="0" w:noHBand="0" w:noVBand="1"/>
      </w:tblPr>
      <w:tblGrid>
        <w:gridCol w:w="2101"/>
        <w:gridCol w:w="1722"/>
        <w:gridCol w:w="1842"/>
      </w:tblGrid>
      <w:tr w:rsidR="007B676F" w:rsidRPr="00001F3B" w14:paraId="0F75D082" w14:textId="77777777" w:rsidTr="007B676F">
        <w:trPr>
          <w:jc w:val="center"/>
        </w:trPr>
        <w:tc>
          <w:tcPr>
            <w:tcW w:w="2101" w:type="dxa"/>
            <w:vMerge w:val="restart"/>
          </w:tcPr>
          <w:p w14:paraId="0D31D2F1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ategori</w:t>
            </w:r>
            <w:proofErr w:type="spellEnd"/>
          </w:p>
        </w:tc>
        <w:tc>
          <w:tcPr>
            <w:tcW w:w="3564" w:type="dxa"/>
            <w:gridSpan w:val="2"/>
          </w:tcPr>
          <w:p w14:paraId="4B762BA9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Jumlah</w:t>
            </w:r>
            <w:proofErr w:type="spellEnd"/>
          </w:p>
        </w:tc>
      </w:tr>
      <w:tr w:rsidR="007B676F" w:rsidRPr="00001F3B" w14:paraId="63FC23B7" w14:textId="77777777" w:rsidTr="007B676F">
        <w:trPr>
          <w:jc w:val="center"/>
        </w:trPr>
        <w:tc>
          <w:tcPr>
            <w:tcW w:w="2101" w:type="dxa"/>
            <w:vMerge/>
          </w:tcPr>
          <w:p w14:paraId="35CCC419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722" w:type="dxa"/>
          </w:tcPr>
          <w:p w14:paraId="0B8BC7C1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Kiriman</w:t>
            </w:r>
            <w:proofErr w:type="spellEnd"/>
          </w:p>
        </w:tc>
        <w:tc>
          <w:tcPr>
            <w:tcW w:w="1842" w:type="dxa"/>
          </w:tcPr>
          <w:p w14:paraId="0C7AF455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Persen</w:t>
            </w:r>
            <w:proofErr w:type="spellEnd"/>
          </w:p>
        </w:tc>
      </w:tr>
      <w:tr w:rsidR="007B676F" w:rsidRPr="00001F3B" w14:paraId="3CFE00A3" w14:textId="77777777" w:rsidTr="007B676F">
        <w:trPr>
          <w:jc w:val="center"/>
        </w:trPr>
        <w:tc>
          <w:tcPr>
            <w:tcW w:w="2101" w:type="dxa"/>
          </w:tcPr>
          <w:p w14:paraId="5AF2FE38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alah</w:t>
            </w:r>
          </w:p>
        </w:tc>
        <w:tc>
          <w:tcPr>
            <w:tcW w:w="1722" w:type="dxa"/>
          </w:tcPr>
          <w:p w14:paraId="370F82E9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842" w:type="dxa"/>
          </w:tcPr>
          <w:p w14:paraId="691DF2F1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%</w:t>
            </w:r>
          </w:p>
        </w:tc>
      </w:tr>
      <w:tr w:rsidR="007B676F" w:rsidRPr="00001F3B" w14:paraId="1BCD1DF4" w14:textId="77777777" w:rsidTr="007B676F">
        <w:trPr>
          <w:jc w:val="center"/>
        </w:trPr>
        <w:tc>
          <w:tcPr>
            <w:tcW w:w="2101" w:type="dxa"/>
          </w:tcPr>
          <w:p w14:paraId="776B3511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Sebagian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66DFD4CB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1842" w:type="dxa"/>
          </w:tcPr>
          <w:p w14:paraId="33F36742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18%</w:t>
            </w:r>
          </w:p>
        </w:tc>
      </w:tr>
      <w:tr w:rsidR="007B676F" w:rsidRPr="00001F3B" w14:paraId="37C4BBD3" w14:textId="77777777" w:rsidTr="007B676F">
        <w:trPr>
          <w:jc w:val="center"/>
        </w:trPr>
        <w:tc>
          <w:tcPr>
            <w:tcW w:w="2101" w:type="dxa"/>
          </w:tcPr>
          <w:p w14:paraId="2702DE5A" w14:textId="77777777" w:rsidR="007B676F" w:rsidRPr="00001F3B" w:rsidRDefault="007B676F" w:rsidP="007B676F">
            <w:pPr>
              <w:spacing w:line="360" w:lineRule="auto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Sepenuhnya</w:t>
            </w:r>
            <w:proofErr w:type="spellEnd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benar</w:t>
            </w:r>
            <w:proofErr w:type="spellEnd"/>
          </w:p>
        </w:tc>
        <w:tc>
          <w:tcPr>
            <w:tcW w:w="1722" w:type="dxa"/>
          </w:tcPr>
          <w:p w14:paraId="3418EBD4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81</w:t>
            </w:r>
          </w:p>
        </w:tc>
        <w:tc>
          <w:tcPr>
            <w:tcW w:w="1842" w:type="dxa"/>
          </w:tcPr>
          <w:p w14:paraId="3B1BE248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sz w:val="24"/>
                <w:szCs w:val="24"/>
              </w:rPr>
              <w:t>81%</w:t>
            </w:r>
          </w:p>
        </w:tc>
      </w:tr>
      <w:tr w:rsidR="007B676F" w:rsidRPr="00001F3B" w14:paraId="378C9F2E" w14:textId="77777777" w:rsidTr="007B676F">
        <w:trPr>
          <w:jc w:val="center"/>
        </w:trPr>
        <w:tc>
          <w:tcPr>
            <w:tcW w:w="2101" w:type="dxa"/>
          </w:tcPr>
          <w:p w14:paraId="11665510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Total</w:t>
            </w:r>
          </w:p>
        </w:tc>
        <w:tc>
          <w:tcPr>
            <w:tcW w:w="1722" w:type="dxa"/>
          </w:tcPr>
          <w:p w14:paraId="1DD9FE4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00</w:t>
            </w:r>
          </w:p>
        </w:tc>
        <w:tc>
          <w:tcPr>
            <w:tcW w:w="1842" w:type="dxa"/>
          </w:tcPr>
          <w:p w14:paraId="4EFC13B3" w14:textId="77777777" w:rsidR="007B676F" w:rsidRPr="00001F3B" w:rsidRDefault="007B676F" w:rsidP="007B676F">
            <w:pPr>
              <w:spacing w:line="360" w:lineRule="auto"/>
              <w:jc w:val="center"/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sz w:val="24"/>
                <w:szCs w:val="24"/>
              </w:rPr>
              <w:t>100%</w:t>
            </w:r>
          </w:p>
        </w:tc>
      </w:tr>
    </w:tbl>
    <w:p w14:paraId="28C389CB" w14:textId="77777777" w:rsidR="007B676F" w:rsidRPr="00001F3B" w:rsidRDefault="007B676F" w:rsidP="007B676F">
      <w:pPr>
        <w:spacing w:before="240" w:line="360" w:lineRule="auto"/>
        <w:ind w:left="720" w:firstLine="720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Dari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lasifikas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skim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and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esar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. </w:t>
      </w:r>
    </w:p>
    <w:p w14:paraId="708A01AA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lanjut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icrosoft Excel.</w:t>
      </w:r>
    </w:p>
    <w:p w14:paraId="796EDD8D" w14:textId="77777777" w:rsidR="007B676F" w:rsidRPr="00001F3B" w:rsidRDefault="007B676F" w:rsidP="007B676F">
      <w:pPr>
        <w:pStyle w:val="Caption"/>
        <w:keepNext/>
        <w:rPr>
          <w:rFonts w:eastAsia="Times New Roman" w:cs="Times New Roman"/>
          <w:szCs w:val="24"/>
        </w:rPr>
      </w:pPr>
      <w:bookmarkStart w:id="180" w:name="_Toc41332503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r w:rsidRPr="00001F3B">
        <w:t xml:space="preserve"> Hasil </w:t>
      </w:r>
      <w:proofErr w:type="spellStart"/>
      <w:r w:rsidRPr="00001F3B">
        <w:t>Analisis</w:t>
      </w:r>
      <w:proofErr w:type="spellEnd"/>
      <w:r w:rsidRPr="00001F3B">
        <w:t xml:space="preserve"> </w:t>
      </w:r>
      <w:proofErr w:type="spellStart"/>
      <w:r w:rsidRPr="00001F3B">
        <w:t>Statistik</w:t>
      </w:r>
      <w:proofErr w:type="spellEnd"/>
      <w:r w:rsidRPr="00001F3B">
        <w:t xml:space="preserve"> </w:t>
      </w:r>
      <w:proofErr w:type="spellStart"/>
      <w:r w:rsidRPr="00001F3B">
        <w:t>Pengujian</w:t>
      </w:r>
      <w:proofErr w:type="spellEnd"/>
      <w:r w:rsidRPr="00001F3B">
        <w:t xml:space="preserve"> </w:t>
      </w:r>
      <w:proofErr w:type="spellStart"/>
      <w:r w:rsidRPr="00001F3B">
        <w:t>Akurasi</w:t>
      </w:r>
      <w:proofErr w:type="spellEnd"/>
      <w:r w:rsidRPr="00001F3B">
        <w:t xml:space="preserve"> </w:t>
      </w:r>
      <w:proofErr w:type="spellStart"/>
      <w:r w:rsidRPr="00001F3B">
        <w:t>Pencarian</w:t>
      </w:r>
      <w:proofErr w:type="spellEnd"/>
      <w:r w:rsidRPr="00001F3B">
        <w:t xml:space="preserve"> </w:t>
      </w:r>
      <w:proofErr w:type="spellStart"/>
      <w:r w:rsidRPr="00001F3B">
        <w:t>Sistem</w:t>
      </w:r>
      <w:bookmarkEnd w:id="180"/>
      <w:proofErr w:type="spellEnd"/>
    </w:p>
    <w:tbl>
      <w:tblPr>
        <w:tblW w:w="7680" w:type="dxa"/>
        <w:jc w:val="center"/>
        <w:tblLook w:val="04A0" w:firstRow="1" w:lastRow="0" w:firstColumn="1" w:lastColumn="0" w:noHBand="0" w:noVBand="1"/>
      </w:tblPr>
      <w:tblGrid>
        <w:gridCol w:w="1959"/>
        <w:gridCol w:w="946"/>
        <w:gridCol w:w="947"/>
        <w:gridCol w:w="946"/>
        <w:gridCol w:w="946"/>
        <w:gridCol w:w="946"/>
        <w:gridCol w:w="990"/>
      </w:tblGrid>
      <w:tr w:rsidR="007B676F" w:rsidRPr="00001F3B" w14:paraId="128E7A03" w14:textId="77777777" w:rsidTr="007B676F">
        <w:trPr>
          <w:trHeight w:val="330"/>
          <w:jc w:val="center"/>
        </w:trPr>
        <w:tc>
          <w:tcPr>
            <w:tcW w:w="6690" w:type="dxa"/>
            <w:gridSpan w:val="6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D3661B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Statistics</w:t>
            </w:r>
          </w:p>
        </w:tc>
        <w:tc>
          <w:tcPr>
            <w:tcW w:w="99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A503859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proofErr w:type="spellStart"/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Keselu-ruhan</w:t>
            </w:r>
            <w:proofErr w:type="spellEnd"/>
          </w:p>
        </w:tc>
      </w:tr>
      <w:tr w:rsidR="007B676F" w:rsidRPr="00001F3B" w14:paraId="79932A11" w14:textId="77777777" w:rsidTr="007B676F">
        <w:trPr>
          <w:trHeight w:val="330"/>
          <w:jc w:val="center"/>
        </w:trPr>
        <w:tc>
          <w:tcPr>
            <w:tcW w:w="19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EEB8A18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 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D1DC616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A450E22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3C2DE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3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DB8F06B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4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EC376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P5</w:t>
            </w:r>
          </w:p>
        </w:tc>
        <w:tc>
          <w:tcPr>
            <w:tcW w:w="99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17227F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</w:p>
        </w:tc>
      </w:tr>
      <w:tr w:rsidR="007B676F" w:rsidRPr="00001F3B" w14:paraId="7A82A31F" w14:textId="77777777" w:rsidTr="007B676F">
        <w:trPr>
          <w:trHeight w:val="330"/>
          <w:jc w:val="center"/>
        </w:trPr>
        <w:tc>
          <w:tcPr>
            <w:tcW w:w="19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DC1B667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ean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7F5A5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.9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BAB6E4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.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907348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475ED04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761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E4A1132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1.8</w:t>
            </w:r>
          </w:p>
        </w:tc>
      </w:tr>
      <w:tr w:rsidR="007B676F" w:rsidRPr="00001F3B" w14:paraId="74D84150" w14:textId="77777777" w:rsidTr="007B676F">
        <w:trPr>
          <w:trHeight w:val="330"/>
          <w:jc w:val="center"/>
        </w:trPr>
        <w:tc>
          <w:tcPr>
            <w:tcW w:w="19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0B8D520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edian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DD4DFA7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A94D7E4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B2B4369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C5D71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D9F6FC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1E4E2A8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2</w:t>
            </w:r>
          </w:p>
        </w:tc>
      </w:tr>
      <w:tr w:rsidR="007B676F" w:rsidRPr="00001F3B" w14:paraId="64700748" w14:textId="77777777" w:rsidTr="007B676F">
        <w:trPr>
          <w:trHeight w:val="330"/>
          <w:jc w:val="center"/>
        </w:trPr>
        <w:tc>
          <w:tcPr>
            <w:tcW w:w="19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74E84B0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inimum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A4519B3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0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F79FA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1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1B38E6D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6BA226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C384846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396F5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0</w:t>
            </w:r>
          </w:p>
        </w:tc>
      </w:tr>
      <w:tr w:rsidR="007B676F" w:rsidRPr="00001F3B" w14:paraId="4E98501B" w14:textId="77777777" w:rsidTr="007B676F">
        <w:trPr>
          <w:trHeight w:val="330"/>
          <w:jc w:val="center"/>
        </w:trPr>
        <w:tc>
          <w:tcPr>
            <w:tcW w:w="195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8D45057" w14:textId="77777777" w:rsidR="007B676F" w:rsidRPr="00001F3B" w:rsidRDefault="007B676F" w:rsidP="007B676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Maximum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41AE4C2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7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C6C76F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2DDC8D0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16DA516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4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6630872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id-ID"/>
              </w:rPr>
              <w:t>2</w:t>
            </w:r>
          </w:p>
        </w:tc>
        <w:tc>
          <w:tcPr>
            <w:tcW w:w="99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047D3E2" w14:textId="77777777" w:rsidR="007B676F" w:rsidRPr="00001F3B" w:rsidRDefault="007B676F" w:rsidP="007B676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id-ID" w:eastAsia="id-ID"/>
              </w:rPr>
            </w:pPr>
            <w:r w:rsidRPr="00001F3B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  <w:lang w:val="en-ID" w:eastAsia="id-ID"/>
              </w:rPr>
              <w:t>2</w:t>
            </w:r>
          </w:p>
        </w:tc>
      </w:tr>
    </w:tbl>
    <w:p w14:paraId="4445EED4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9E81EBF" w14:textId="77777777" w:rsidR="007B676F" w:rsidRPr="00001F3B" w:rsidRDefault="007B676F" w:rsidP="007B676F">
      <w:pPr>
        <w:numPr>
          <w:ilvl w:val="0"/>
          <w:numId w:val="54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,8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ul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)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8F05628" w14:textId="77777777" w:rsidR="007B676F" w:rsidRPr="00001F3B" w:rsidRDefault="007B676F" w:rsidP="007B676F">
      <w:pPr>
        <w:numPr>
          <w:ilvl w:val="0"/>
          <w:numId w:val="5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di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l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7263563" w14:textId="77777777" w:rsidR="007B676F" w:rsidRPr="00001F3B" w:rsidRDefault="007B676F" w:rsidP="007B676F">
      <w:pPr>
        <w:numPr>
          <w:ilvl w:val="0"/>
          <w:numId w:val="54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in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0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Salah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salah.</w:t>
      </w:r>
    </w:p>
    <w:p w14:paraId="3FDB16A5" w14:textId="77777777" w:rsidR="007B676F" w:rsidRPr="00001F3B" w:rsidRDefault="007B676F" w:rsidP="007B676F">
      <w:pPr>
        <w:numPr>
          <w:ilvl w:val="0"/>
          <w:numId w:val="54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ax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ul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3007F33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graf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t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51C9766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noProof/>
        </w:rPr>
        <w:lastRenderedPageBreak/>
        <w:drawing>
          <wp:inline distT="0" distB="0" distL="0" distR="0" wp14:anchorId="41A80FAF" wp14:editId="676E8716">
            <wp:extent cx="4572000" cy="2743200"/>
            <wp:effectExtent l="0" t="0" r="0" b="0"/>
            <wp:docPr id="23" name="Chart 23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0"/>
              </a:graphicData>
            </a:graphic>
          </wp:inline>
        </w:drawing>
      </w:r>
    </w:p>
    <w:p w14:paraId="44E91605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  <w:bookmarkStart w:id="181" w:name="_Toc42717903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  <w:r w:rsidRPr="00001F3B">
        <w:t xml:space="preserve"> </w:t>
      </w:r>
      <w:proofErr w:type="spellStart"/>
      <w:r w:rsidRPr="00001F3B">
        <w:t>Grafik</w:t>
      </w:r>
      <w:proofErr w:type="spellEnd"/>
      <w:r w:rsidRPr="00001F3B">
        <w:t xml:space="preserve"> </w:t>
      </w:r>
      <w:proofErr w:type="spellStart"/>
      <w:r w:rsidRPr="00001F3B">
        <w:t>Batang</w:t>
      </w:r>
      <w:proofErr w:type="spellEnd"/>
      <w:r w:rsidRPr="00001F3B">
        <w:t xml:space="preserve"> </w:t>
      </w:r>
      <w:proofErr w:type="spellStart"/>
      <w:r w:rsidRPr="00001F3B">
        <w:t>Rerata</w:t>
      </w:r>
      <w:proofErr w:type="spellEnd"/>
      <w:r w:rsidRPr="00001F3B">
        <w:t xml:space="preserve"> Hasil </w:t>
      </w:r>
      <w:proofErr w:type="spellStart"/>
      <w:r w:rsidRPr="00001F3B">
        <w:t>Pengujian</w:t>
      </w:r>
      <w:proofErr w:type="spellEnd"/>
      <w:r w:rsidRPr="00001F3B">
        <w:t xml:space="preserve"> </w:t>
      </w:r>
      <w:proofErr w:type="spellStart"/>
      <w:r w:rsidRPr="00001F3B">
        <w:t>Akurasi</w:t>
      </w:r>
      <w:proofErr w:type="spellEnd"/>
      <w:r w:rsidRPr="00001F3B">
        <w:t xml:space="preserve"> </w:t>
      </w:r>
      <w:proofErr w:type="spellStart"/>
      <w:r w:rsidRPr="00001F3B">
        <w:t>Pencarian</w:t>
      </w:r>
      <w:proofErr w:type="spellEnd"/>
      <w:r w:rsidRPr="00001F3B">
        <w:t xml:space="preserve"> </w:t>
      </w:r>
      <w:proofErr w:type="spellStart"/>
      <w:r w:rsidRPr="00001F3B">
        <w:t>Sistem</w:t>
      </w:r>
      <w:bookmarkEnd w:id="181"/>
      <w:proofErr w:type="spellEnd"/>
    </w:p>
    <w:p w14:paraId="3CFEA239" w14:textId="77777777" w:rsidR="007B676F" w:rsidRPr="00001F3B" w:rsidRDefault="007B676F" w:rsidP="007B676F">
      <w:pPr>
        <w:spacing w:before="240"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FA22779" w14:textId="77777777" w:rsidR="007B676F" w:rsidRPr="00001F3B" w:rsidRDefault="007B676F" w:rsidP="007B676F">
      <w:pPr>
        <w:numPr>
          <w:ilvl w:val="0"/>
          <w:numId w:val="52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3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5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2.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ing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i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n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D0FA5D" w14:textId="77777777" w:rsidR="007B676F" w:rsidRPr="00001F3B" w:rsidRDefault="007B676F" w:rsidP="007B676F">
      <w:pPr>
        <w:numPr>
          <w:ilvl w:val="0"/>
          <w:numId w:val="52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2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,1.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i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n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ole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1E219E79" w14:textId="77777777" w:rsidR="007B676F" w:rsidRPr="00001F3B" w:rsidRDefault="007B676F" w:rsidP="007B676F">
      <w:pPr>
        <w:spacing w:line="360" w:lineRule="auto"/>
        <w:ind w:left="720" w:firstLine="36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yelesa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awab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AC955E3" w14:textId="77777777" w:rsidR="007B676F" w:rsidRPr="00001F3B" w:rsidRDefault="007B676F" w:rsidP="007B676F">
      <w:pPr>
        <w:numPr>
          <w:ilvl w:val="0"/>
          <w:numId w:val="43"/>
        </w:numPr>
        <w:spacing w:before="24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egun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iperseps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</w:p>
    <w:p w14:paraId="68F09558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icrosoft Excel.</w:t>
      </w:r>
    </w:p>
    <w:p w14:paraId="709E2D6D" w14:textId="77777777" w:rsidR="007B676F" w:rsidRPr="00001F3B" w:rsidRDefault="007B676F" w:rsidP="007B676F">
      <w:pPr>
        <w:pStyle w:val="Caption"/>
        <w:keepNext/>
      </w:pPr>
      <w:bookmarkStart w:id="182" w:name="_Ref40913617"/>
      <w:bookmarkStart w:id="183" w:name="_Toc41332504"/>
      <w:proofErr w:type="spellStart"/>
      <w:r w:rsidRPr="00001F3B">
        <w:lastRenderedPageBreak/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10</w:t>
      </w:r>
      <w:r>
        <w:rPr>
          <w:noProof/>
        </w:rPr>
        <w:fldChar w:fldCharType="end"/>
      </w:r>
      <w:bookmarkEnd w:id="182"/>
      <w:r w:rsidRPr="00001F3B">
        <w:t xml:space="preserve"> Hasil </w:t>
      </w:r>
      <w:proofErr w:type="spellStart"/>
      <w:r w:rsidRPr="00001F3B">
        <w:t>Analisis</w:t>
      </w:r>
      <w:proofErr w:type="spellEnd"/>
      <w:r w:rsidRPr="00001F3B">
        <w:t xml:space="preserve"> </w:t>
      </w:r>
      <w:proofErr w:type="spellStart"/>
      <w:r w:rsidRPr="00001F3B">
        <w:t>Statistik</w:t>
      </w:r>
      <w:proofErr w:type="spellEnd"/>
      <w:r w:rsidRPr="00001F3B">
        <w:t xml:space="preserve"> </w:t>
      </w:r>
      <w:proofErr w:type="spellStart"/>
      <w:r w:rsidRPr="00001F3B">
        <w:t>Evaluasi</w:t>
      </w:r>
      <w:proofErr w:type="spellEnd"/>
      <w:r w:rsidRPr="00001F3B">
        <w:t xml:space="preserve"> </w:t>
      </w:r>
      <w:proofErr w:type="spellStart"/>
      <w:r w:rsidRPr="00001F3B">
        <w:t>Persepsi</w:t>
      </w:r>
      <w:proofErr w:type="spellEnd"/>
      <w:r w:rsidRPr="00001F3B">
        <w:t xml:space="preserve"> </w:t>
      </w:r>
      <w:proofErr w:type="spellStart"/>
      <w:r w:rsidRPr="00001F3B">
        <w:t>Kegunaan</w:t>
      </w:r>
      <w:bookmarkEnd w:id="183"/>
      <w:proofErr w:type="spellEnd"/>
    </w:p>
    <w:tbl>
      <w:tblPr>
        <w:tblStyle w:val="TableGrid1"/>
        <w:tblW w:w="9776" w:type="dxa"/>
        <w:jc w:val="center"/>
        <w:tblLayout w:type="fixed"/>
        <w:tblLook w:val="0000" w:firstRow="0" w:lastRow="0" w:firstColumn="0" w:lastColumn="0" w:noHBand="0" w:noVBand="0"/>
      </w:tblPr>
      <w:tblGrid>
        <w:gridCol w:w="1853"/>
        <w:gridCol w:w="1129"/>
        <w:gridCol w:w="1129"/>
        <w:gridCol w:w="1129"/>
        <w:gridCol w:w="1129"/>
        <w:gridCol w:w="1129"/>
        <w:gridCol w:w="1129"/>
        <w:gridCol w:w="1149"/>
      </w:tblGrid>
      <w:tr w:rsidR="007B676F" w:rsidRPr="00001F3B" w14:paraId="0AC4A0B0" w14:textId="77777777" w:rsidTr="007B676F">
        <w:trPr>
          <w:jc w:val="center"/>
        </w:trPr>
        <w:tc>
          <w:tcPr>
            <w:tcW w:w="8627" w:type="dxa"/>
            <w:gridSpan w:val="7"/>
          </w:tcPr>
          <w:p w14:paraId="7F41B45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istik</w:t>
            </w:r>
            <w:proofErr w:type="spellEnd"/>
          </w:p>
        </w:tc>
        <w:tc>
          <w:tcPr>
            <w:tcW w:w="1149" w:type="dxa"/>
            <w:vMerge w:val="restart"/>
          </w:tcPr>
          <w:p w14:paraId="16B076A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selu-ruhan</w:t>
            </w:r>
            <w:proofErr w:type="spellEnd"/>
          </w:p>
        </w:tc>
      </w:tr>
      <w:tr w:rsidR="007B676F" w:rsidRPr="00001F3B" w14:paraId="04AAA4F1" w14:textId="77777777" w:rsidTr="007B676F">
        <w:trPr>
          <w:jc w:val="center"/>
        </w:trPr>
        <w:tc>
          <w:tcPr>
            <w:tcW w:w="1853" w:type="dxa"/>
          </w:tcPr>
          <w:p w14:paraId="3455465F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29" w:type="dxa"/>
          </w:tcPr>
          <w:p w14:paraId="46797A76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1129" w:type="dxa"/>
          </w:tcPr>
          <w:p w14:paraId="3D5BD370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1129" w:type="dxa"/>
          </w:tcPr>
          <w:p w14:paraId="06CB4FF9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1129" w:type="dxa"/>
          </w:tcPr>
          <w:p w14:paraId="40C7C698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1129" w:type="dxa"/>
          </w:tcPr>
          <w:p w14:paraId="4B1A857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1129" w:type="dxa"/>
          </w:tcPr>
          <w:p w14:paraId="537F14AD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1149" w:type="dxa"/>
            <w:vMerge/>
          </w:tcPr>
          <w:p w14:paraId="4D4900A5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B676F" w:rsidRPr="00001F3B" w14:paraId="64ECD9ED" w14:textId="77777777" w:rsidTr="007B676F">
        <w:trPr>
          <w:jc w:val="center"/>
        </w:trPr>
        <w:tc>
          <w:tcPr>
            <w:tcW w:w="1853" w:type="dxa"/>
          </w:tcPr>
          <w:p w14:paraId="218673B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ean</w:t>
            </w:r>
          </w:p>
        </w:tc>
        <w:tc>
          <w:tcPr>
            <w:tcW w:w="1129" w:type="dxa"/>
          </w:tcPr>
          <w:p w14:paraId="3E11F5DE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35</w:t>
            </w:r>
          </w:p>
        </w:tc>
        <w:tc>
          <w:tcPr>
            <w:tcW w:w="1129" w:type="dxa"/>
          </w:tcPr>
          <w:p w14:paraId="52121CF0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10</w:t>
            </w:r>
          </w:p>
        </w:tc>
        <w:tc>
          <w:tcPr>
            <w:tcW w:w="1129" w:type="dxa"/>
          </w:tcPr>
          <w:p w14:paraId="1BED147B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  <w:tc>
          <w:tcPr>
            <w:tcW w:w="1129" w:type="dxa"/>
          </w:tcPr>
          <w:p w14:paraId="71377EB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10</w:t>
            </w:r>
          </w:p>
        </w:tc>
        <w:tc>
          <w:tcPr>
            <w:tcW w:w="1129" w:type="dxa"/>
          </w:tcPr>
          <w:p w14:paraId="7905DA25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15</w:t>
            </w:r>
          </w:p>
        </w:tc>
        <w:tc>
          <w:tcPr>
            <w:tcW w:w="1129" w:type="dxa"/>
          </w:tcPr>
          <w:p w14:paraId="708EB45A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5</w:t>
            </w:r>
          </w:p>
        </w:tc>
        <w:tc>
          <w:tcPr>
            <w:tcW w:w="1149" w:type="dxa"/>
          </w:tcPr>
          <w:p w14:paraId="2DA9C4BA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6.125</w:t>
            </w:r>
          </w:p>
        </w:tc>
      </w:tr>
      <w:tr w:rsidR="007B676F" w:rsidRPr="00001F3B" w14:paraId="55E0AD7E" w14:textId="77777777" w:rsidTr="007B676F">
        <w:trPr>
          <w:jc w:val="center"/>
        </w:trPr>
        <w:tc>
          <w:tcPr>
            <w:tcW w:w="1853" w:type="dxa"/>
          </w:tcPr>
          <w:p w14:paraId="6D714870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edian</w:t>
            </w:r>
          </w:p>
        </w:tc>
        <w:tc>
          <w:tcPr>
            <w:tcW w:w="1129" w:type="dxa"/>
          </w:tcPr>
          <w:p w14:paraId="2DF4EDBF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  <w:tc>
          <w:tcPr>
            <w:tcW w:w="1129" w:type="dxa"/>
          </w:tcPr>
          <w:p w14:paraId="28517202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  <w:tc>
          <w:tcPr>
            <w:tcW w:w="1129" w:type="dxa"/>
          </w:tcPr>
          <w:p w14:paraId="578F845A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  <w:tc>
          <w:tcPr>
            <w:tcW w:w="1129" w:type="dxa"/>
          </w:tcPr>
          <w:p w14:paraId="37D5516E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  <w:tc>
          <w:tcPr>
            <w:tcW w:w="1129" w:type="dxa"/>
          </w:tcPr>
          <w:p w14:paraId="0DA1AF8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  <w:tc>
          <w:tcPr>
            <w:tcW w:w="1129" w:type="dxa"/>
          </w:tcPr>
          <w:p w14:paraId="0ED84562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6.00</w:t>
            </w:r>
          </w:p>
        </w:tc>
        <w:tc>
          <w:tcPr>
            <w:tcW w:w="1149" w:type="dxa"/>
          </w:tcPr>
          <w:p w14:paraId="19EA8AEF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</w:tr>
      <w:tr w:rsidR="007B676F" w:rsidRPr="00001F3B" w14:paraId="7CACA526" w14:textId="77777777" w:rsidTr="007B676F">
        <w:trPr>
          <w:jc w:val="center"/>
        </w:trPr>
        <w:tc>
          <w:tcPr>
            <w:tcW w:w="1853" w:type="dxa"/>
          </w:tcPr>
          <w:p w14:paraId="276C9D3B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inimum</w:t>
            </w:r>
          </w:p>
        </w:tc>
        <w:tc>
          <w:tcPr>
            <w:tcW w:w="1129" w:type="dxa"/>
          </w:tcPr>
          <w:p w14:paraId="0CD8ADD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9" w:type="dxa"/>
          </w:tcPr>
          <w:p w14:paraId="6F91B691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29" w:type="dxa"/>
          </w:tcPr>
          <w:p w14:paraId="4415D1F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29" w:type="dxa"/>
          </w:tcPr>
          <w:p w14:paraId="14258D63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29" w:type="dxa"/>
          </w:tcPr>
          <w:p w14:paraId="7FADC476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129" w:type="dxa"/>
          </w:tcPr>
          <w:p w14:paraId="4856D73B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149" w:type="dxa"/>
          </w:tcPr>
          <w:p w14:paraId="468BCFB8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</w:tr>
      <w:tr w:rsidR="007B676F" w:rsidRPr="00001F3B" w14:paraId="28BA30C1" w14:textId="77777777" w:rsidTr="007B676F">
        <w:trPr>
          <w:jc w:val="center"/>
        </w:trPr>
        <w:tc>
          <w:tcPr>
            <w:tcW w:w="1853" w:type="dxa"/>
          </w:tcPr>
          <w:p w14:paraId="0648A4CF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aximum</w:t>
            </w:r>
          </w:p>
        </w:tc>
        <w:tc>
          <w:tcPr>
            <w:tcW w:w="1129" w:type="dxa"/>
          </w:tcPr>
          <w:p w14:paraId="2BE7525F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29" w:type="dxa"/>
          </w:tcPr>
          <w:p w14:paraId="644FD0B0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29" w:type="dxa"/>
          </w:tcPr>
          <w:p w14:paraId="6505E965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29" w:type="dxa"/>
          </w:tcPr>
          <w:p w14:paraId="2ED7B264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29" w:type="dxa"/>
          </w:tcPr>
          <w:p w14:paraId="23E372FB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29" w:type="dxa"/>
          </w:tcPr>
          <w:p w14:paraId="67BEDA0D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149" w:type="dxa"/>
          </w:tcPr>
          <w:p w14:paraId="1FC020E2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</w:tr>
    </w:tbl>
    <w:p w14:paraId="09ED2DDD" w14:textId="77777777" w:rsidR="007B676F" w:rsidRPr="00001F3B" w:rsidRDefault="007B676F" w:rsidP="007B676F">
      <w:pPr>
        <w:spacing w:before="240"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B053147" w14:textId="77777777" w:rsidR="007B676F" w:rsidRPr="00001F3B" w:rsidRDefault="007B676F" w:rsidP="007B676F">
      <w:pPr>
        <w:numPr>
          <w:ilvl w:val="0"/>
          <w:numId w:val="49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,125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ul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)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r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1406143" w14:textId="77777777" w:rsidR="007B676F" w:rsidRPr="00001F3B" w:rsidRDefault="007B676F" w:rsidP="007B676F">
      <w:pPr>
        <w:numPr>
          <w:ilvl w:val="0"/>
          <w:numId w:val="4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di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l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r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DE0138A" w14:textId="77777777" w:rsidR="007B676F" w:rsidRPr="00001F3B" w:rsidRDefault="007B676F" w:rsidP="007B676F">
      <w:pPr>
        <w:numPr>
          <w:ilvl w:val="0"/>
          <w:numId w:val="49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in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etr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r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etr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85A8AEB" w14:textId="77777777" w:rsidR="007B676F" w:rsidRPr="00001F3B" w:rsidRDefault="007B676F" w:rsidP="007B676F">
      <w:pPr>
        <w:numPr>
          <w:ilvl w:val="0"/>
          <w:numId w:val="49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ax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7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r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49047E4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graf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t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E22CCAB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noProof/>
        </w:rPr>
        <w:drawing>
          <wp:inline distT="0" distB="0" distL="0" distR="0" wp14:anchorId="16414F68" wp14:editId="628FF849">
            <wp:extent cx="4572000" cy="2743200"/>
            <wp:effectExtent l="0" t="0" r="0" b="0"/>
            <wp:docPr id="8" name="Chart 8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1"/>
              </a:graphicData>
            </a:graphic>
          </wp:inline>
        </w:drawing>
      </w:r>
    </w:p>
    <w:p w14:paraId="4812A9F7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  <w:bookmarkStart w:id="184" w:name="_Ref40915376"/>
      <w:bookmarkStart w:id="185" w:name="_Toc42717904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12</w:t>
      </w:r>
      <w:r>
        <w:rPr>
          <w:noProof/>
        </w:rPr>
        <w:fldChar w:fldCharType="end"/>
      </w:r>
      <w:bookmarkEnd w:id="184"/>
      <w:r w:rsidRPr="00001F3B">
        <w:t xml:space="preserve"> </w:t>
      </w:r>
      <w:proofErr w:type="spellStart"/>
      <w:r w:rsidRPr="00001F3B">
        <w:t>Grafik</w:t>
      </w:r>
      <w:proofErr w:type="spellEnd"/>
      <w:r w:rsidRPr="00001F3B">
        <w:t xml:space="preserve"> </w:t>
      </w:r>
      <w:proofErr w:type="spellStart"/>
      <w:r w:rsidRPr="00001F3B">
        <w:t>Batang</w:t>
      </w:r>
      <w:proofErr w:type="spellEnd"/>
      <w:r w:rsidRPr="00001F3B">
        <w:t xml:space="preserve"> </w:t>
      </w:r>
      <w:proofErr w:type="spellStart"/>
      <w:r w:rsidRPr="00001F3B">
        <w:t>Rerata</w:t>
      </w:r>
      <w:proofErr w:type="spellEnd"/>
      <w:r w:rsidRPr="00001F3B">
        <w:t xml:space="preserve"> </w:t>
      </w:r>
      <w:proofErr w:type="spellStart"/>
      <w:r w:rsidRPr="00001F3B">
        <w:t>Evaluasi</w:t>
      </w:r>
      <w:proofErr w:type="spellEnd"/>
      <w:r w:rsidRPr="00001F3B">
        <w:t xml:space="preserve"> </w:t>
      </w:r>
      <w:proofErr w:type="spellStart"/>
      <w:r w:rsidRPr="00001F3B">
        <w:t>Persepsi</w:t>
      </w:r>
      <w:proofErr w:type="spellEnd"/>
      <w:r w:rsidRPr="00001F3B">
        <w:t xml:space="preserve"> </w:t>
      </w:r>
      <w:proofErr w:type="spellStart"/>
      <w:r w:rsidRPr="00001F3B">
        <w:t>Kegunaan</w:t>
      </w:r>
      <w:bookmarkEnd w:id="185"/>
      <w:proofErr w:type="spellEnd"/>
    </w:p>
    <w:p w14:paraId="0F0F4DAA" w14:textId="77777777" w:rsidR="007B676F" w:rsidRPr="00001F3B" w:rsidRDefault="007B676F" w:rsidP="007B676F">
      <w:pPr>
        <w:spacing w:before="240"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9231992" w14:textId="77777777" w:rsidR="007B676F" w:rsidRPr="00001F3B" w:rsidRDefault="007B676F" w:rsidP="007B676F">
      <w:pPr>
        <w:numPr>
          <w:ilvl w:val="0"/>
          <w:numId w:val="48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m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1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.35.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tuj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”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98D353" w14:textId="77777777" w:rsidR="007B676F" w:rsidRPr="00001F3B" w:rsidRDefault="007B676F" w:rsidP="007B676F">
      <w:pPr>
        <w:numPr>
          <w:ilvl w:val="0"/>
          <w:numId w:val="48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3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.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tuj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roduktivit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”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BEFF676" w14:textId="77777777" w:rsidR="007B676F" w:rsidRPr="00001F3B" w:rsidRDefault="007B676F" w:rsidP="007B676F">
      <w:pPr>
        <w:spacing w:line="360" w:lineRule="auto"/>
        <w:ind w:left="720" w:firstLine="36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er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FCEE881" w14:textId="77777777" w:rsidR="007B676F" w:rsidRPr="00001F3B" w:rsidRDefault="007B676F" w:rsidP="007B676F">
      <w:pPr>
        <w:numPr>
          <w:ilvl w:val="0"/>
          <w:numId w:val="43"/>
        </w:numPr>
        <w:spacing w:before="240" w:line="360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ol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bCs/>
          <w:sz w:val="24"/>
          <w:szCs w:val="24"/>
          <w:lang w:val="en-ID"/>
        </w:rPr>
        <w:t>Dipersepsi</w:t>
      </w:r>
      <w:proofErr w:type="spellEnd"/>
    </w:p>
    <w:p w14:paraId="2FBA7C53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angk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una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icrosoft Excel.</w:t>
      </w:r>
    </w:p>
    <w:p w14:paraId="20403F5E" w14:textId="77777777" w:rsidR="007B676F" w:rsidRPr="00001F3B" w:rsidRDefault="007B676F" w:rsidP="007B676F">
      <w:pPr>
        <w:pStyle w:val="Caption"/>
        <w:keepNext/>
      </w:pPr>
      <w:bookmarkStart w:id="186" w:name="_Toc41332505"/>
      <w:proofErr w:type="spellStart"/>
      <w:r w:rsidRPr="00001F3B">
        <w:t>Tabel</w:t>
      </w:r>
      <w:proofErr w:type="spellEnd"/>
      <w:r w:rsidRPr="00001F3B">
        <w:t xml:space="preserve"> 4. </w:t>
      </w:r>
      <w:r>
        <w:rPr>
          <w:noProof/>
        </w:rPr>
        <w:fldChar w:fldCharType="begin"/>
      </w:r>
      <w:r>
        <w:rPr>
          <w:noProof/>
        </w:rPr>
        <w:instrText xml:space="preserve"> SEQ Tabel_4. \* ARABIC </w:instrText>
      </w:r>
      <w:r>
        <w:rPr>
          <w:noProof/>
        </w:rPr>
        <w:fldChar w:fldCharType="separate"/>
      </w:r>
      <w:r>
        <w:rPr>
          <w:noProof/>
        </w:rPr>
        <w:t>11</w:t>
      </w:r>
      <w:r>
        <w:rPr>
          <w:noProof/>
        </w:rPr>
        <w:fldChar w:fldCharType="end"/>
      </w:r>
      <w:r w:rsidRPr="00001F3B">
        <w:t xml:space="preserve"> Hasil </w:t>
      </w:r>
      <w:proofErr w:type="spellStart"/>
      <w:r w:rsidRPr="00001F3B">
        <w:t>Analisis</w:t>
      </w:r>
      <w:proofErr w:type="spellEnd"/>
      <w:r w:rsidRPr="00001F3B">
        <w:t xml:space="preserve"> </w:t>
      </w:r>
      <w:proofErr w:type="spellStart"/>
      <w:r w:rsidRPr="00001F3B">
        <w:t>Statistik</w:t>
      </w:r>
      <w:proofErr w:type="spellEnd"/>
      <w:r w:rsidRPr="00001F3B">
        <w:t xml:space="preserve"> </w:t>
      </w:r>
      <w:proofErr w:type="spellStart"/>
      <w:r w:rsidRPr="00001F3B">
        <w:t>Evaluasi</w:t>
      </w:r>
      <w:proofErr w:type="spellEnd"/>
      <w:r w:rsidRPr="00001F3B">
        <w:t xml:space="preserve"> </w:t>
      </w:r>
      <w:proofErr w:type="spellStart"/>
      <w:r w:rsidRPr="00001F3B">
        <w:t>Persepsi</w:t>
      </w:r>
      <w:proofErr w:type="spellEnd"/>
      <w:r w:rsidRPr="00001F3B">
        <w:t xml:space="preserve"> </w:t>
      </w:r>
      <w:proofErr w:type="spellStart"/>
      <w:r w:rsidRPr="00001F3B">
        <w:t>Kemudahan</w:t>
      </w:r>
      <w:proofErr w:type="spellEnd"/>
      <w:r w:rsidRPr="00001F3B">
        <w:t xml:space="preserve"> </w:t>
      </w:r>
      <w:proofErr w:type="spellStart"/>
      <w:r w:rsidRPr="00001F3B">
        <w:t>Penggunaan</w:t>
      </w:r>
      <w:bookmarkEnd w:id="186"/>
      <w:proofErr w:type="spellEnd"/>
    </w:p>
    <w:tbl>
      <w:tblPr>
        <w:tblStyle w:val="TableGrid1"/>
        <w:tblW w:w="9776" w:type="dxa"/>
        <w:jc w:val="center"/>
        <w:tblLayout w:type="fixed"/>
        <w:tblLook w:val="0000" w:firstRow="0" w:lastRow="0" w:firstColumn="0" w:lastColumn="0" w:noHBand="0" w:noVBand="0"/>
      </w:tblPr>
      <w:tblGrid>
        <w:gridCol w:w="1853"/>
        <w:gridCol w:w="1129"/>
        <w:gridCol w:w="1129"/>
        <w:gridCol w:w="1129"/>
        <w:gridCol w:w="1129"/>
        <w:gridCol w:w="1129"/>
        <w:gridCol w:w="1129"/>
        <w:gridCol w:w="1149"/>
      </w:tblGrid>
      <w:tr w:rsidR="007B676F" w:rsidRPr="00001F3B" w14:paraId="1EF0BC54" w14:textId="77777777" w:rsidTr="007B676F">
        <w:trPr>
          <w:jc w:val="center"/>
        </w:trPr>
        <w:tc>
          <w:tcPr>
            <w:tcW w:w="8627" w:type="dxa"/>
            <w:gridSpan w:val="7"/>
          </w:tcPr>
          <w:p w14:paraId="5BCBAA00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Statistik</w:t>
            </w:r>
            <w:proofErr w:type="spellEnd"/>
          </w:p>
        </w:tc>
        <w:tc>
          <w:tcPr>
            <w:tcW w:w="1149" w:type="dxa"/>
            <w:vMerge w:val="restart"/>
          </w:tcPr>
          <w:p w14:paraId="2F45AC53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 w:rsidRPr="00001F3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Keselu-ruhan</w:t>
            </w:r>
            <w:proofErr w:type="spellEnd"/>
          </w:p>
        </w:tc>
      </w:tr>
      <w:tr w:rsidR="007B676F" w:rsidRPr="00001F3B" w14:paraId="02CCE479" w14:textId="77777777" w:rsidTr="007B676F">
        <w:trPr>
          <w:jc w:val="center"/>
        </w:trPr>
        <w:tc>
          <w:tcPr>
            <w:tcW w:w="1853" w:type="dxa"/>
          </w:tcPr>
          <w:p w14:paraId="1475A3A2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1129" w:type="dxa"/>
          </w:tcPr>
          <w:p w14:paraId="00132B6A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1</w:t>
            </w:r>
          </w:p>
        </w:tc>
        <w:tc>
          <w:tcPr>
            <w:tcW w:w="1129" w:type="dxa"/>
          </w:tcPr>
          <w:p w14:paraId="7A751F6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2</w:t>
            </w:r>
          </w:p>
        </w:tc>
        <w:tc>
          <w:tcPr>
            <w:tcW w:w="1129" w:type="dxa"/>
          </w:tcPr>
          <w:p w14:paraId="7A429E76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3</w:t>
            </w:r>
          </w:p>
        </w:tc>
        <w:tc>
          <w:tcPr>
            <w:tcW w:w="1129" w:type="dxa"/>
          </w:tcPr>
          <w:p w14:paraId="68C62002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4</w:t>
            </w:r>
          </w:p>
        </w:tc>
        <w:tc>
          <w:tcPr>
            <w:tcW w:w="1129" w:type="dxa"/>
          </w:tcPr>
          <w:p w14:paraId="13C6D268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5</w:t>
            </w:r>
          </w:p>
        </w:tc>
        <w:tc>
          <w:tcPr>
            <w:tcW w:w="1129" w:type="dxa"/>
          </w:tcPr>
          <w:p w14:paraId="4D82A5EA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P6</w:t>
            </w:r>
          </w:p>
        </w:tc>
        <w:tc>
          <w:tcPr>
            <w:tcW w:w="1149" w:type="dxa"/>
            <w:vMerge/>
          </w:tcPr>
          <w:p w14:paraId="2823DC73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7B676F" w:rsidRPr="00001F3B" w14:paraId="2EB66DF8" w14:textId="77777777" w:rsidTr="007B676F">
        <w:trPr>
          <w:jc w:val="center"/>
        </w:trPr>
        <w:tc>
          <w:tcPr>
            <w:tcW w:w="1853" w:type="dxa"/>
          </w:tcPr>
          <w:p w14:paraId="0965AE62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ean</w:t>
            </w:r>
          </w:p>
        </w:tc>
        <w:tc>
          <w:tcPr>
            <w:tcW w:w="1129" w:type="dxa"/>
          </w:tcPr>
          <w:p w14:paraId="1CDF907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.05</w:t>
            </w:r>
          </w:p>
        </w:tc>
        <w:tc>
          <w:tcPr>
            <w:tcW w:w="1129" w:type="dxa"/>
          </w:tcPr>
          <w:p w14:paraId="47B5EBCE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5.95</w:t>
            </w:r>
          </w:p>
        </w:tc>
        <w:tc>
          <w:tcPr>
            <w:tcW w:w="1129" w:type="dxa"/>
          </w:tcPr>
          <w:p w14:paraId="29240C7A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.3</w:t>
            </w:r>
          </w:p>
        </w:tc>
        <w:tc>
          <w:tcPr>
            <w:tcW w:w="1129" w:type="dxa"/>
          </w:tcPr>
          <w:p w14:paraId="66FF5CD0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.2</w:t>
            </w:r>
          </w:p>
        </w:tc>
        <w:tc>
          <w:tcPr>
            <w:tcW w:w="1129" w:type="dxa"/>
          </w:tcPr>
          <w:p w14:paraId="6D98961D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.05</w:t>
            </w:r>
          </w:p>
        </w:tc>
        <w:tc>
          <w:tcPr>
            <w:tcW w:w="1129" w:type="dxa"/>
          </w:tcPr>
          <w:p w14:paraId="11C3CEB9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.25</w:t>
            </w:r>
          </w:p>
        </w:tc>
        <w:tc>
          <w:tcPr>
            <w:tcW w:w="1149" w:type="dxa"/>
          </w:tcPr>
          <w:p w14:paraId="1FDE502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6.13</w:t>
            </w:r>
          </w:p>
        </w:tc>
      </w:tr>
      <w:tr w:rsidR="007B676F" w:rsidRPr="00001F3B" w14:paraId="2C8DCF05" w14:textId="77777777" w:rsidTr="007B676F">
        <w:trPr>
          <w:jc w:val="center"/>
        </w:trPr>
        <w:tc>
          <w:tcPr>
            <w:tcW w:w="1853" w:type="dxa"/>
          </w:tcPr>
          <w:p w14:paraId="27A58F99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edian</w:t>
            </w:r>
          </w:p>
        </w:tc>
        <w:tc>
          <w:tcPr>
            <w:tcW w:w="1129" w:type="dxa"/>
          </w:tcPr>
          <w:p w14:paraId="1582A585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129" w:type="dxa"/>
          </w:tcPr>
          <w:p w14:paraId="501496FD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129" w:type="dxa"/>
          </w:tcPr>
          <w:p w14:paraId="40F1402D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129" w:type="dxa"/>
          </w:tcPr>
          <w:p w14:paraId="0237D724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129" w:type="dxa"/>
          </w:tcPr>
          <w:p w14:paraId="33453CE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129" w:type="dxa"/>
          </w:tcPr>
          <w:p w14:paraId="023EF019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6</w:t>
            </w:r>
          </w:p>
        </w:tc>
        <w:tc>
          <w:tcPr>
            <w:tcW w:w="1149" w:type="dxa"/>
          </w:tcPr>
          <w:p w14:paraId="438DA8B4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6</w:t>
            </w:r>
          </w:p>
        </w:tc>
      </w:tr>
      <w:tr w:rsidR="007B676F" w:rsidRPr="00001F3B" w14:paraId="06CACAEE" w14:textId="77777777" w:rsidTr="007B676F">
        <w:trPr>
          <w:jc w:val="center"/>
        </w:trPr>
        <w:tc>
          <w:tcPr>
            <w:tcW w:w="1853" w:type="dxa"/>
          </w:tcPr>
          <w:p w14:paraId="574BC430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inimum</w:t>
            </w:r>
          </w:p>
        </w:tc>
        <w:tc>
          <w:tcPr>
            <w:tcW w:w="1129" w:type="dxa"/>
          </w:tcPr>
          <w:p w14:paraId="10B24952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129" w:type="dxa"/>
          </w:tcPr>
          <w:p w14:paraId="22B38723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129" w:type="dxa"/>
          </w:tcPr>
          <w:p w14:paraId="5C5413F8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1129" w:type="dxa"/>
          </w:tcPr>
          <w:p w14:paraId="208EEB29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129" w:type="dxa"/>
          </w:tcPr>
          <w:p w14:paraId="25E0441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129" w:type="dxa"/>
          </w:tcPr>
          <w:p w14:paraId="27A1B333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1149" w:type="dxa"/>
          </w:tcPr>
          <w:p w14:paraId="01647AE1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4</w:t>
            </w:r>
          </w:p>
        </w:tc>
      </w:tr>
      <w:tr w:rsidR="007B676F" w:rsidRPr="00001F3B" w14:paraId="79B11F96" w14:textId="77777777" w:rsidTr="007B676F">
        <w:trPr>
          <w:jc w:val="center"/>
        </w:trPr>
        <w:tc>
          <w:tcPr>
            <w:tcW w:w="1853" w:type="dxa"/>
          </w:tcPr>
          <w:p w14:paraId="2CD7C0FD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i/>
                <w:sz w:val="24"/>
                <w:szCs w:val="24"/>
              </w:rPr>
              <w:t>Maximum</w:t>
            </w:r>
          </w:p>
        </w:tc>
        <w:tc>
          <w:tcPr>
            <w:tcW w:w="1129" w:type="dxa"/>
          </w:tcPr>
          <w:p w14:paraId="6C13758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129" w:type="dxa"/>
          </w:tcPr>
          <w:p w14:paraId="419176EE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129" w:type="dxa"/>
          </w:tcPr>
          <w:p w14:paraId="048C5C76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129" w:type="dxa"/>
          </w:tcPr>
          <w:p w14:paraId="17C3BFB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129" w:type="dxa"/>
          </w:tcPr>
          <w:p w14:paraId="4B9F50DC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129" w:type="dxa"/>
          </w:tcPr>
          <w:p w14:paraId="39EDDF4A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1149" w:type="dxa"/>
          </w:tcPr>
          <w:p w14:paraId="759BEBC7" w14:textId="77777777" w:rsidR="007B676F" w:rsidRPr="00001F3B" w:rsidRDefault="007B676F" w:rsidP="007B676F">
            <w:pPr>
              <w:autoSpaceDE w:val="0"/>
              <w:autoSpaceDN w:val="0"/>
              <w:adjustRightInd w:val="0"/>
              <w:spacing w:line="360" w:lineRule="auto"/>
              <w:ind w:left="60" w:right="60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01F3B">
              <w:rPr>
                <w:rFonts w:ascii="Times New Roman" w:hAnsi="Times New Roman" w:cs="Times New Roman"/>
                <w:b/>
                <w:sz w:val="24"/>
                <w:szCs w:val="24"/>
              </w:rPr>
              <w:t>7</w:t>
            </w:r>
          </w:p>
        </w:tc>
      </w:tr>
    </w:tbl>
    <w:p w14:paraId="1B15A5B8" w14:textId="77777777" w:rsidR="007B676F" w:rsidRPr="00001F3B" w:rsidRDefault="007B676F" w:rsidP="007B676F">
      <w:pPr>
        <w:spacing w:before="240"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3617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proofErr w:type="spellStart"/>
      <w:r w:rsidRPr="00434A48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Pr="00434A48">
        <w:rPr>
          <w:rFonts w:ascii="Times New Roman" w:hAnsi="Times New Roman" w:cs="Times New Roman"/>
          <w:sz w:val="24"/>
          <w:szCs w:val="24"/>
        </w:rPr>
        <w:t xml:space="preserve">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0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88350CC" w14:textId="77777777" w:rsidR="007B676F" w:rsidRPr="00001F3B" w:rsidRDefault="007B676F" w:rsidP="007B676F">
      <w:pPr>
        <w:numPr>
          <w:ilvl w:val="0"/>
          <w:numId w:val="47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,13 (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ul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)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0BF6A7D" w14:textId="77777777" w:rsidR="007B676F" w:rsidRPr="00001F3B" w:rsidRDefault="007B676F" w:rsidP="007B676F">
      <w:pPr>
        <w:numPr>
          <w:ilvl w:val="0"/>
          <w:numId w:val="4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edian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l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ng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A652915" w14:textId="77777777" w:rsidR="007B676F" w:rsidRPr="00001F3B" w:rsidRDefault="007B676F" w:rsidP="007B676F">
      <w:pPr>
        <w:numPr>
          <w:ilvl w:val="0"/>
          <w:numId w:val="47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in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4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etr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etr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75E5E524" w14:textId="77777777" w:rsidR="007B676F" w:rsidRPr="00001F3B" w:rsidRDefault="007B676F" w:rsidP="007B676F">
      <w:pPr>
        <w:numPr>
          <w:ilvl w:val="0"/>
          <w:numId w:val="47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maximum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)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lur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7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ji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konver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Likert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d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”. Nila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al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n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ang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0F94801B" w14:textId="77777777" w:rsidR="007B676F" w:rsidRPr="00001F3B" w:rsidRDefault="007B676F" w:rsidP="007B676F">
      <w:pPr>
        <w:spacing w:before="240" w:line="360" w:lineRule="auto"/>
        <w:ind w:left="709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rup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graf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t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gam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F03402F" w14:textId="77777777" w:rsidR="007B676F" w:rsidRPr="00001F3B" w:rsidRDefault="007B676F" w:rsidP="007B676F">
      <w:pPr>
        <w:keepNext/>
        <w:spacing w:before="240" w:line="360" w:lineRule="auto"/>
        <w:jc w:val="center"/>
      </w:pPr>
      <w:r w:rsidRPr="00001F3B">
        <w:rPr>
          <w:noProof/>
        </w:rPr>
        <w:drawing>
          <wp:inline distT="0" distB="0" distL="0" distR="0" wp14:anchorId="4834E881" wp14:editId="30C86A7E">
            <wp:extent cx="4572000" cy="2743200"/>
            <wp:effectExtent l="0" t="0" r="0" b="0"/>
            <wp:docPr id="21" name="Chart 2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2"/>
              </a:graphicData>
            </a:graphic>
          </wp:inline>
        </w:drawing>
      </w:r>
    </w:p>
    <w:p w14:paraId="4AC223A4" w14:textId="77777777" w:rsidR="007B676F" w:rsidRPr="00001F3B" w:rsidRDefault="007B676F" w:rsidP="007B676F">
      <w:pPr>
        <w:pStyle w:val="Caption"/>
        <w:rPr>
          <w:rFonts w:eastAsia="Times New Roman" w:cs="Times New Roman"/>
          <w:szCs w:val="24"/>
        </w:rPr>
      </w:pPr>
      <w:bookmarkStart w:id="187" w:name="_Toc42717905"/>
      <w:r w:rsidRPr="00001F3B">
        <w:t xml:space="preserve">Gambar 4. </w:t>
      </w:r>
      <w:r>
        <w:rPr>
          <w:noProof/>
        </w:rPr>
        <w:fldChar w:fldCharType="begin"/>
      </w:r>
      <w:r>
        <w:rPr>
          <w:noProof/>
        </w:rPr>
        <w:instrText xml:space="preserve"> SEQ Gambar_4. \* ARABIC </w:instrText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  <w:r w:rsidRPr="00001F3B">
        <w:t xml:space="preserve"> </w:t>
      </w:r>
      <w:proofErr w:type="spellStart"/>
      <w:r w:rsidRPr="00001F3B">
        <w:t>Grafik</w:t>
      </w:r>
      <w:proofErr w:type="spellEnd"/>
      <w:r w:rsidRPr="00001F3B">
        <w:t xml:space="preserve"> </w:t>
      </w:r>
      <w:proofErr w:type="spellStart"/>
      <w:r w:rsidRPr="00001F3B">
        <w:t>Batang</w:t>
      </w:r>
      <w:proofErr w:type="spellEnd"/>
      <w:r w:rsidRPr="00001F3B">
        <w:t xml:space="preserve"> </w:t>
      </w:r>
      <w:proofErr w:type="spellStart"/>
      <w:r w:rsidRPr="00001F3B">
        <w:t>Rerata</w:t>
      </w:r>
      <w:proofErr w:type="spellEnd"/>
      <w:r w:rsidRPr="00001F3B">
        <w:t xml:space="preserve"> </w:t>
      </w:r>
      <w:proofErr w:type="spellStart"/>
      <w:r w:rsidRPr="00001F3B">
        <w:t>Evaluasi</w:t>
      </w:r>
      <w:proofErr w:type="spellEnd"/>
      <w:r w:rsidRPr="00001F3B">
        <w:t xml:space="preserve"> </w:t>
      </w:r>
      <w:proofErr w:type="spellStart"/>
      <w:r w:rsidRPr="00001F3B">
        <w:t>Persepsi</w:t>
      </w:r>
      <w:proofErr w:type="spellEnd"/>
      <w:r w:rsidRPr="00001F3B">
        <w:t xml:space="preserve"> </w:t>
      </w:r>
      <w:proofErr w:type="spellStart"/>
      <w:r w:rsidRPr="00001F3B">
        <w:t>Kemudahan</w:t>
      </w:r>
      <w:proofErr w:type="spellEnd"/>
      <w:r w:rsidRPr="00001F3B">
        <w:t xml:space="preserve"> </w:t>
      </w:r>
      <w:proofErr w:type="spellStart"/>
      <w:r w:rsidRPr="00001F3B">
        <w:t>Penggunaan</w:t>
      </w:r>
      <w:bookmarkEnd w:id="187"/>
      <w:proofErr w:type="spellEnd"/>
    </w:p>
    <w:p w14:paraId="14DE18E2" w14:textId="77777777" w:rsidR="007B676F" w:rsidRPr="00001F3B" w:rsidRDefault="007B676F" w:rsidP="007B676F">
      <w:pPr>
        <w:spacing w:before="240"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begin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instrText xml:space="preserve"> REF _Ref40915376 \h  \* MERGEFORMAT </w:instrText>
      </w:r>
      <w:r w:rsidRPr="00001F3B">
        <w:rPr>
          <w:rFonts w:ascii="Times New Roman" w:eastAsia="Times New Roman" w:hAnsi="Times New Roman" w:cs="Times New Roman"/>
          <w:sz w:val="24"/>
          <w:szCs w:val="24"/>
        </w:rPr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separate"/>
      </w:r>
      <w:r w:rsidRPr="00434A48">
        <w:rPr>
          <w:rFonts w:ascii="Times New Roman" w:hAnsi="Times New Roman" w:cs="Times New Roman"/>
          <w:sz w:val="24"/>
          <w:szCs w:val="24"/>
        </w:rPr>
        <w:t xml:space="preserve">Gambar 4. </w:t>
      </w:r>
      <w:r w:rsidRPr="00434A48">
        <w:rPr>
          <w:rFonts w:ascii="Times New Roman" w:hAnsi="Times New Roman" w:cs="Times New Roman"/>
          <w:noProof/>
          <w:sz w:val="24"/>
          <w:szCs w:val="24"/>
        </w:rPr>
        <w:t>12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form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276D4276" w14:textId="77777777" w:rsidR="007B676F" w:rsidRPr="00001F3B" w:rsidRDefault="007B676F" w:rsidP="007B676F">
      <w:pPr>
        <w:numPr>
          <w:ilvl w:val="0"/>
          <w:numId w:val="46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tig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3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,3.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tuj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jelas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berinteraksi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”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ting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9B70BA" w14:textId="77777777" w:rsidR="007B676F" w:rsidRPr="00001F3B" w:rsidRDefault="007B676F" w:rsidP="007B676F">
      <w:pPr>
        <w:numPr>
          <w:ilvl w:val="0"/>
          <w:numId w:val="46"/>
        </w:numPr>
        <w:spacing w:line="360" w:lineRule="auto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ra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tany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du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(P2)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5,95 Hal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nd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etuj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“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hAnsi="Times New Roman" w:cs="Times New Roman"/>
          <w:sz w:val="24"/>
          <w:szCs w:val="24"/>
        </w:rPr>
        <w:t>”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en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7404A76" w14:textId="77777777" w:rsidR="007B676F" w:rsidRPr="00001F3B" w:rsidRDefault="007B676F" w:rsidP="007B676F">
      <w:pPr>
        <w:spacing w:line="360" w:lineRule="auto"/>
        <w:ind w:left="720" w:firstLine="360"/>
        <w:jc w:val="both"/>
        <w:rPr>
          <w:rFonts w:ascii="Times New Roman" w:eastAsia="Times New Roman" w:hAnsi="Times New Roman" w:cs="Times New Roman"/>
          <w:sz w:val="24"/>
          <w:szCs w:val="24"/>
          <w:lang w:val="en-ID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nali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tatis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jab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atau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5875883A" w14:textId="77777777" w:rsidR="007B676F" w:rsidRPr="00001F3B" w:rsidRDefault="007B676F" w:rsidP="007B676F">
      <w:pPr>
        <w:spacing w:line="36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  <w:sectPr w:rsidR="007B676F" w:rsidRPr="00001F3B" w:rsidSect="00112345">
          <w:headerReference w:type="default" r:id="rId63"/>
          <w:footerReference w:type="default" r:id="rId64"/>
          <w:pgSz w:w="11906" w:h="16838" w:code="9"/>
          <w:pgMar w:top="2268" w:right="1701" w:bottom="1701" w:left="2268" w:header="720" w:footer="720" w:gutter="0"/>
          <w:pgNumType w:start="59"/>
          <w:cols w:space="720"/>
          <w:docGrid w:linePitch="360"/>
        </w:sectPr>
      </w:pPr>
    </w:p>
    <w:p w14:paraId="2FF80079" w14:textId="77777777" w:rsidR="007B676F" w:rsidRPr="00001F3B" w:rsidRDefault="007B676F" w:rsidP="007B676F">
      <w:pPr>
        <w:pStyle w:val="Heading1"/>
        <w:rPr>
          <w:rFonts w:eastAsia="Calibri"/>
        </w:rPr>
      </w:pPr>
      <w:bookmarkStart w:id="188" w:name="_Toc61250872"/>
      <w:r w:rsidRPr="00001F3B">
        <w:rPr>
          <w:rFonts w:eastAsia="Calibri"/>
        </w:rPr>
        <w:lastRenderedPageBreak/>
        <w:t>BAB V</w:t>
      </w:r>
      <w:bookmarkEnd w:id="188"/>
    </w:p>
    <w:p w14:paraId="5836EEE8" w14:textId="77777777" w:rsidR="007B676F" w:rsidRPr="00001F3B" w:rsidRDefault="007B676F" w:rsidP="007B676F">
      <w:pPr>
        <w:pStyle w:val="Heading1"/>
        <w:rPr>
          <w:rFonts w:eastAsia="Calibri"/>
        </w:rPr>
      </w:pPr>
      <w:bookmarkStart w:id="189" w:name="_Toc39936372"/>
      <w:bookmarkStart w:id="190" w:name="_Toc42718152"/>
      <w:bookmarkStart w:id="191" w:name="_Toc61250873"/>
      <w:r w:rsidRPr="00001F3B">
        <w:rPr>
          <w:rFonts w:eastAsia="Calibri"/>
        </w:rPr>
        <w:t>KESIMPULAN DAN SARAN</w:t>
      </w:r>
      <w:bookmarkEnd w:id="189"/>
      <w:bookmarkEnd w:id="190"/>
      <w:bookmarkEnd w:id="191"/>
    </w:p>
    <w:p w14:paraId="4E782906" w14:textId="77777777" w:rsidR="007B676F" w:rsidRPr="00001F3B" w:rsidRDefault="007B676F" w:rsidP="007B676F">
      <w:pPr>
        <w:pStyle w:val="ListParagraph"/>
        <w:spacing w:line="360" w:lineRule="auto"/>
        <w:ind w:left="1260"/>
        <w:jc w:val="center"/>
        <w:rPr>
          <w:rFonts w:ascii="Times New Roman" w:eastAsia="Calibri" w:hAnsi="Times New Roman" w:cs="Times New Roman"/>
          <w:b/>
          <w:bCs/>
          <w:sz w:val="28"/>
          <w:szCs w:val="28"/>
        </w:rPr>
      </w:pPr>
    </w:p>
    <w:p w14:paraId="72CAB6D9" w14:textId="77777777" w:rsidR="007B676F" w:rsidRPr="00001F3B" w:rsidRDefault="007B676F" w:rsidP="007B676F">
      <w:pPr>
        <w:pStyle w:val="ListParagraph"/>
        <w:numPr>
          <w:ilvl w:val="0"/>
          <w:numId w:val="8"/>
        </w:numPr>
        <w:spacing w:before="120" w:after="120" w:line="360" w:lineRule="auto"/>
        <w:jc w:val="both"/>
        <w:outlineLvl w:val="1"/>
        <w:rPr>
          <w:rFonts w:ascii="Times New Roman" w:eastAsia="Times New Roman" w:hAnsi="Times New Roman" w:cs="Times New Roman"/>
          <w:b/>
          <w:vanish/>
          <w:sz w:val="24"/>
          <w:szCs w:val="24"/>
          <w:lang w:val="id-ID"/>
        </w:rPr>
      </w:pPr>
      <w:bookmarkStart w:id="192" w:name="_Toc42702684"/>
      <w:bookmarkStart w:id="193" w:name="_Toc42718153"/>
      <w:bookmarkStart w:id="194" w:name="_Toc61250874"/>
      <w:bookmarkEnd w:id="192"/>
      <w:bookmarkEnd w:id="193"/>
      <w:bookmarkEnd w:id="194"/>
    </w:p>
    <w:p w14:paraId="65D5A3B5" w14:textId="77777777" w:rsidR="007B676F" w:rsidRPr="00001F3B" w:rsidRDefault="007B676F" w:rsidP="007B676F">
      <w:pPr>
        <w:pStyle w:val="Heading2"/>
        <w:ind w:left="709" w:hanging="709"/>
        <w:rPr>
          <w:lang w:val="en-US"/>
        </w:rPr>
      </w:pPr>
      <w:bookmarkStart w:id="195" w:name="_Toc61250875"/>
      <w:r w:rsidRPr="00001F3B">
        <w:rPr>
          <w:lang w:val="en-US"/>
        </w:rPr>
        <w:t>Kesimpulan</w:t>
      </w:r>
      <w:bookmarkEnd w:id="195"/>
    </w:p>
    <w:p w14:paraId="4FF640C7" w14:textId="77777777" w:rsidR="007B676F" w:rsidRPr="00001F3B" w:rsidRDefault="007B676F" w:rsidP="007B676F">
      <w:pPr>
        <w:spacing w:before="24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Adapu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simpul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r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51FECF5" w14:textId="77777777" w:rsidR="007B676F" w:rsidRPr="00001F3B" w:rsidRDefault="007B676F" w:rsidP="007B676F">
      <w:pPr>
        <w:numPr>
          <w:ilvl w:val="0"/>
          <w:numId w:val="22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mplementa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thontology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mbang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pesifik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isi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onseptualis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teg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oku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24D2449A" w14:textId="77777777" w:rsidR="007B676F" w:rsidRPr="00001F3B" w:rsidRDefault="007B676F" w:rsidP="007B676F">
      <w:pPr>
        <w:numPr>
          <w:ilvl w:val="0"/>
          <w:numId w:val="2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Telah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mplementas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tod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totyp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ancang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ng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najeme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web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mplement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la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di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ah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mpul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butu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prototype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prototype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mbangun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ungsional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etahu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319E9A5E" w14:textId="77777777" w:rsidR="007B676F" w:rsidRPr="00001F3B" w:rsidRDefault="007B676F" w:rsidP="007B676F">
      <w:pPr>
        <w:numPr>
          <w:ilvl w:val="0"/>
          <w:numId w:val="2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  <w:sectPr w:rsidR="007B676F" w:rsidRPr="00001F3B" w:rsidSect="001D0E3B">
          <w:headerReference w:type="default" r:id="rId65"/>
          <w:footerReference w:type="default" r:id="rId66"/>
          <w:pgSz w:w="11906" w:h="16838" w:code="9"/>
          <w:pgMar w:top="2268" w:right="1701" w:bottom="1701" w:left="2268" w:header="720" w:footer="720" w:gutter="0"/>
          <w:pgNumType w:start="87"/>
          <w:cols w:space="720"/>
          <w:docGrid w:linePitch="360"/>
        </w:sect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Dari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ib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uj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prose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car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s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1,08 dan 1,8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up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angg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latif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ur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jelaj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jawab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ug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penuh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n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dang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hada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ib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dapat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valua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ko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nil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rseps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kemuda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esa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6,125 dan 6,13. 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dasar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hasi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rseb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ak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simpu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rata-rata </w:t>
      </w:r>
    </w:p>
    <w:p w14:paraId="2C94DA7F" w14:textId="77777777" w:rsidR="007B676F" w:rsidRPr="00001F3B" w:rsidRDefault="007B676F" w:rsidP="007B676F">
      <w:pPr>
        <w:spacing w:after="0" w:line="360" w:lineRule="auto"/>
        <w:ind w:left="709"/>
        <w:jc w:val="both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lastRenderedPageBreak/>
        <w:t>pesert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tuj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ahw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bangu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istem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relatif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dan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ud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658F0583" w14:textId="77777777" w:rsidR="007B676F" w:rsidRPr="00001F3B" w:rsidRDefault="007B676F" w:rsidP="007B676F">
      <w:pPr>
        <w:rPr>
          <w:lang w:val="id-ID"/>
        </w:rPr>
      </w:pPr>
    </w:p>
    <w:p w14:paraId="3AD36874" w14:textId="77777777" w:rsidR="007B676F" w:rsidRPr="00001F3B" w:rsidRDefault="007B676F" w:rsidP="007B676F">
      <w:pPr>
        <w:pStyle w:val="Heading2"/>
        <w:ind w:left="709" w:hanging="709"/>
      </w:pPr>
      <w:bookmarkStart w:id="196" w:name="_Toc61250876"/>
      <w:r w:rsidRPr="00001F3B">
        <w:t>Saran</w:t>
      </w:r>
      <w:bookmarkEnd w:id="196"/>
    </w:p>
    <w:p w14:paraId="5B5AF943" w14:textId="77777777" w:rsidR="007B676F" w:rsidRPr="00001F3B" w:rsidRDefault="007B676F" w:rsidP="007B676F">
      <w:pPr>
        <w:spacing w:before="24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001F3B">
        <w:rPr>
          <w:rFonts w:ascii="Times New Roman" w:eastAsia="Times New Roman" w:hAnsi="Times New Roman" w:cs="Times New Roman"/>
          <w:sz w:val="24"/>
          <w:szCs w:val="24"/>
        </w:rPr>
        <w:tab/>
        <w:t xml:space="preserve">Adapun saran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pa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gun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mba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ebi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anj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a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elit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lah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baga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ikut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>.</w:t>
      </w:r>
    </w:p>
    <w:p w14:paraId="4C197859" w14:textId="77777777" w:rsidR="007B676F" w:rsidRPr="00001F3B" w:rsidRDefault="007B676F" w:rsidP="007B676F">
      <w:pPr>
        <w:numPr>
          <w:ilvl w:val="0"/>
          <w:numId w:val="21"/>
        </w:numPr>
        <w:spacing w:before="240"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97" w:name="_heading=h.ojlsflkmkkax" w:colFirst="0" w:colLast="0"/>
      <w:bookmarkEnd w:id="197"/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bah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ili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output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form searching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tambahkan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ilih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ategor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output 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pada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form searching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beri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eluasa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pad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ent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lingkup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u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query</w:t>
      </w:r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inginkan</w:t>
      </w:r>
      <w:proofErr w:type="spellEnd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>.</w:t>
      </w:r>
    </w:p>
    <w:p w14:paraId="082AD596" w14:textId="77777777" w:rsidR="007B676F" w:rsidRPr="00001F3B" w:rsidRDefault="007B676F" w:rsidP="007B676F">
      <w:pPr>
        <w:numPr>
          <w:ilvl w:val="0"/>
          <w:numId w:val="21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4"/>
          <w:szCs w:val="24"/>
        </w:rPr>
      </w:pPr>
      <w:bookmarkStart w:id="198" w:name="_heading=h.fjff37f93uo" w:colFirst="0" w:colLast="0"/>
      <w:bookmarkStart w:id="199" w:name="_heading=h.2atga9a8tyag" w:colFirst="0" w:colLast="0"/>
      <w:bookmarkEnd w:id="198"/>
      <w:bookmarkEnd w:id="199"/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ambah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simple searching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yaitu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ungkin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semanti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mud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nghasil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eluar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up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entita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ontolog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ilik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kontek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k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yang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imasukkan</w:t>
      </w:r>
      <w:proofErr w:type="spellEnd"/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Deng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dany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fitur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ini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a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mudah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guna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untuk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melakuk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cari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berbasis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tekstual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pada basis </w:t>
      </w:r>
      <w:proofErr w:type="spellStart"/>
      <w:r w:rsidRPr="00001F3B">
        <w:rPr>
          <w:rFonts w:ascii="Times New Roman" w:eastAsia="Times New Roman" w:hAnsi="Times New Roman" w:cs="Times New Roman"/>
          <w:sz w:val="24"/>
          <w:szCs w:val="24"/>
        </w:rPr>
        <w:t>pengetahuan</w:t>
      </w:r>
      <w:proofErr w:type="spellEnd"/>
      <w:r w:rsidRPr="00001F3B">
        <w:rPr>
          <w:rFonts w:ascii="Times New Roman" w:eastAsia="Times New Roman" w:hAnsi="Times New Roman" w:cs="Times New Roman"/>
          <w:sz w:val="24"/>
          <w:szCs w:val="24"/>
        </w:rPr>
        <w:t xml:space="preserve"> Gamelan Bali.</w:t>
      </w:r>
      <w:r w:rsidRPr="00001F3B">
        <w:rPr>
          <w:rFonts w:ascii="Times New Roman" w:eastAsia="Times New Roman" w:hAnsi="Times New Roman" w:cs="Times New Roman"/>
          <w:i/>
          <w:sz w:val="24"/>
          <w:szCs w:val="24"/>
        </w:rPr>
        <w:t xml:space="preserve"> </w:t>
      </w:r>
    </w:p>
    <w:p w14:paraId="6E509A81" w14:textId="77777777" w:rsidR="007B676F" w:rsidRPr="00001F3B" w:rsidRDefault="007B676F" w:rsidP="007B676F">
      <w:pPr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14:paraId="25443DDA" w14:textId="77777777" w:rsidR="007B676F" w:rsidRPr="00001F3B" w:rsidRDefault="007B676F" w:rsidP="007B676F">
      <w:pPr>
        <w:spacing w:line="360" w:lineRule="auto"/>
        <w:jc w:val="center"/>
        <w:rPr>
          <w:rFonts w:ascii="Times New Roman" w:eastAsia="Calibri" w:hAnsi="Times New Roman" w:cs="Times New Roman"/>
          <w:b/>
          <w:bCs/>
          <w:sz w:val="28"/>
          <w:szCs w:val="28"/>
        </w:rPr>
        <w:sectPr w:rsidR="007B676F" w:rsidRPr="00001F3B" w:rsidSect="001D0E3B">
          <w:headerReference w:type="default" r:id="rId67"/>
          <w:footerReference w:type="default" r:id="rId68"/>
          <w:pgSz w:w="11906" w:h="16838" w:code="9"/>
          <w:pgMar w:top="2268" w:right="1701" w:bottom="1701" w:left="2268" w:header="720" w:footer="720" w:gutter="0"/>
          <w:pgNumType w:start="88"/>
          <w:cols w:space="720"/>
          <w:docGrid w:linePitch="360"/>
        </w:sectPr>
      </w:pPr>
    </w:p>
    <w:p w14:paraId="460598C1" w14:textId="77777777" w:rsidR="007B676F" w:rsidRPr="00001F3B" w:rsidRDefault="007B676F" w:rsidP="007B676F">
      <w:pPr>
        <w:pStyle w:val="Heading1"/>
        <w:rPr>
          <w:rFonts w:eastAsia="Calibri"/>
        </w:rPr>
      </w:pPr>
      <w:bookmarkStart w:id="200" w:name="_Toc61250877"/>
      <w:r w:rsidRPr="00001F3B">
        <w:rPr>
          <w:rFonts w:eastAsia="Calibri"/>
        </w:rPr>
        <w:lastRenderedPageBreak/>
        <w:t>DAFTAR PUSTAKA</w:t>
      </w:r>
      <w:bookmarkEnd w:id="200"/>
    </w:p>
    <w:p w14:paraId="7A30255E" w14:textId="77777777" w:rsidR="007B676F" w:rsidRPr="00634EDD" w:rsidRDefault="007B676F" w:rsidP="007B676F">
      <w:pPr>
        <w:spacing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</w:p>
    <w:p w14:paraId="6F9584D3" w14:textId="77777777" w:rsidR="007B676F" w:rsidRDefault="007B676F" w:rsidP="007B6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1DE2DB2" w14:textId="77777777" w:rsidR="007B676F" w:rsidRDefault="007B676F" w:rsidP="007B6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DE60A51" w14:textId="77777777" w:rsidR="004A7812" w:rsidRPr="004A7812" w:rsidRDefault="007B676F" w:rsidP="004A7812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4A7812" w:rsidRPr="004A7812">
        <w:t xml:space="preserve">Abburu, S. (2012). A survey on ontology reasoners and comparison. </w:t>
      </w:r>
      <w:r w:rsidR="004A7812" w:rsidRPr="004A7812">
        <w:rPr>
          <w:i/>
        </w:rPr>
        <w:t>International Journal of Computer Applications, 57</w:t>
      </w:r>
      <w:r w:rsidR="004A7812" w:rsidRPr="004A7812">
        <w:t xml:space="preserve">(17). </w:t>
      </w:r>
    </w:p>
    <w:p w14:paraId="75062DF3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Akil, I. (2017). Analisa efektifitas metode forward chaining dan backward chaining pada sistem pakar. </w:t>
      </w:r>
      <w:r w:rsidRPr="004A7812">
        <w:rPr>
          <w:i/>
        </w:rPr>
        <w:t>Jurnal Pilar Nusa Mandiri, 13</w:t>
      </w:r>
      <w:r w:rsidRPr="004A7812">
        <w:t xml:space="preserve">(1), 35-42. </w:t>
      </w:r>
    </w:p>
    <w:p w14:paraId="532976BA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ALMARATUL, H. (2019). </w:t>
      </w:r>
      <w:r w:rsidRPr="004A7812">
        <w:rPr>
          <w:i/>
        </w:rPr>
        <w:t>HUBUNGAN KONTROL DIRI DENGAN PENGGUNAAN SMARTPHONE BERMASALAH.</w:t>
      </w:r>
      <w:r w:rsidRPr="004A7812">
        <w:t xml:space="preserve"> Universitas Andalas, </w:t>
      </w:r>
    </w:p>
    <w:p w14:paraId="76FDBDD2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Christian, K. R. (2020). </w:t>
      </w:r>
      <w:r w:rsidRPr="004A7812">
        <w:rPr>
          <w:i/>
        </w:rPr>
        <w:t>Perancangan Aplikasi Pemesanan Kue Pada Lia Bakery Berbasis Android.</w:t>
      </w:r>
      <w:r w:rsidRPr="004A7812">
        <w:t xml:space="preserve"> Universitas Dinamika Bangsa, </w:t>
      </w:r>
    </w:p>
    <w:p w14:paraId="2E87F69F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Davis, F. D. (1989). Perceived Usefulness, Perceived Ease of Use, and User Acceptance of Information Technology. </w:t>
      </w:r>
      <w:r w:rsidRPr="004A7812">
        <w:rPr>
          <w:i/>
        </w:rPr>
        <w:t>MIS Quarterly</w:t>
      </w:r>
      <w:r w:rsidRPr="004A7812">
        <w:t xml:space="preserve">, 319-340. </w:t>
      </w:r>
    </w:p>
    <w:p w14:paraId="3829D4F6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Elhai, J. D., Dvorak, R. D., Levine, J. C., &amp; Hall, B. J. (2017). Problematic smartphone use: A conceptual overview and systematic review of relations with anxiety and depression psychopathology. </w:t>
      </w:r>
      <w:r w:rsidRPr="004A7812">
        <w:rPr>
          <w:i/>
        </w:rPr>
        <w:t>Journal of affective disorders, 207</w:t>
      </w:r>
      <w:r w:rsidRPr="004A7812">
        <w:t xml:space="preserve">, 251-259. </w:t>
      </w:r>
    </w:p>
    <w:p w14:paraId="3D9BF04D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Iswidharmanjaya, D. (2014). </w:t>
      </w:r>
      <w:r w:rsidRPr="004A7812">
        <w:rPr>
          <w:i/>
        </w:rPr>
        <w:t>Bila Si Kecil Bermain Gadget: Panduan bagi orang tua untuk memahami factor-faktor penyebab anak kecanduan gadget</w:t>
      </w:r>
      <w:r w:rsidRPr="004A7812">
        <w:t xml:space="preserve"> (Vol. 1): Bisakimia.</w:t>
      </w:r>
    </w:p>
    <w:p w14:paraId="20BB4B59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Karman, J., &amp; Martadinata, A. T. (2017). Sistem Informasi Geografis Lokasi Pemetaan Masjid Berbasis Android Pada Kota Lubuklinggau. </w:t>
      </w:r>
      <w:r w:rsidRPr="004A7812">
        <w:rPr>
          <w:i/>
        </w:rPr>
        <w:t>Stmik Musirawas</w:t>
      </w:r>
      <w:r w:rsidRPr="004A7812">
        <w:t xml:space="preserve">. </w:t>
      </w:r>
    </w:p>
    <w:p w14:paraId="32756637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Kwon, H. E., So, H., Han, S. P., &amp; Oh, W. (2016). Excessive dependence on mobile social apps: A rational addiction perspective. </w:t>
      </w:r>
      <w:r w:rsidRPr="004A7812">
        <w:rPr>
          <w:i/>
        </w:rPr>
        <w:t>Information Systems Research, 27</w:t>
      </w:r>
      <w:r w:rsidRPr="004A7812">
        <w:t xml:space="preserve">(4), 919-939. </w:t>
      </w:r>
    </w:p>
    <w:p w14:paraId="78C32F0F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>Liu, N., Kuan, K., &amp; Dong, L. (2019). The role of users impulsiveness in detecting mobile phone excessive dependence: A feature selection analysis. In.</w:t>
      </w:r>
    </w:p>
    <w:p w14:paraId="6FC9F309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Liu, N., Kuan, K. K., Cui, T., &amp; Wu, Y. (2018). </w:t>
      </w:r>
      <w:r w:rsidRPr="004A7812">
        <w:rPr>
          <w:i/>
        </w:rPr>
        <w:t>Understanding Usage Patterns for Mobile Phone Excessive Dependence.</w:t>
      </w:r>
      <w:r w:rsidRPr="004A7812">
        <w:t xml:space="preserve"> Paper presented at the PACIS.</w:t>
      </w:r>
    </w:p>
    <w:p w14:paraId="63796221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Pramartha, C., &amp; Davis, J. G. (2016). </w:t>
      </w:r>
      <w:r w:rsidRPr="004A7812">
        <w:rPr>
          <w:i/>
        </w:rPr>
        <w:t>Digital Preservation of Cultural Heritage: Balinese Kulkul Artefact and Practices.</w:t>
      </w:r>
      <w:r w:rsidRPr="004A7812">
        <w:t xml:space="preserve"> Paper presented at the Euro-Mediterranean Conference 2016, Nicosia.</w:t>
      </w:r>
    </w:p>
    <w:p w14:paraId="34588D9D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Satriono, D. (2019). </w:t>
      </w:r>
      <w:r w:rsidRPr="004A7812">
        <w:rPr>
          <w:i/>
        </w:rPr>
        <w:t>Pengukuran kinerja akademik mahasiswa teknik informatika UIN Malang menggunakan metode rule based pendekatan forward chaining.</w:t>
      </w:r>
      <w:r w:rsidRPr="004A7812">
        <w:t xml:space="preserve"> Universitas Islam Negeri Maulana Malik Ibrahim, </w:t>
      </w:r>
    </w:p>
    <w:p w14:paraId="084B0ED0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Subhiyakto, E. R., &amp; Utomo, D. W. (2017). Analisis Dan Perancangan Aplikasi Pemodelan Kebutuhan Perangkat Lunak Menggunakan Metode Prototyping. </w:t>
      </w:r>
    </w:p>
    <w:p w14:paraId="3CF3FDA1" w14:textId="77777777" w:rsidR="004A7812" w:rsidRPr="004A7812" w:rsidRDefault="004A7812" w:rsidP="004A7812">
      <w:pPr>
        <w:pStyle w:val="EndNoteBibliography"/>
        <w:spacing w:after="0"/>
        <w:ind w:left="720" w:hanging="720"/>
      </w:pPr>
      <w:r w:rsidRPr="004A7812">
        <w:t xml:space="preserve">Suhartini, S. (2017). APLIKASI ALAT BANTU BELAJAR BAHASA INGGRIS SEKOLAH DASAR MENGGUNAKAN ADOBE FLASH CS. 6 (STUDI KASUS: SDIT FATHONA BATURAJA). </w:t>
      </w:r>
      <w:r w:rsidRPr="004A7812">
        <w:rPr>
          <w:i/>
        </w:rPr>
        <w:t>jsk (Jurnal Sistem Informasi dan Komputerisasi Akuntansi), 1</w:t>
      </w:r>
      <w:r w:rsidRPr="004A7812">
        <w:t xml:space="preserve">(1), 71-80. </w:t>
      </w:r>
    </w:p>
    <w:p w14:paraId="2AB30A64" w14:textId="77777777" w:rsidR="004A7812" w:rsidRPr="004A7812" w:rsidRDefault="004A7812" w:rsidP="004A7812">
      <w:pPr>
        <w:pStyle w:val="EndNoteBibliography"/>
        <w:ind w:left="720" w:hanging="720"/>
      </w:pPr>
      <w:r w:rsidRPr="004A7812">
        <w:t xml:space="preserve">Van Den Eijnden, R. J., Lemmens, J. S., &amp; Valkenburg, P. M. (2016). The social media disorder scale. </w:t>
      </w:r>
      <w:r w:rsidRPr="004A7812">
        <w:rPr>
          <w:i/>
        </w:rPr>
        <w:t>Computers in Human Behavior, 61</w:t>
      </w:r>
      <w:r w:rsidRPr="004A7812">
        <w:t xml:space="preserve">, 478-487. </w:t>
      </w:r>
    </w:p>
    <w:p w14:paraId="24168E05" w14:textId="35F8F3F0" w:rsidR="007B676F" w:rsidRPr="00CE634A" w:rsidRDefault="007B676F" w:rsidP="007B676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B676F" w:rsidRPr="00CE634A" w:rsidSect="00882792">
      <w:headerReference w:type="default" r:id="rId69"/>
      <w:footerReference w:type="default" r:id="rId70"/>
      <w:pgSz w:w="11906" w:h="16838" w:code="9"/>
      <w:pgMar w:top="2268" w:right="1701" w:bottom="1701" w:left="2268" w:header="720" w:footer="720" w:gutter="0"/>
      <w:pgNumType w:start="93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658C931" w14:textId="77777777" w:rsidR="00116FE3" w:rsidRDefault="00116FE3" w:rsidP="00414C4A">
      <w:pPr>
        <w:spacing w:after="0" w:line="240" w:lineRule="auto"/>
      </w:pPr>
      <w:r>
        <w:separator/>
      </w:r>
    </w:p>
    <w:p w14:paraId="172B0F28" w14:textId="77777777" w:rsidR="00116FE3" w:rsidRDefault="00116FE3"/>
    <w:p w14:paraId="69F12767" w14:textId="77777777" w:rsidR="00116FE3" w:rsidRDefault="00116FE3"/>
  </w:endnote>
  <w:endnote w:type="continuationSeparator" w:id="0">
    <w:p w14:paraId="7BC851F1" w14:textId="77777777" w:rsidR="00116FE3" w:rsidRDefault="00116FE3" w:rsidP="00414C4A">
      <w:pPr>
        <w:spacing w:after="0" w:line="240" w:lineRule="auto"/>
      </w:pPr>
      <w:r>
        <w:continuationSeparator/>
      </w:r>
    </w:p>
    <w:p w14:paraId="4EFC8B21" w14:textId="77777777" w:rsidR="00116FE3" w:rsidRDefault="00116FE3"/>
    <w:p w14:paraId="49723F23" w14:textId="77777777" w:rsidR="00116FE3" w:rsidRDefault="00116FE3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75690135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3D68281" w14:textId="77777777" w:rsidR="007522C0" w:rsidRDefault="007522C0">
        <w:pPr>
          <w:pStyle w:val="Footer"/>
          <w:jc w:val="center"/>
        </w:pPr>
        <w:r w:rsidRPr="00CD43D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CD43D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CD43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vi</w:t>
        </w:r>
        <w:r w:rsidRPr="00CD43D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7597E44" w14:textId="77777777" w:rsidR="007522C0" w:rsidRDefault="007522C0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037267715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740D7FD4" w14:textId="77777777" w:rsidR="007522C0" w:rsidRPr="0092593C" w:rsidRDefault="007522C0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92593C">
          <w:rPr>
            <w:rFonts w:ascii="Times New Roman" w:hAnsi="Times New Roman" w:cs="Times New Roman"/>
            <w:sz w:val="24"/>
          </w:rPr>
          <w:fldChar w:fldCharType="begin"/>
        </w:r>
        <w:r w:rsidRPr="0092593C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92593C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87</w:t>
        </w:r>
        <w:r w:rsidRPr="0092593C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44EDF09C" w14:textId="77777777" w:rsidR="007522C0" w:rsidRDefault="007522C0">
    <w:pPr>
      <w:pStyle w:val="Foo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22001AD" w14:textId="77777777" w:rsidR="007522C0" w:rsidRPr="0092593C" w:rsidRDefault="007522C0">
    <w:pPr>
      <w:pStyle w:val="Footer"/>
      <w:jc w:val="center"/>
      <w:rPr>
        <w:rFonts w:ascii="Times New Roman" w:hAnsi="Times New Roman" w:cs="Times New Roman"/>
        <w:sz w:val="24"/>
      </w:rPr>
    </w:pPr>
  </w:p>
  <w:p w14:paraId="20ECEA25" w14:textId="77777777" w:rsidR="007522C0" w:rsidRDefault="007522C0">
    <w:pPr>
      <w:pStyle w:val="Foo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3F84E6" w14:textId="77777777" w:rsidR="007522C0" w:rsidRDefault="007522C0">
    <w:pPr>
      <w:pStyle w:val="Footer"/>
      <w:jc w:val="center"/>
    </w:pPr>
  </w:p>
  <w:p w14:paraId="63DA1F8E" w14:textId="77777777" w:rsidR="007522C0" w:rsidRDefault="007522C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13124294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4F7FDD2" w14:textId="77777777" w:rsidR="007522C0" w:rsidRDefault="007522C0">
        <w:pPr>
          <w:pStyle w:val="Footer"/>
          <w:jc w:val="center"/>
        </w:pPr>
        <w:r w:rsidRPr="00112345">
          <w:rPr>
            <w:rFonts w:ascii="Times New Roman" w:hAnsi="Times New Roman" w:cs="Times New Roman"/>
            <w:sz w:val="24"/>
          </w:rPr>
          <w:fldChar w:fldCharType="begin"/>
        </w:r>
        <w:r w:rsidRPr="0011234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12345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1</w:t>
        </w:r>
        <w:r w:rsidRPr="00112345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08D10F00" w14:textId="77777777" w:rsidR="007522C0" w:rsidRDefault="007522C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A1FEAA" w14:textId="77777777" w:rsidR="007522C0" w:rsidRDefault="007522C0">
    <w:pPr>
      <w:pStyle w:val="Footer"/>
      <w:jc w:val="center"/>
    </w:pPr>
  </w:p>
  <w:p w14:paraId="5DB3837E" w14:textId="77777777" w:rsidR="007522C0" w:rsidRDefault="007522C0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211689475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2948154" w14:textId="77777777" w:rsidR="007522C0" w:rsidRDefault="007522C0">
        <w:pPr>
          <w:pStyle w:val="Footer"/>
          <w:jc w:val="center"/>
        </w:pPr>
        <w:r w:rsidRPr="00150CE5">
          <w:rPr>
            <w:rFonts w:ascii="Times New Roman" w:hAnsi="Times New Roman" w:cs="Times New Roman"/>
            <w:sz w:val="24"/>
          </w:rPr>
          <w:fldChar w:fldCharType="begin"/>
        </w:r>
        <w:r w:rsidRPr="00150CE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50CE5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6</w:t>
        </w:r>
        <w:r w:rsidRPr="00150CE5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263242CB" w14:textId="77777777" w:rsidR="007522C0" w:rsidRDefault="007522C0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9438C70" w14:textId="77777777" w:rsidR="007522C0" w:rsidRDefault="007522C0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00305266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2A78200A" w14:textId="77777777" w:rsidR="007522C0" w:rsidRPr="00112345" w:rsidRDefault="007522C0">
        <w:pPr>
          <w:pStyle w:val="Footer"/>
          <w:jc w:val="center"/>
          <w:rPr>
            <w:rFonts w:ascii="Times New Roman" w:hAnsi="Times New Roman" w:cs="Times New Roman"/>
            <w:sz w:val="24"/>
          </w:rPr>
        </w:pPr>
        <w:r w:rsidRPr="00112345">
          <w:rPr>
            <w:rFonts w:ascii="Times New Roman" w:hAnsi="Times New Roman" w:cs="Times New Roman"/>
            <w:sz w:val="24"/>
          </w:rPr>
          <w:fldChar w:fldCharType="begin"/>
        </w:r>
        <w:r w:rsidRPr="0011234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12345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27</w:t>
        </w:r>
        <w:r w:rsidRPr="00112345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5D71DC8C" w14:textId="77777777" w:rsidR="007522C0" w:rsidRDefault="007522C0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0684E08" w14:textId="77777777" w:rsidR="007522C0" w:rsidRDefault="007522C0">
    <w:pPr>
      <w:pStyle w:val="Footer"/>
      <w:jc w:val="center"/>
    </w:pPr>
  </w:p>
  <w:p w14:paraId="5C8649A5" w14:textId="77777777" w:rsidR="007522C0" w:rsidRDefault="007522C0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62319915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154A162D" w14:textId="77777777" w:rsidR="007522C0" w:rsidRDefault="007522C0">
        <w:pPr>
          <w:pStyle w:val="Footer"/>
          <w:jc w:val="center"/>
        </w:pPr>
        <w:r w:rsidRPr="00112345">
          <w:rPr>
            <w:rFonts w:ascii="Times New Roman" w:hAnsi="Times New Roman" w:cs="Times New Roman"/>
            <w:sz w:val="24"/>
          </w:rPr>
          <w:fldChar w:fldCharType="begin"/>
        </w:r>
        <w:r w:rsidRPr="00112345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12345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58</w:t>
        </w:r>
        <w:r w:rsidRPr="00112345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56416927" w14:textId="77777777" w:rsidR="007522C0" w:rsidRDefault="007522C0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EC2CAC" w14:textId="77777777" w:rsidR="007522C0" w:rsidRDefault="007522C0">
    <w:pPr>
      <w:pStyle w:val="Footer"/>
      <w:jc w:val="center"/>
    </w:pPr>
  </w:p>
  <w:p w14:paraId="357A961B" w14:textId="77777777" w:rsidR="007522C0" w:rsidRDefault="007522C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6194492" w14:textId="77777777" w:rsidR="00116FE3" w:rsidRDefault="00116FE3" w:rsidP="00414C4A">
      <w:pPr>
        <w:spacing w:after="0" w:line="240" w:lineRule="auto"/>
      </w:pPr>
      <w:r>
        <w:separator/>
      </w:r>
    </w:p>
    <w:p w14:paraId="026854CF" w14:textId="77777777" w:rsidR="00116FE3" w:rsidRDefault="00116FE3"/>
    <w:p w14:paraId="778A2C6A" w14:textId="77777777" w:rsidR="00116FE3" w:rsidRDefault="00116FE3"/>
  </w:footnote>
  <w:footnote w:type="continuationSeparator" w:id="0">
    <w:p w14:paraId="6C8D3E6F" w14:textId="77777777" w:rsidR="00116FE3" w:rsidRDefault="00116FE3" w:rsidP="00414C4A">
      <w:pPr>
        <w:spacing w:after="0" w:line="240" w:lineRule="auto"/>
      </w:pPr>
      <w:r>
        <w:continuationSeparator/>
      </w:r>
    </w:p>
    <w:p w14:paraId="01A10F48" w14:textId="77777777" w:rsidR="00116FE3" w:rsidRDefault="00116FE3"/>
    <w:p w14:paraId="1AD3E073" w14:textId="77777777" w:rsidR="00116FE3" w:rsidRDefault="00116FE3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AA1E25" w14:textId="77777777" w:rsidR="007522C0" w:rsidRDefault="007522C0">
    <w:pPr>
      <w:pStyle w:val="Header"/>
      <w:jc w:val="right"/>
    </w:pPr>
  </w:p>
  <w:p w14:paraId="00533807" w14:textId="77777777" w:rsidR="007522C0" w:rsidRDefault="007522C0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89B3C1E" w14:textId="77777777" w:rsidR="007522C0" w:rsidRDefault="007522C0">
    <w:pPr>
      <w:pStyle w:val="Header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1081983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1AA6C78" w14:textId="77777777" w:rsidR="007522C0" w:rsidRDefault="007522C0">
        <w:pPr>
          <w:pStyle w:val="Header"/>
          <w:jc w:val="right"/>
        </w:pPr>
        <w:r w:rsidRPr="001D0E3B">
          <w:rPr>
            <w:rFonts w:ascii="Times New Roman" w:hAnsi="Times New Roman" w:cs="Times New Roman"/>
            <w:sz w:val="24"/>
          </w:rPr>
          <w:fldChar w:fldCharType="begin"/>
        </w:r>
        <w:r w:rsidRPr="001D0E3B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1D0E3B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88</w:t>
        </w:r>
        <w:r w:rsidRPr="001D0E3B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72100571" w14:textId="77777777" w:rsidR="007522C0" w:rsidRDefault="007522C0">
    <w:pPr>
      <w:pStyle w:val="Header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26380692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</w:rPr>
    </w:sdtEndPr>
    <w:sdtContent>
      <w:p w14:paraId="206BABB8" w14:textId="6C02BEDC" w:rsidR="007522C0" w:rsidRPr="0092593C" w:rsidRDefault="007522C0">
        <w:pPr>
          <w:pStyle w:val="Header"/>
          <w:jc w:val="right"/>
          <w:rPr>
            <w:rFonts w:ascii="Times New Roman" w:hAnsi="Times New Roman" w:cs="Times New Roman"/>
            <w:sz w:val="24"/>
          </w:rPr>
        </w:pPr>
        <w:r w:rsidRPr="0092593C">
          <w:rPr>
            <w:rFonts w:ascii="Times New Roman" w:hAnsi="Times New Roman" w:cs="Times New Roman"/>
            <w:sz w:val="24"/>
          </w:rPr>
          <w:fldChar w:fldCharType="begin"/>
        </w:r>
        <w:r w:rsidRPr="0092593C">
          <w:rPr>
            <w:rFonts w:ascii="Times New Roman" w:hAnsi="Times New Roman" w:cs="Times New Roman"/>
            <w:sz w:val="24"/>
          </w:rPr>
          <w:instrText xml:space="preserve"> PAGE   \* MERGEFORMAT </w:instrText>
        </w:r>
        <w:r w:rsidRPr="0092593C">
          <w:rPr>
            <w:rFonts w:ascii="Times New Roman" w:hAnsi="Times New Roman" w:cs="Times New Roman"/>
            <w:sz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</w:rPr>
          <w:t>97</w:t>
        </w:r>
        <w:r w:rsidRPr="0092593C">
          <w:rPr>
            <w:rFonts w:ascii="Times New Roman" w:hAnsi="Times New Roman" w:cs="Times New Roman"/>
            <w:noProof/>
            <w:sz w:val="24"/>
          </w:rPr>
          <w:fldChar w:fldCharType="end"/>
        </w:r>
      </w:p>
    </w:sdtContent>
  </w:sdt>
  <w:p w14:paraId="5DA777E6" w14:textId="77777777" w:rsidR="007522C0" w:rsidRDefault="007522C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346E436" w14:textId="77777777" w:rsidR="007522C0" w:rsidRDefault="007522C0">
    <w:pPr>
      <w:pStyle w:val="Header"/>
      <w:jc w:val="right"/>
    </w:pPr>
  </w:p>
  <w:p w14:paraId="41ADA7EF" w14:textId="77777777" w:rsidR="007522C0" w:rsidRDefault="007522C0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35472751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560B52F" w14:textId="77777777" w:rsidR="007522C0" w:rsidRDefault="007522C0">
        <w:pPr>
          <w:pStyle w:val="Header"/>
          <w:jc w:val="right"/>
        </w:pPr>
        <w:r w:rsidRPr="00CD43D6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CD43D6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CD43D6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5</w:t>
        </w:r>
        <w:r w:rsidRPr="00CD43D6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2A13A3D1" w14:textId="77777777" w:rsidR="007522C0" w:rsidRDefault="007522C0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3411543" w14:textId="77777777" w:rsidR="007522C0" w:rsidRPr="00D72D7B" w:rsidRDefault="007522C0">
    <w:pPr>
      <w:pStyle w:val="Header"/>
      <w:jc w:val="right"/>
      <w:rPr>
        <w:rFonts w:ascii="Times New Roman" w:hAnsi="Times New Roman" w:cs="Times New Roman"/>
        <w:sz w:val="24"/>
        <w:szCs w:val="24"/>
      </w:rPr>
    </w:pPr>
  </w:p>
  <w:p w14:paraId="72D957C5" w14:textId="77777777" w:rsidR="007522C0" w:rsidRDefault="007522C0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438370161"/>
      <w:docPartObj>
        <w:docPartGallery w:val="Page Numbers (Top of Page)"/>
        <w:docPartUnique/>
      </w:docPartObj>
    </w:sdtPr>
    <w:sdtEndPr>
      <w:rPr>
        <w:rFonts w:ascii="Times New Roman" w:hAnsi="Times New Roman" w:cs="Times New Roman"/>
        <w:noProof/>
        <w:sz w:val="24"/>
        <w:szCs w:val="24"/>
      </w:rPr>
    </w:sdtEndPr>
    <w:sdtContent>
      <w:p w14:paraId="378C25BE" w14:textId="77777777" w:rsidR="007522C0" w:rsidRPr="00D72D7B" w:rsidRDefault="007522C0">
        <w:pPr>
          <w:pStyle w:val="Header"/>
          <w:jc w:val="right"/>
          <w:rPr>
            <w:rFonts w:ascii="Times New Roman" w:hAnsi="Times New Roman" w:cs="Times New Roman"/>
            <w:sz w:val="24"/>
            <w:szCs w:val="24"/>
          </w:rPr>
        </w:pPr>
        <w:r w:rsidRPr="00D72D7B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D72D7B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D72D7B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23</w:t>
        </w:r>
        <w:r w:rsidRPr="00D72D7B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1690A9CA" w14:textId="77777777" w:rsidR="007522C0" w:rsidRDefault="007522C0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ACD5CB6" w14:textId="77777777" w:rsidR="007522C0" w:rsidRDefault="007522C0">
    <w:pPr>
      <w:pStyle w:val="Header"/>
      <w:jc w:val="right"/>
    </w:pPr>
  </w:p>
  <w:p w14:paraId="636AA129" w14:textId="77777777" w:rsidR="007522C0" w:rsidRDefault="007522C0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00092546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19B1816" w14:textId="77777777" w:rsidR="007522C0" w:rsidRDefault="007522C0">
        <w:pPr>
          <w:pStyle w:val="Header"/>
          <w:jc w:val="right"/>
        </w:pPr>
        <w:r w:rsidRPr="00EC7FE7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EC7FE7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EC7FE7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51</w:t>
        </w:r>
        <w:r w:rsidRPr="00EC7FE7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5F7B4C6" w14:textId="77777777" w:rsidR="007522C0" w:rsidRDefault="007522C0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B9B8677" w14:textId="77777777" w:rsidR="007522C0" w:rsidRDefault="007522C0">
    <w:pPr>
      <w:pStyle w:val="Header"/>
      <w:jc w:val="right"/>
    </w:pPr>
  </w:p>
  <w:p w14:paraId="28826D68" w14:textId="77777777" w:rsidR="007522C0" w:rsidRDefault="007522C0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883935580"/>
      <w:docPartObj>
        <w:docPartGallery w:val="Page Numbers (Top of Page)"/>
        <w:docPartUnique/>
      </w:docPartObj>
    </w:sdtPr>
    <w:sdtEndPr>
      <w:rPr>
        <w:noProof/>
      </w:rPr>
    </w:sdtEndPr>
    <w:sdtContent>
      <w:p w14:paraId="15B65047" w14:textId="77777777" w:rsidR="007522C0" w:rsidRDefault="007522C0">
        <w:pPr>
          <w:pStyle w:val="Header"/>
          <w:jc w:val="right"/>
        </w:pPr>
        <w:r w:rsidRPr="00666C70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Pr="00666C70">
          <w:rPr>
            <w:rFonts w:ascii="Times New Roman" w:hAnsi="Times New Roman" w:cs="Times New Roman"/>
            <w:sz w:val="24"/>
            <w:szCs w:val="24"/>
          </w:rPr>
          <w:instrText xml:space="preserve"> PAGE   \* MERGEFORMAT </w:instrText>
        </w:r>
        <w:r w:rsidRPr="00666C70">
          <w:rPr>
            <w:rFonts w:ascii="Times New Roman" w:hAnsi="Times New Roman" w:cs="Times New Roman"/>
            <w:sz w:val="24"/>
            <w:szCs w:val="24"/>
          </w:rPr>
          <w:fldChar w:fldCharType="separate"/>
        </w:r>
        <w:r>
          <w:rPr>
            <w:rFonts w:ascii="Times New Roman" w:hAnsi="Times New Roman" w:cs="Times New Roman"/>
            <w:noProof/>
            <w:sz w:val="24"/>
            <w:szCs w:val="24"/>
          </w:rPr>
          <w:t>60</w:t>
        </w:r>
        <w:r w:rsidRPr="00666C70">
          <w:rPr>
            <w:rFonts w:ascii="Times New Roman" w:hAnsi="Times New Roman" w:cs="Times New Roman"/>
            <w:noProof/>
            <w:sz w:val="24"/>
            <w:szCs w:val="24"/>
          </w:rPr>
          <w:fldChar w:fldCharType="end"/>
        </w:r>
      </w:p>
    </w:sdtContent>
  </w:sdt>
  <w:p w14:paraId="0E3260AE" w14:textId="77777777" w:rsidR="007522C0" w:rsidRDefault="007522C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5826F9A"/>
    <w:multiLevelType w:val="hybridMultilevel"/>
    <w:tmpl w:val="4EC681A4"/>
    <w:lvl w:ilvl="0" w:tplc="38090011">
      <w:start w:val="1"/>
      <w:numFmt w:val="decimal"/>
      <w:lvlText w:val="%1)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 w15:restartNumberingAfterBreak="0">
    <w:nsid w:val="05C32D11"/>
    <w:multiLevelType w:val="hybridMultilevel"/>
    <w:tmpl w:val="7E00249C"/>
    <w:lvl w:ilvl="0" w:tplc="293A0924">
      <w:start w:val="1"/>
      <w:numFmt w:val="decimal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8F14575"/>
    <w:multiLevelType w:val="multilevel"/>
    <w:tmpl w:val="AB009770"/>
    <w:lvl w:ilvl="0">
      <w:start w:val="1"/>
      <w:numFmt w:val="lowerLetter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091632A8"/>
    <w:multiLevelType w:val="multilevel"/>
    <w:tmpl w:val="135E7B6E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4" w15:restartNumberingAfterBreak="0">
    <w:nsid w:val="0D7D2BEB"/>
    <w:multiLevelType w:val="multilevel"/>
    <w:tmpl w:val="FB0478C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6740" w:hanging="360"/>
      </w:pPr>
      <w:rPr>
        <w:rFonts w:hint="default"/>
        <w:b/>
        <w:bCs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  <w:b/>
        <w:bCs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0E6C757B"/>
    <w:multiLevelType w:val="hybridMultilevel"/>
    <w:tmpl w:val="95C2BE86"/>
    <w:lvl w:ilvl="0" w:tplc="C3BA28D8">
      <w:start w:val="1"/>
      <w:numFmt w:val="lowerLetter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029360A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13083C71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15602F67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16D34AF4"/>
    <w:multiLevelType w:val="hybridMultilevel"/>
    <w:tmpl w:val="4A340B7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F83B1A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18645BEB"/>
    <w:multiLevelType w:val="hybridMultilevel"/>
    <w:tmpl w:val="AE662922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 w15:restartNumberingAfterBreak="0">
    <w:nsid w:val="1C7C7E57"/>
    <w:multiLevelType w:val="hybridMultilevel"/>
    <w:tmpl w:val="9E908296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3" w15:restartNumberingAfterBreak="0">
    <w:nsid w:val="20593125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28120470"/>
    <w:multiLevelType w:val="multilevel"/>
    <w:tmpl w:val="F764445E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15" w15:restartNumberingAfterBreak="0">
    <w:nsid w:val="2EC0313F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3276239A"/>
    <w:multiLevelType w:val="multilevel"/>
    <w:tmpl w:val="0BA2C55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17" w15:restartNumberingAfterBreak="0">
    <w:nsid w:val="3291171E"/>
    <w:multiLevelType w:val="hybridMultilevel"/>
    <w:tmpl w:val="13B08C6E"/>
    <w:lvl w:ilvl="0" w:tplc="04090011">
      <w:start w:val="1"/>
      <w:numFmt w:val="decimal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35DC7D78"/>
    <w:multiLevelType w:val="hybridMultilevel"/>
    <w:tmpl w:val="27322960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9" w15:restartNumberingAfterBreak="0">
    <w:nsid w:val="3AEE7B9F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3C850B0D"/>
    <w:multiLevelType w:val="multilevel"/>
    <w:tmpl w:val="67EA11B8"/>
    <w:lvl w:ilvl="0">
      <w:start w:val="1"/>
      <w:numFmt w:val="lowerLetter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u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u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u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u w:val="none"/>
      </w:rPr>
    </w:lvl>
  </w:abstractNum>
  <w:abstractNum w:abstractNumId="21" w15:restartNumberingAfterBreak="0">
    <w:nsid w:val="3D0237BF"/>
    <w:multiLevelType w:val="hybridMultilevel"/>
    <w:tmpl w:val="7E00249C"/>
    <w:lvl w:ilvl="0" w:tplc="293A0924">
      <w:start w:val="1"/>
      <w:numFmt w:val="decimal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E092C90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3" w15:restartNumberingAfterBreak="0">
    <w:nsid w:val="40B4038E"/>
    <w:multiLevelType w:val="hybridMultilevel"/>
    <w:tmpl w:val="AE662922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42AC7BF0"/>
    <w:multiLevelType w:val="multilevel"/>
    <w:tmpl w:val="0D8038C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5" w15:restartNumberingAfterBreak="0">
    <w:nsid w:val="43BB2D67"/>
    <w:multiLevelType w:val="hybridMultilevel"/>
    <w:tmpl w:val="9A24F6C8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6" w15:restartNumberingAfterBreak="0">
    <w:nsid w:val="460A278B"/>
    <w:multiLevelType w:val="hybridMultilevel"/>
    <w:tmpl w:val="00D2BA8A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7" w15:restartNumberingAfterBreak="0">
    <w:nsid w:val="497A1913"/>
    <w:multiLevelType w:val="multilevel"/>
    <w:tmpl w:val="6590C9C2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28" w15:restartNumberingAfterBreak="0">
    <w:nsid w:val="498A79D9"/>
    <w:multiLevelType w:val="hybridMultilevel"/>
    <w:tmpl w:val="20D6038E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A0C7FF0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4DB4488E"/>
    <w:multiLevelType w:val="multilevel"/>
    <w:tmpl w:val="DD94F20A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5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31" w15:restartNumberingAfterBreak="0">
    <w:nsid w:val="50C26826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50E119F6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51375F35"/>
    <w:multiLevelType w:val="hybridMultilevel"/>
    <w:tmpl w:val="020E3436"/>
    <w:lvl w:ilvl="0" w:tplc="C3BA28D8">
      <w:start w:val="1"/>
      <w:numFmt w:val="lowerLetter"/>
      <w:lvlText w:val="%1.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23C0E77"/>
    <w:multiLevelType w:val="hybridMultilevel"/>
    <w:tmpl w:val="1B34054A"/>
    <w:lvl w:ilvl="0" w:tplc="FB883D48">
      <w:start w:val="1"/>
      <w:numFmt w:val="lowerLetter"/>
      <w:lvlText w:val="%1.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348336F"/>
    <w:multiLevelType w:val="multilevel"/>
    <w:tmpl w:val="536A8E1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4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6" w15:restartNumberingAfterBreak="0">
    <w:nsid w:val="55F27AAD"/>
    <w:multiLevelType w:val="hybridMultilevel"/>
    <w:tmpl w:val="AA00448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56D5643A"/>
    <w:multiLevelType w:val="hybridMultilevel"/>
    <w:tmpl w:val="0D141BE8"/>
    <w:lvl w:ilvl="0" w:tplc="3ED62580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56D74417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9" w15:restartNumberingAfterBreak="0">
    <w:nsid w:val="57023190"/>
    <w:multiLevelType w:val="multilevel"/>
    <w:tmpl w:val="75060AD8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40" w15:restartNumberingAfterBreak="0">
    <w:nsid w:val="57CD130C"/>
    <w:multiLevelType w:val="hybridMultilevel"/>
    <w:tmpl w:val="4A7CD63C"/>
    <w:lvl w:ilvl="0" w:tplc="4E28BCBA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581A2FD6"/>
    <w:multiLevelType w:val="multilevel"/>
    <w:tmpl w:val="C03E9F30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2" w15:restartNumberingAfterBreak="0">
    <w:nsid w:val="59C22BB8"/>
    <w:multiLevelType w:val="hybridMultilevel"/>
    <w:tmpl w:val="A2B473D0"/>
    <w:lvl w:ilvl="0" w:tplc="38090011">
      <w:start w:val="1"/>
      <w:numFmt w:val="decimal"/>
      <w:lvlText w:val="%1)"/>
      <w:lvlJc w:val="left"/>
      <w:pPr>
        <w:ind w:left="720" w:hanging="360"/>
      </w:pPr>
    </w:lvl>
    <w:lvl w:ilvl="1" w:tplc="04090011">
      <w:start w:val="1"/>
      <w:numFmt w:val="decimal"/>
      <w:lvlText w:val="%2)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5DAB2DB4"/>
    <w:multiLevelType w:val="hybridMultilevel"/>
    <w:tmpl w:val="6506EE32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4" w15:restartNumberingAfterBreak="0">
    <w:nsid w:val="5E4001DE"/>
    <w:multiLevelType w:val="multilevel"/>
    <w:tmpl w:val="87D0DD9C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45" w15:restartNumberingAfterBreak="0">
    <w:nsid w:val="60FF69CD"/>
    <w:multiLevelType w:val="multilevel"/>
    <w:tmpl w:val="5CFCA01A"/>
    <w:lvl w:ilvl="0">
      <w:start w:val="1"/>
      <w:numFmt w:val="decimal"/>
      <w:lvlText w:val="%1."/>
      <w:lvlJc w:val="left"/>
      <w:pPr>
        <w:ind w:left="144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216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88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360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432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504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76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7200" w:hanging="360"/>
      </w:pPr>
      <w:rPr>
        <w:u w:val="none"/>
      </w:rPr>
    </w:lvl>
  </w:abstractNum>
  <w:abstractNum w:abstractNumId="46" w15:restartNumberingAfterBreak="0">
    <w:nsid w:val="67B31AA3"/>
    <w:multiLevelType w:val="hybridMultilevel"/>
    <w:tmpl w:val="8DE2A348"/>
    <w:lvl w:ilvl="0" w:tplc="93FA57DE">
      <w:start w:val="1"/>
      <w:numFmt w:val="lowerLetter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7" w15:restartNumberingAfterBreak="0">
    <w:nsid w:val="69D84699"/>
    <w:multiLevelType w:val="hybridMultilevel"/>
    <w:tmpl w:val="435CAA12"/>
    <w:lvl w:ilvl="0" w:tplc="0421001B">
      <w:start w:val="1"/>
      <w:numFmt w:val="lowerRoman"/>
      <w:lvlText w:val="%1."/>
      <w:lvlJc w:val="right"/>
      <w:pPr>
        <w:ind w:left="2340" w:hanging="360"/>
      </w:pPr>
    </w:lvl>
    <w:lvl w:ilvl="1" w:tplc="04210019" w:tentative="1">
      <w:start w:val="1"/>
      <w:numFmt w:val="lowerLetter"/>
      <w:lvlText w:val="%2."/>
      <w:lvlJc w:val="left"/>
      <w:pPr>
        <w:ind w:left="3060" w:hanging="360"/>
      </w:pPr>
    </w:lvl>
    <w:lvl w:ilvl="2" w:tplc="0421001B" w:tentative="1">
      <w:start w:val="1"/>
      <w:numFmt w:val="lowerRoman"/>
      <w:lvlText w:val="%3."/>
      <w:lvlJc w:val="right"/>
      <w:pPr>
        <w:ind w:left="3780" w:hanging="180"/>
      </w:pPr>
    </w:lvl>
    <w:lvl w:ilvl="3" w:tplc="0421000F" w:tentative="1">
      <w:start w:val="1"/>
      <w:numFmt w:val="decimal"/>
      <w:lvlText w:val="%4."/>
      <w:lvlJc w:val="left"/>
      <w:pPr>
        <w:ind w:left="4500" w:hanging="360"/>
      </w:pPr>
    </w:lvl>
    <w:lvl w:ilvl="4" w:tplc="04210019" w:tentative="1">
      <w:start w:val="1"/>
      <w:numFmt w:val="lowerLetter"/>
      <w:lvlText w:val="%5."/>
      <w:lvlJc w:val="left"/>
      <w:pPr>
        <w:ind w:left="5220" w:hanging="360"/>
      </w:pPr>
    </w:lvl>
    <w:lvl w:ilvl="5" w:tplc="0421001B" w:tentative="1">
      <w:start w:val="1"/>
      <w:numFmt w:val="lowerRoman"/>
      <w:lvlText w:val="%6."/>
      <w:lvlJc w:val="right"/>
      <w:pPr>
        <w:ind w:left="5940" w:hanging="180"/>
      </w:pPr>
    </w:lvl>
    <w:lvl w:ilvl="6" w:tplc="0421000F" w:tentative="1">
      <w:start w:val="1"/>
      <w:numFmt w:val="decimal"/>
      <w:lvlText w:val="%7."/>
      <w:lvlJc w:val="left"/>
      <w:pPr>
        <w:ind w:left="6660" w:hanging="360"/>
      </w:pPr>
    </w:lvl>
    <w:lvl w:ilvl="7" w:tplc="04210019" w:tentative="1">
      <w:start w:val="1"/>
      <w:numFmt w:val="lowerLetter"/>
      <w:lvlText w:val="%8."/>
      <w:lvlJc w:val="left"/>
      <w:pPr>
        <w:ind w:left="7380" w:hanging="360"/>
      </w:pPr>
    </w:lvl>
    <w:lvl w:ilvl="8" w:tplc="0421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48" w15:restartNumberingAfterBreak="0">
    <w:nsid w:val="6A4358FB"/>
    <w:multiLevelType w:val="hybridMultilevel"/>
    <w:tmpl w:val="6506EE32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9" w15:restartNumberingAfterBreak="0">
    <w:nsid w:val="734C7872"/>
    <w:multiLevelType w:val="hybridMultilevel"/>
    <w:tmpl w:val="326E1F12"/>
    <w:lvl w:ilvl="0" w:tplc="0421001B">
      <w:start w:val="1"/>
      <w:numFmt w:val="lowerRoman"/>
      <w:lvlText w:val="%1."/>
      <w:lvlJc w:val="right"/>
      <w:pPr>
        <w:ind w:left="3780" w:hanging="180"/>
      </w:pPr>
    </w:lvl>
    <w:lvl w:ilvl="1" w:tplc="04210019" w:tentative="1">
      <w:start w:val="1"/>
      <w:numFmt w:val="lowerLetter"/>
      <w:lvlText w:val="%2."/>
      <w:lvlJc w:val="left"/>
      <w:pPr>
        <w:ind w:left="3060" w:hanging="360"/>
      </w:pPr>
    </w:lvl>
    <w:lvl w:ilvl="2" w:tplc="0421001B" w:tentative="1">
      <w:start w:val="1"/>
      <w:numFmt w:val="lowerRoman"/>
      <w:lvlText w:val="%3."/>
      <w:lvlJc w:val="right"/>
      <w:pPr>
        <w:ind w:left="3780" w:hanging="180"/>
      </w:pPr>
    </w:lvl>
    <w:lvl w:ilvl="3" w:tplc="0421000F" w:tentative="1">
      <w:start w:val="1"/>
      <w:numFmt w:val="decimal"/>
      <w:lvlText w:val="%4."/>
      <w:lvlJc w:val="left"/>
      <w:pPr>
        <w:ind w:left="4500" w:hanging="360"/>
      </w:pPr>
    </w:lvl>
    <w:lvl w:ilvl="4" w:tplc="04210019" w:tentative="1">
      <w:start w:val="1"/>
      <w:numFmt w:val="lowerLetter"/>
      <w:lvlText w:val="%5."/>
      <w:lvlJc w:val="left"/>
      <w:pPr>
        <w:ind w:left="5220" w:hanging="360"/>
      </w:pPr>
    </w:lvl>
    <w:lvl w:ilvl="5" w:tplc="0421001B" w:tentative="1">
      <w:start w:val="1"/>
      <w:numFmt w:val="lowerRoman"/>
      <w:lvlText w:val="%6."/>
      <w:lvlJc w:val="right"/>
      <w:pPr>
        <w:ind w:left="5940" w:hanging="180"/>
      </w:pPr>
    </w:lvl>
    <w:lvl w:ilvl="6" w:tplc="0421000F" w:tentative="1">
      <w:start w:val="1"/>
      <w:numFmt w:val="decimal"/>
      <w:lvlText w:val="%7."/>
      <w:lvlJc w:val="left"/>
      <w:pPr>
        <w:ind w:left="6660" w:hanging="360"/>
      </w:pPr>
    </w:lvl>
    <w:lvl w:ilvl="7" w:tplc="04210019" w:tentative="1">
      <w:start w:val="1"/>
      <w:numFmt w:val="lowerLetter"/>
      <w:lvlText w:val="%8."/>
      <w:lvlJc w:val="left"/>
      <w:pPr>
        <w:ind w:left="7380" w:hanging="360"/>
      </w:pPr>
    </w:lvl>
    <w:lvl w:ilvl="8" w:tplc="0421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50" w15:restartNumberingAfterBreak="0">
    <w:nsid w:val="774F75E6"/>
    <w:multiLevelType w:val="hybridMultilevel"/>
    <w:tmpl w:val="35FEC38C"/>
    <w:lvl w:ilvl="0" w:tplc="0421001B">
      <w:start w:val="1"/>
      <w:numFmt w:val="lowerRoman"/>
      <w:lvlText w:val="%1."/>
      <w:lvlJc w:val="right"/>
      <w:pPr>
        <w:ind w:left="3780" w:hanging="180"/>
      </w:pPr>
    </w:lvl>
    <w:lvl w:ilvl="1" w:tplc="04210019" w:tentative="1">
      <w:start w:val="1"/>
      <w:numFmt w:val="lowerLetter"/>
      <w:lvlText w:val="%2."/>
      <w:lvlJc w:val="left"/>
      <w:pPr>
        <w:ind w:left="3060" w:hanging="360"/>
      </w:pPr>
    </w:lvl>
    <w:lvl w:ilvl="2" w:tplc="0421001B" w:tentative="1">
      <w:start w:val="1"/>
      <w:numFmt w:val="lowerRoman"/>
      <w:lvlText w:val="%3."/>
      <w:lvlJc w:val="right"/>
      <w:pPr>
        <w:ind w:left="3780" w:hanging="180"/>
      </w:pPr>
    </w:lvl>
    <w:lvl w:ilvl="3" w:tplc="0421000F" w:tentative="1">
      <w:start w:val="1"/>
      <w:numFmt w:val="decimal"/>
      <w:lvlText w:val="%4."/>
      <w:lvlJc w:val="left"/>
      <w:pPr>
        <w:ind w:left="4500" w:hanging="360"/>
      </w:pPr>
    </w:lvl>
    <w:lvl w:ilvl="4" w:tplc="04210019" w:tentative="1">
      <w:start w:val="1"/>
      <w:numFmt w:val="lowerLetter"/>
      <w:lvlText w:val="%5."/>
      <w:lvlJc w:val="left"/>
      <w:pPr>
        <w:ind w:left="5220" w:hanging="360"/>
      </w:pPr>
    </w:lvl>
    <w:lvl w:ilvl="5" w:tplc="0421001B" w:tentative="1">
      <w:start w:val="1"/>
      <w:numFmt w:val="lowerRoman"/>
      <w:lvlText w:val="%6."/>
      <w:lvlJc w:val="right"/>
      <w:pPr>
        <w:ind w:left="5940" w:hanging="180"/>
      </w:pPr>
    </w:lvl>
    <w:lvl w:ilvl="6" w:tplc="0421000F" w:tentative="1">
      <w:start w:val="1"/>
      <w:numFmt w:val="decimal"/>
      <w:lvlText w:val="%7."/>
      <w:lvlJc w:val="left"/>
      <w:pPr>
        <w:ind w:left="6660" w:hanging="360"/>
      </w:pPr>
    </w:lvl>
    <w:lvl w:ilvl="7" w:tplc="04210019" w:tentative="1">
      <w:start w:val="1"/>
      <w:numFmt w:val="lowerLetter"/>
      <w:lvlText w:val="%8."/>
      <w:lvlJc w:val="left"/>
      <w:pPr>
        <w:ind w:left="7380" w:hanging="360"/>
      </w:pPr>
    </w:lvl>
    <w:lvl w:ilvl="8" w:tplc="0421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51" w15:restartNumberingAfterBreak="0">
    <w:nsid w:val="78D01FD3"/>
    <w:multiLevelType w:val="hybridMultilevel"/>
    <w:tmpl w:val="19EA99E8"/>
    <w:lvl w:ilvl="0" w:tplc="3ED62580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516F5EA">
      <w:start w:val="1"/>
      <w:numFmt w:val="decimal"/>
      <w:lvlText w:val="%2."/>
      <w:lvlJc w:val="left"/>
      <w:pPr>
        <w:ind w:left="1800" w:hanging="360"/>
      </w:pPr>
      <w:rPr>
        <w:rFonts w:hint="default"/>
      </w:rPr>
    </w:lvl>
    <w:lvl w:ilvl="2" w:tplc="E7006F44">
      <w:start w:val="6"/>
      <w:numFmt w:val="decimal"/>
      <w:lvlText w:val="%3"/>
      <w:lvlJc w:val="left"/>
      <w:pPr>
        <w:ind w:left="2700" w:hanging="36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2" w15:restartNumberingAfterBreak="0">
    <w:nsid w:val="7B8A35B3"/>
    <w:multiLevelType w:val="hybridMultilevel"/>
    <w:tmpl w:val="9E908296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53" w15:restartNumberingAfterBreak="0">
    <w:nsid w:val="7DC71184"/>
    <w:multiLevelType w:val="hybridMultilevel"/>
    <w:tmpl w:val="02CA7F30"/>
    <w:lvl w:ilvl="0" w:tplc="0421001B">
      <w:start w:val="1"/>
      <w:numFmt w:val="lowerRoman"/>
      <w:lvlText w:val="%1."/>
      <w:lvlJc w:val="right"/>
      <w:pPr>
        <w:ind w:left="3780" w:hanging="180"/>
      </w:pPr>
    </w:lvl>
    <w:lvl w:ilvl="1" w:tplc="04210019" w:tentative="1">
      <w:start w:val="1"/>
      <w:numFmt w:val="lowerLetter"/>
      <w:lvlText w:val="%2."/>
      <w:lvlJc w:val="left"/>
      <w:pPr>
        <w:ind w:left="3060" w:hanging="360"/>
      </w:pPr>
    </w:lvl>
    <w:lvl w:ilvl="2" w:tplc="0421001B" w:tentative="1">
      <w:start w:val="1"/>
      <w:numFmt w:val="lowerRoman"/>
      <w:lvlText w:val="%3."/>
      <w:lvlJc w:val="right"/>
      <w:pPr>
        <w:ind w:left="3780" w:hanging="180"/>
      </w:pPr>
    </w:lvl>
    <w:lvl w:ilvl="3" w:tplc="0421000F" w:tentative="1">
      <w:start w:val="1"/>
      <w:numFmt w:val="decimal"/>
      <w:lvlText w:val="%4."/>
      <w:lvlJc w:val="left"/>
      <w:pPr>
        <w:ind w:left="4500" w:hanging="360"/>
      </w:pPr>
    </w:lvl>
    <w:lvl w:ilvl="4" w:tplc="04210019" w:tentative="1">
      <w:start w:val="1"/>
      <w:numFmt w:val="lowerLetter"/>
      <w:lvlText w:val="%5."/>
      <w:lvlJc w:val="left"/>
      <w:pPr>
        <w:ind w:left="5220" w:hanging="360"/>
      </w:pPr>
    </w:lvl>
    <w:lvl w:ilvl="5" w:tplc="0421001B" w:tentative="1">
      <w:start w:val="1"/>
      <w:numFmt w:val="lowerRoman"/>
      <w:lvlText w:val="%6."/>
      <w:lvlJc w:val="right"/>
      <w:pPr>
        <w:ind w:left="5940" w:hanging="180"/>
      </w:pPr>
    </w:lvl>
    <w:lvl w:ilvl="6" w:tplc="0421000F" w:tentative="1">
      <w:start w:val="1"/>
      <w:numFmt w:val="decimal"/>
      <w:lvlText w:val="%7."/>
      <w:lvlJc w:val="left"/>
      <w:pPr>
        <w:ind w:left="6660" w:hanging="360"/>
      </w:pPr>
    </w:lvl>
    <w:lvl w:ilvl="7" w:tplc="04210019" w:tentative="1">
      <w:start w:val="1"/>
      <w:numFmt w:val="lowerLetter"/>
      <w:lvlText w:val="%8."/>
      <w:lvlJc w:val="left"/>
      <w:pPr>
        <w:ind w:left="7380" w:hanging="360"/>
      </w:pPr>
    </w:lvl>
    <w:lvl w:ilvl="8" w:tplc="0421001B" w:tentative="1">
      <w:start w:val="1"/>
      <w:numFmt w:val="lowerRoman"/>
      <w:lvlText w:val="%9."/>
      <w:lvlJc w:val="right"/>
      <w:pPr>
        <w:ind w:left="8100" w:hanging="180"/>
      </w:pPr>
    </w:lvl>
  </w:abstractNum>
  <w:abstractNum w:abstractNumId="54" w15:restartNumberingAfterBreak="0">
    <w:nsid w:val="7E194ABB"/>
    <w:multiLevelType w:val="hybridMultilevel"/>
    <w:tmpl w:val="EE283212"/>
    <w:lvl w:ilvl="0" w:tplc="8C0C40D8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5" w15:restartNumberingAfterBreak="0">
    <w:nsid w:val="7F873DA9"/>
    <w:multiLevelType w:val="hybridMultilevel"/>
    <w:tmpl w:val="27322960"/>
    <w:lvl w:ilvl="0" w:tplc="8C0C40D8">
      <w:start w:val="1"/>
      <w:numFmt w:val="decimal"/>
      <w:lvlText w:val="%1)"/>
      <w:lvlJc w:val="left"/>
      <w:pPr>
        <w:ind w:left="180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2520" w:hanging="360"/>
      </w:pPr>
    </w:lvl>
    <w:lvl w:ilvl="2" w:tplc="0421001B" w:tentative="1">
      <w:start w:val="1"/>
      <w:numFmt w:val="lowerRoman"/>
      <w:lvlText w:val="%3."/>
      <w:lvlJc w:val="right"/>
      <w:pPr>
        <w:ind w:left="3240" w:hanging="180"/>
      </w:pPr>
    </w:lvl>
    <w:lvl w:ilvl="3" w:tplc="0421000F" w:tentative="1">
      <w:start w:val="1"/>
      <w:numFmt w:val="decimal"/>
      <w:lvlText w:val="%4."/>
      <w:lvlJc w:val="left"/>
      <w:pPr>
        <w:ind w:left="3960" w:hanging="360"/>
      </w:pPr>
    </w:lvl>
    <w:lvl w:ilvl="4" w:tplc="04210019" w:tentative="1">
      <w:start w:val="1"/>
      <w:numFmt w:val="lowerLetter"/>
      <w:lvlText w:val="%5."/>
      <w:lvlJc w:val="left"/>
      <w:pPr>
        <w:ind w:left="4680" w:hanging="360"/>
      </w:pPr>
    </w:lvl>
    <w:lvl w:ilvl="5" w:tplc="0421001B" w:tentative="1">
      <w:start w:val="1"/>
      <w:numFmt w:val="lowerRoman"/>
      <w:lvlText w:val="%6."/>
      <w:lvlJc w:val="right"/>
      <w:pPr>
        <w:ind w:left="5400" w:hanging="180"/>
      </w:pPr>
    </w:lvl>
    <w:lvl w:ilvl="6" w:tplc="0421000F" w:tentative="1">
      <w:start w:val="1"/>
      <w:numFmt w:val="decimal"/>
      <w:lvlText w:val="%7."/>
      <w:lvlJc w:val="left"/>
      <w:pPr>
        <w:ind w:left="6120" w:hanging="360"/>
      </w:pPr>
    </w:lvl>
    <w:lvl w:ilvl="7" w:tplc="04210019" w:tentative="1">
      <w:start w:val="1"/>
      <w:numFmt w:val="lowerLetter"/>
      <w:lvlText w:val="%8."/>
      <w:lvlJc w:val="left"/>
      <w:pPr>
        <w:ind w:left="6840" w:hanging="360"/>
      </w:pPr>
    </w:lvl>
    <w:lvl w:ilvl="8" w:tplc="0421001B" w:tentative="1">
      <w:start w:val="1"/>
      <w:numFmt w:val="lowerRoman"/>
      <w:lvlText w:val="%9."/>
      <w:lvlJc w:val="right"/>
      <w:pPr>
        <w:ind w:left="7560" w:hanging="180"/>
      </w:pPr>
    </w:lvl>
  </w:abstractNum>
  <w:num w:numId="1">
    <w:abstractNumId w:val="30"/>
  </w:num>
  <w:num w:numId="2">
    <w:abstractNumId w:val="33"/>
  </w:num>
  <w:num w:numId="3">
    <w:abstractNumId w:val="5"/>
  </w:num>
  <w:num w:numId="4">
    <w:abstractNumId w:val="37"/>
  </w:num>
  <w:num w:numId="5">
    <w:abstractNumId w:val="39"/>
  </w:num>
  <w:num w:numId="6">
    <w:abstractNumId w:val="51"/>
  </w:num>
  <w:num w:numId="7">
    <w:abstractNumId w:val="46"/>
  </w:num>
  <w:num w:numId="8">
    <w:abstractNumId w:val="4"/>
  </w:num>
  <w:num w:numId="9">
    <w:abstractNumId w:val="0"/>
  </w:num>
  <w:num w:numId="10">
    <w:abstractNumId w:val="42"/>
  </w:num>
  <w:num w:numId="11">
    <w:abstractNumId w:val="21"/>
  </w:num>
  <w:num w:numId="12">
    <w:abstractNumId w:val="1"/>
  </w:num>
  <w:num w:numId="13">
    <w:abstractNumId w:val="47"/>
  </w:num>
  <w:num w:numId="14">
    <w:abstractNumId w:val="2"/>
  </w:num>
  <w:num w:numId="15">
    <w:abstractNumId w:val="3"/>
  </w:num>
  <w:num w:numId="16">
    <w:abstractNumId w:val="27"/>
  </w:num>
  <w:num w:numId="17">
    <w:abstractNumId w:val="45"/>
  </w:num>
  <w:num w:numId="18">
    <w:abstractNumId w:val="14"/>
  </w:num>
  <w:num w:numId="19">
    <w:abstractNumId w:val="28"/>
  </w:num>
  <w:num w:numId="20">
    <w:abstractNumId w:val="31"/>
  </w:num>
  <w:num w:numId="21">
    <w:abstractNumId w:val="44"/>
  </w:num>
  <w:num w:numId="22">
    <w:abstractNumId w:val="16"/>
  </w:num>
  <w:num w:numId="23">
    <w:abstractNumId w:val="24"/>
  </w:num>
  <w:num w:numId="24">
    <w:abstractNumId w:val="41"/>
  </w:num>
  <w:num w:numId="25">
    <w:abstractNumId w:val="20"/>
  </w:num>
  <w:num w:numId="26">
    <w:abstractNumId w:val="52"/>
  </w:num>
  <w:num w:numId="27">
    <w:abstractNumId w:val="48"/>
  </w:num>
  <w:num w:numId="28">
    <w:abstractNumId w:val="17"/>
  </w:num>
  <w:num w:numId="29">
    <w:abstractNumId w:val="49"/>
  </w:num>
  <w:num w:numId="30">
    <w:abstractNumId w:val="25"/>
  </w:num>
  <w:num w:numId="31">
    <w:abstractNumId w:val="26"/>
  </w:num>
  <w:num w:numId="32">
    <w:abstractNumId w:val="53"/>
  </w:num>
  <w:num w:numId="33">
    <w:abstractNumId w:val="50"/>
  </w:num>
  <w:num w:numId="34">
    <w:abstractNumId w:val="40"/>
  </w:num>
  <w:num w:numId="35">
    <w:abstractNumId w:val="23"/>
  </w:num>
  <w:num w:numId="36">
    <w:abstractNumId w:val="55"/>
  </w:num>
  <w:num w:numId="37">
    <w:abstractNumId w:val="10"/>
  </w:num>
  <w:num w:numId="38">
    <w:abstractNumId w:val="54"/>
  </w:num>
  <w:num w:numId="39">
    <w:abstractNumId w:val="22"/>
  </w:num>
  <w:num w:numId="40">
    <w:abstractNumId w:val="7"/>
  </w:num>
  <w:num w:numId="41">
    <w:abstractNumId w:val="12"/>
  </w:num>
  <w:num w:numId="42">
    <w:abstractNumId w:val="43"/>
  </w:num>
  <w:num w:numId="43">
    <w:abstractNumId w:val="9"/>
  </w:num>
  <w:num w:numId="44">
    <w:abstractNumId w:val="15"/>
  </w:num>
  <w:num w:numId="45">
    <w:abstractNumId w:val="32"/>
  </w:num>
  <w:num w:numId="46">
    <w:abstractNumId w:val="6"/>
  </w:num>
  <w:num w:numId="47">
    <w:abstractNumId w:val="13"/>
  </w:num>
  <w:num w:numId="48">
    <w:abstractNumId w:val="29"/>
  </w:num>
  <w:num w:numId="49">
    <w:abstractNumId w:val="19"/>
  </w:num>
  <w:num w:numId="50">
    <w:abstractNumId w:val="11"/>
  </w:num>
  <w:num w:numId="51">
    <w:abstractNumId w:val="18"/>
  </w:num>
  <w:num w:numId="52">
    <w:abstractNumId w:val="8"/>
  </w:num>
  <w:num w:numId="53">
    <w:abstractNumId w:val="35"/>
  </w:num>
  <w:num w:numId="54">
    <w:abstractNumId w:val="38"/>
  </w:num>
  <w:num w:numId="55">
    <w:abstractNumId w:val="34"/>
  </w:num>
  <w:num w:numId="56">
    <w:abstractNumId w:val="36"/>
  </w:num>
  <w:numIdMacAtCleanup w:val="5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pt2f0rkwrfx3ed9xn5davcx20w9e5dtfp9&quot;&gt;My EndNote Library-Converted&lt;record-ids&gt;&lt;item&gt;1&lt;/item&gt;&lt;item&gt;3&lt;/item&gt;&lt;item&gt;4&lt;/item&gt;&lt;item&gt;12&lt;/item&gt;&lt;item&gt;17&lt;/item&gt;&lt;item&gt;22&lt;/item&gt;&lt;item&gt;23&lt;/item&gt;&lt;item&gt;28&lt;/item&gt;&lt;item&gt;32&lt;/item&gt;&lt;item&gt;33&lt;/item&gt;&lt;item&gt;38&lt;/item&gt;&lt;item&gt;39&lt;/item&gt;&lt;item&gt;40&lt;/item&gt;&lt;/record-ids&gt;&lt;/item&gt;&lt;/Libraries&gt;"/>
  </w:docVars>
  <w:rsids>
    <w:rsidRoot w:val="00A33C66"/>
    <w:rsid w:val="000001EF"/>
    <w:rsid w:val="00001F3B"/>
    <w:rsid w:val="000060E6"/>
    <w:rsid w:val="00006A92"/>
    <w:rsid w:val="00006EED"/>
    <w:rsid w:val="00010A2B"/>
    <w:rsid w:val="00012820"/>
    <w:rsid w:val="000163A6"/>
    <w:rsid w:val="00020906"/>
    <w:rsid w:val="0002265C"/>
    <w:rsid w:val="000243A8"/>
    <w:rsid w:val="00025FEE"/>
    <w:rsid w:val="00026181"/>
    <w:rsid w:val="0002670C"/>
    <w:rsid w:val="000306B8"/>
    <w:rsid w:val="00033590"/>
    <w:rsid w:val="0003549E"/>
    <w:rsid w:val="00036B5D"/>
    <w:rsid w:val="00041563"/>
    <w:rsid w:val="00042240"/>
    <w:rsid w:val="00052A3A"/>
    <w:rsid w:val="00061EBB"/>
    <w:rsid w:val="0006280B"/>
    <w:rsid w:val="000658C9"/>
    <w:rsid w:val="000705CD"/>
    <w:rsid w:val="00081E8B"/>
    <w:rsid w:val="00082F08"/>
    <w:rsid w:val="00085069"/>
    <w:rsid w:val="0009128E"/>
    <w:rsid w:val="000A0A83"/>
    <w:rsid w:val="000A5255"/>
    <w:rsid w:val="000B1434"/>
    <w:rsid w:val="000B3647"/>
    <w:rsid w:val="000B71DC"/>
    <w:rsid w:val="000B7E45"/>
    <w:rsid w:val="000C03FB"/>
    <w:rsid w:val="000C07B6"/>
    <w:rsid w:val="000C0DD5"/>
    <w:rsid w:val="000C3103"/>
    <w:rsid w:val="000C36CE"/>
    <w:rsid w:val="000C4FB5"/>
    <w:rsid w:val="000C6A05"/>
    <w:rsid w:val="000D4995"/>
    <w:rsid w:val="000D4B9A"/>
    <w:rsid w:val="000E0C12"/>
    <w:rsid w:val="000E3BAC"/>
    <w:rsid w:val="000E4708"/>
    <w:rsid w:val="000F13A5"/>
    <w:rsid w:val="000F1B12"/>
    <w:rsid w:val="000F3B2E"/>
    <w:rsid w:val="000F5358"/>
    <w:rsid w:val="000F5698"/>
    <w:rsid w:val="000F5E5D"/>
    <w:rsid w:val="00102B6A"/>
    <w:rsid w:val="00104E39"/>
    <w:rsid w:val="00111F43"/>
    <w:rsid w:val="00112345"/>
    <w:rsid w:val="00116FE3"/>
    <w:rsid w:val="00121D54"/>
    <w:rsid w:val="00124666"/>
    <w:rsid w:val="00127480"/>
    <w:rsid w:val="00131414"/>
    <w:rsid w:val="00132E08"/>
    <w:rsid w:val="00134DED"/>
    <w:rsid w:val="0014081E"/>
    <w:rsid w:val="0014090B"/>
    <w:rsid w:val="001412BF"/>
    <w:rsid w:val="0014405C"/>
    <w:rsid w:val="00144D7B"/>
    <w:rsid w:val="00145005"/>
    <w:rsid w:val="00145066"/>
    <w:rsid w:val="00150C72"/>
    <w:rsid w:val="00150CE5"/>
    <w:rsid w:val="001523DC"/>
    <w:rsid w:val="00153CAB"/>
    <w:rsid w:val="00155AEE"/>
    <w:rsid w:val="00157498"/>
    <w:rsid w:val="001604E8"/>
    <w:rsid w:val="001650F0"/>
    <w:rsid w:val="001672DD"/>
    <w:rsid w:val="0016747E"/>
    <w:rsid w:val="00176427"/>
    <w:rsid w:val="00176DCF"/>
    <w:rsid w:val="001772ED"/>
    <w:rsid w:val="0018359A"/>
    <w:rsid w:val="001868EF"/>
    <w:rsid w:val="001873EA"/>
    <w:rsid w:val="00191437"/>
    <w:rsid w:val="00197120"/>
    <w:rsid w:val="001A04AF"/>
    <w:rsid w:val="001A12A5"/>
    <w:rsid w:val="001A2620"/>
    <w:rsid w:val="001B4B43"/>
    <w:rsid w:val="001B7A7E"/>
    <w:rsid w:val="001C0122"/>
    <w:rsid w:val="001C1096"/>
    <w:rsid w:val="001C49F5"/>
    <w:rsid w:val="001C4C0B"/>
    <w:rsid w:val="001C5385"/>
    <w:rsid w:val="001C53C8"/>
    <w:rsid w:val="001C6785"/>
    <w:rsid w:val="001C7448"/>
    <w:rsid w:val="001C7C93"/>
    <w:rsid w:val="001C7CB3"/>
    <w:rsid w:val="001D0E3B"/>
    <w:rsid w:val="001D13FC"/>
    <w:rsid w:val="001E38B5"/>
    <w:rsid w:val="001E568F"/>
    <w:rsid w:val="001F193A"/>
    <w:rsid w:val="001F35AE"/>
    <w:rsid w:val="001F4EBF"/>
    <w:rsid w:val="00200B0F"/>
    <w:rsid w:val="00201CC7"/>
    <w:rsid w:val="00201F31"/>
    <w:rsid w:val="00204D41"/>
    <w:rsid w:val="002056C1"/>
    <w:rsid w:val="0020661B"/>
    <w:rsid w:val="00213C4D"/>
    <w:rsid w:val="0021422E"/>
    <w:rsid w:val="00214A49"/>
    <w:rsid w:val="00215F21"/>
    <w:rsid w:val="00217F66"/>
    <w:rsid w:val="00222F79"/>
    <w:rsid w:val="00230D53"/>
    <w:rsid w:val="00232290"/>
    <w:rsid w:val="002325C0"/>
    <w:rsid w:val="00232915"/>
    <w:rsid w:val="00233847"/>
    <w:rsid w:val="002360B2"/>
    <w:rsid w:val="00242D27"/>
    <w:rsid w:val="0024604F"/>
    <w:rsid w:val="0025096D"/>
    <w:rsid w:val="00256121"/>
    <w:rsid w:val="00257586"/>
    <w:rsid w:val="002577B2"/>
    <w:rsid w:val="0026477B"/>
    <w:rsid w:val="00271C1B"/>
    <w:rsid w:val="00277EA3"/>
    <w:rsid w:val="00280D7F"/>
    <w:rsid w:val="002821CB"/>
    <w:rsid w:val="00283B5D"/>
    <w:rsid w:val="002844FC"/>
    <w:rsid w:val="0028578B"/>
    <w:rsid w:val="00286949"/>
    <w:rsid w:val="002879CA"/>
    <w:rsid w:val="00287D9A"/>
    <w:rsid w:val="00290493"/>
    <w:rsid w:val="00290B7A"/>
    <w:rsid w:val="00291C32"/>
    <w:rsid w:val="00296D6F"/>
    <w:rsid w:val="002978EF"/>
    <w:rsid w:val="002A17E7"/>
    <w:rsid w:val="002B43C0"/>
    <w:rsid w:val="002C26F8"/>
    <w:rsid w:val="002D2D81"/>
    <w:rsid w:val="002D6E5E"/>
    <w:rsid w:val="002E1768"/>
    <w:rsid w:val="002E2595"/>
    <w:rsid w:val="002E52BB"/>
    <w:rsid w:val="002E5583"/>
    <w:rsid w:val="002E6DAC"/>
    <w:rsid w:val="002E6E3C"/>
    <w:rsid w:val="002E7D12"/>
    <w:rsid w:val="002F0518"/>
    <w:rsid w:val="002F4374"/>
    <w:rsid w:val="002F5D97"/>
    <w:rsid w:val="002F6402"/>
    <w:rsid w:val="00301A76"/>
    <w:rsid w:val="00301D60"/>
    <w:rsid w:val="00305893"/>
    <w:rsid w:val="0030793A"/>
    <w:rsid w:val="00322345"/>
    <w:rsid w:val="0032680C"/>
    <w:rsid w:val="00327F4C"/>
    <w:rsid w:val="00330E96"/>
    <w:rsid w:val="00336829"/>
    <w:rsid w:val="00336B24"/>
    <w:rsid w:val="00342BEC"/>
    <w:rsid w:val="0034450F"/>
    <w:rsid w:val="00345832"/>
    <w:rsid w:val="00346809"/>
    <w:rsid w:val="0034728D"/>
    <w:rsid w:val="003550A6"/>
    <w:rsid w:val="00361FE8"/>
    <w:rsid w:val="003628A7"/>
    <w:rsid w:val="00362F84"/>
    <w:rsid w:val="00365786"/>
    <w:rsid w:val="0036687A"/>
    <w:rsid w:val="003737D5"/>
    <w:rsid w:val="00373B50"/>
    <w:rsid w:val="003842A8"/>
    <w:rsid w:val="00384F8D"/>
    <w:rsid w:val="0039152B"/>
    <w:rsid w:val="00391B77"/>
    <w:rsid w:val="00391E7D"/>
    <w:rsid w:val="003958D3"/>
    <w:rsid w:val="003A0190"/>
    <w:rsid w:val="003A09C8"/>
    <w:rsid w:val="003A1BC5"/>
    <w:rsid w:val="003A3ABF"/>
    <w:rsid w:val="003A416A"/>
    <w:rsid w:val="003A498E"/>
    <w:rsid w:val="003A55C5"/>
    <w:rsid w:val="003A5659"/>
    <w:rsid w:val="003A6DA2"/>
    <w:rsid w:val="003A6ECC"/>
    <w:rsid w:val="003A70B1"/>
    <w:rsid w:val="003B611F"/>
    <w:rsid w:val="003C2064"/>
    <w:rsid w:val="003C28AF"/>
    <w:rsid w:val="003C5CCB"/>
    <w:rsid w:val="003D68EE"/>
    <w:rsid w:val="003D726C"/>
    <w:rsid w:val="003D7A56"/>
    <w:rsid w:val="003D7F8F"/>
    <w:rsid w:val="003E2166"/>
    <w:rsid w:val="003E287E"/>
    <w:rsid w:val="003F47D9"/>
    <w:rsid w:val="003F4BA6"/>
    <w:rsid w:val="004016F0"/>
    <w:rsid w:val="0040602A"/>
    <w:rsid w:val="004117FA"/>
    <w:rsid w:val="00414C4A"/>
    <w:rsid w:val="00415714"/>
    <w:rsid w:val="00417F74"/>
    <w:rsid w:val="00425788"/>
    <w:rsid w:val="004313E9"/>
    <w:rsid w:val="00434A48"/>
    <w:rsid w:val="0043696E"/>
    <w:rsid w:val="0044034A"/>
    <w:rsid w:val="0044419A"/>
    <w:rsid w:val="00446F98"/>
    <w:rsid w:val="00450276"/>
    <w:rsid w:val="004504B0"/>
    <w:rsid w:val="004515B7"/>
    <w:rsid w:val="0045419B"/>
    <w:rsid w:val="0045442E"/>
    <w:rsid w:val="00454F35"/>
    <w:rsid w:val="00455137"/>
    <w:rsid w:val="004556AA"/>
    <w:rsid w:val="004657E5"/>
    <w:rsid w:val="00467625"/>
    <w:rsid w:val="00471A48"/>
    <w:rsid w:val="00471D55"/>
    <w:rsid w:val="00481DD7"/>
    <w:rsid w:val="00481E1A"/>
    <w:rsid w:val="00484FD3"/>
    <w:rsid w:val="0049053C"/>
    <w:rsid w:val="00490E01"/>
    <w:rsid w:val="0049264F"/>
    <w:rsid w:val="004A2E9D"/>
    <w:rsid w:val="004A4CAA"/>
    <w:rsid w:val="004A63D1"/>
    <w:rsid w:val="004A7812"/>
    <w:rsid w:val="004A7FAF"/>
    <w:rsid w:val="004B0A24"/>
    <w:rsid w:val="004B51F7"/>
    <w:rsid w:val="004C11BD"/>
    <w:rsid w:val="004D4939"/>
    <w:rsid w:val="004E04E7"/>
    <w:rsid w:val="00500250"/>
    <w:rsid w:val="00503332"/>
    <w:rsid w:val="00504679"/>
    <w:rsid w:val="00510A2A"/>
    <w:rsid w:val="0051312E"/>
    <w:rsid w:val="00515987"/>
    <w:rsid w:val="005171E9"/>
    <w:rsid w:val="00517F47"/>
    <w:rsid w:val="0052510D"/>
    <w:rsid w:val="00526D5C"/>
    <w:rsid w:val="00530A2C"/>
    <w:rsid w:val="00531E2C"/>
    <w:rsid w:val="00531FDE"/>
    <w:rsid w:val="00542B6A"/>
    <w:rsid w:val="005434F3"/>
    <w:rsid w:val="005450E9"/>
    <w:rsid w:val="00545D71"/>
    <w:rsid w:val="00551F53"/>
    <w:rsid w:val="00553F66"/>
    <w:rsid w:val="005565F6"/>
    <w:rsid w:val="00556A51"/>
    <w:rsid w:val="0056106F"/>
    <w:rsid w:val="00562C9B"/>
    <w:rsid w:val="00567379"/>
    <w:rsid w:val="00570604"/>
    <w:rsid w:val="00575802"/>
    <w:rsid w:val="00576810"/>
    <w:rsid w:val="005817C0"/>
    <w:rsid w:val="005838AC"/>
    <w:rsid w:val="00584E27"/>
    <w:rsid w:val="00586286"/>
    <w:rsid w:val="005907A1"/>
    <w:rsid w:val="005914C5"/>
    <w:rsid w:val="005922EE"/>
    <w:rsid w:val="005937F9"/>
    <w:rsid w:val="00594BE6"/>
    <w:rsid w:val="00594C5C"/>
    <w:rsid w:val="00596E2B"/>
    <w:rsid w:val="005A0ED3"/>
    <w:rsid w:val="005A220E"/>
    <w:rsid w:val="005A2927"/>
    <w:rsid w:val="005A5531"/>
    <w:rsid w:val="005A6E1A"/>
    <w:rsid w:val="005B2B00"/>
    <w:rsid w:val="005B5AA9"/>
    <w:rsid w:val="005B71DF"/>
    <w:rsid w:val="005B7BA7"/>
    <w:rsid w:val="005C0AAC"/>
    <w:rsid w:val="005D140D"/>
    <w:rsid w:val="005D3D91"/>
    <w:rsid w:val="005E1255"/>
    <w:rsid w:val="005E38EF"/>
    <w:rsid w:val="005E4340"/>
    <w:rsid w:val="005E4E71"/>
    <w:rsid w:val="005E7901"/>
    <w:rsid w:val="005F0450"/>
    <w:rsid w:val="005F569D"/>
    <w:rsid w:val="005F5EAE"/>
    <w:rsid w:val="00601517"/>
    <w:rsid w:val="00603748"/>
    <w:rsid w:val="00605C40"/>
    <w:rsid w:val="00613C6D"/>
    <w:rsid w:val="0061731C"/>
    <w:rsid w:val="00620E1E"/>
    <w:rsid w:val="00621830"/>
    <w:rsid w:val="006219E9"/>
    <w:rsid w:val="00626649"/>
    <w:rsid w:val="006310A1"/>
    <w:rsid w:val="00632F0D"/>
    <w:rsid w:val="006347F1"/>
    <w:rsid w:val="00634EDD"/>
    <w:rsid w:val="006353E4"/>
    <w:rsid w:val="006417DC"/>
    <w:rsid w:val="00642D35"/>
    <w:rsid w:val="00643C28"/>
    <w:rsid w:val="0064499C"/>
    <w:rsid w:val="00647766"/>
    <w:rsid w:val="00647A9B"/>
    <w:rsid w:val="00651199"/>
    <w:rsid w:val="00660BBE"/>
    <w:rsid w:val="00666C70"/>
    <w:rsid w:val="0066704D"/>
    <w:rsid w:val="00667B61"/>
    <w:rsid w:val="00667C1A"/>
    <w:rsid w:val="006705EA"/>
    <w:rsid w:val="00673CF3"/>
    <w:rsid w:val="00673DD3"/>
    <w:rsid w:val="00675176"/>
    <w:rsid w:val="00676696"/>
    <w:rsid w:val="00676A41"/>
    <w:rsid w:val="00680D77"/>
    <w:rsid w:val="006814A2"/>
    <w:rsid w:val="00687498"/>
    <w:rsid w:val="00696972"/>
    <w:rsid w:val="00696C2B"/>
    <w:rsid w:val="006A18A1"/>
    <w:rsid w:val="006A1A0B"/>
    <w:rsid w:val="006A1BFD"/>
    <w:rsid w:val="006A2613"/>
    <w:rsid w:val="006A2694"/>
    <w:rsid w:val="006A5CB2"/>
    <w:rsid w:val="006B018F"/>
    <w:rsid w:val="006B6912"/>
    <w:rsid w:val="006C7611"/>
    <w:rsid w:val="006C7793"/>
    <w:rsid w:val="006C77C5"/>
    <w:rsid w:val="006D6B64"/>
    <w:rsid w:val="006E2687"/>
    <w:rsid w:val="006E763A"/>
    <w:rsid w:val="006E7926"/>
    <w:rsid w:val="006F0386"/>
    <w:rsid w:val="006F22F4"/>
    <w:rsid w:val="006F24FD"/>
    <w:rsid w:val="006F5B1F"/>
    <w:rsid w:val="0070401B"/>
    <w:rsid w:val="00705738"/>
    <w:rsid w:val="00706676"/>
    <w:rsid w:val="00712645"/>
    <w:rsid w:val="00712881"/>
    <w:rsid w:val="00714B78"/>
    <w:rsid w:val="00714EEC"/>
    <w:rsid w:val="00730CE2"/>
    <w:rsid w:val="00731AAB"/>
    <w:rsid w:val="00737AA5"/>
    <w:rsid w:val="00737DD1"/>
    <w:rsid w:val="00744629"/>
    <w:rsid w:val="007476E5"/>
    <w:rsid w:val="00750D08"/>
    <w:rsid w:val="007511AF"/>
    <w:rsid w:val="007522C0"/>
    <w:rsid w:val="007535DE"/>
    <w:rsid w:val="00754872"/>
    <w:rsid w:val="00754F2A"/>
    <w:rsid w:val="00756E8A"/>
    <w:rsid w:val="00760192"/>
    <w:rsid w:val="0076137C"/>
    <w:rsid w:val="00762AC2"/>
    <w:rsid w:val="00773534"/>
    <w:rsid w:val="00781351"/>
    <w:rsid w:val="00784276"/>
    <w:rsid w:val="00785733"/>
    <w:rsid w:val="0078747D"/>
    <w:rsid w:val="00793D1B"/>
    <w:rsid w:val="00797E0C"/>
    <w:rsid w:val="007B5713"/>
    <w:rsid w:val="007B676F"/>
    <w:rsid w:val="007C0639"/>
    <w:rsid w:val="007C19A7"/>
    <w:rsid w:val="007C1D7C"/>
    <w:rsid w:val="007C66C6"/>
    <w:rsid w:val="007D055D"/>
    <w:rsid w:val="007D5286"/>
    <w:rsid w:val="007D63A0"/>
    <w:rsid w:val="007D7FBA"/>
    <w:rsid w:val="007E2AF8"/>
    <w:rsid w:val="007E7BCC"/>
    <w:rsid w:val="007F0614"/>
    <w:rsid w:val="007F0707"/>
    <w:rsid w:val="007F20B8"/>
    <w:rsid w:val="007F7878"/>
    <w:rsid w:val="00803915"/>
    <w:rsid w:val="0080445F"/>
    <w:rsid w:val="008065D6"/>
    <w:rsid w:val="00807CF8"/>
    <w:rsid w:val="008104EA"/>
    <w:rsid w:val="00811BC2"/>
    <w:rsid w:val="00812FE7"/>
    <w:rsid w:val="00814E02"/>
    <w:rsid w:val="008177AB"/>
    <w:rsid w:val="00820611"/>
    <w:rsid w:val="008229E6"/>
    <w:rsid w:val="00826BBB"/>
    <w:rsid w:val="008359C3"/>
    <w:rsid w:val="00835FFD"/>
    <w:rsid w:val="00843A33"/>
    <w:rsid w:val="008442AD"/>
    <w:rsid w:val="00844A5D"/>
    <w:rsid w:val="00844E52"/>
    <w:rsid w:val="008565A5"/>
    <w:rsid w:val="00856FE2"/>
    <w:rsid w:val="00860CD7"/>
    <w:rsid w:val="00861E65"/>
    <w:rsid w:val="008678D9"/>
    <w:rsid w:val="00870BCE"/>
    <w:rsid w:val="008721F7"/>
    <w:rsid w:val="00872CFF"/>
    <w:rsid w:val="00872D69"/>
    <w:rsid w:val="00874B0C"/>
    <w:rsid w:val="008760C6"/>
    <w:rsid w:val="00882792"/>
    <w:rsid w:val="00885C83"/>
    <w:rsid w:val="00891360"/>
    <w:rsid w:val="00892283"/>
    <w:rsid w:val="00896C5A"/>
    <w:rsid w:val="00897D82"/>
    <w:rsid w:val="008A105C"/>
    <w:rsid w:val="008A343F"/>
    <w:rsid w:val="008A3E9C"/>
    <w:rsid w:val="008A684A"/>
    <w:rsid w:val="008B1AF5"/>
    <w:rsid w:val="008B3C98"/>
    <w:rsid w:val="008B51E9"/>
    <w:rsid w:val="008B6968"/>
    <w:rsid w:val="008D248A"/>
    <w:rsid w:val="008D34E1"/>
    <w:rsid w:val="008D5E2B"/>
    <w:rsid w:val="008D6F9B"/>
    <w:rsid w:val="008E083A"/>
    <w:rsid w:val="008E2E92"/>
    <w:rsid w:val="008F01CA"/>
    <w:rsid w:val="008F2D1C"/>
    <w:rsid w:val="00901E22"/>
    <w:rsid w:val="0090654C"/>
    <w:rsid w:val="00910E96"/>
    <w:rsid w:val="009132B4"/>
    <w:rsid w:val="009139AC"/>
    <w:rsid w:val="00917F73"/>
    <w:rsid w:val="009208F6"/>
    <w:rsid w:val="009224D2"/>
    <w:rsid w:val="0092335E"/>
    <w:rsid w:val="009238AD"/>
    <w:rsid w:val="0092593C"/>
    <w:rsid w:val="00932B55"/>
    <w:rsid w:val="0093431D"/>
    <w:rsid w:val="00942925"/>
    <w:rsid w:val="00945659"/>
    <w:rsid w:val="00946402"/>
    <w:rsid w:val="00947270"/>
    <w:rsid w:val="00956B8B"/>
    <w:rsid w:val="009600A4"/>
    <w:rsid w:val="0096035B"/>
    <w:rsid w:val="00964022"/>
    <w:rsid w:val="00964503"/>
    <w:rsid w:val="00966CB9"/>
    <w:rsid w:val="00970D56"/>
    <w:rsid w:val="0097285E"/>
    <w:rsid w:val="00981974"/>
    <w:rsid w:val="00983AAC"/>
    <w:rsid w:val="0099046F"/>
    <w:rsid w:val="00995B09"/>
    <w:rsid w:val="0099688B"/>
    <w:rsid w:val="0099738B"/>
    <w:rsid w:val="00997F5B"/>
    <w:rsid w:val="009A5916"/>
    <w:rsid w:val="009A6C25"/>
    <w:rsid w:val="009B420A"/>
    <w:rsid w:val="009B4746"/>
    <w:rsid w:val="009B5C01"/>
    <w:rsid w:val="009C566D"/>
    <w:rsid w:val="009C5ABD"/>
    <w:rsid w:val="009D2962"/>
    <w:rsid w:val="009D2F15"/>
    <w:rsid w:val="009D44A6"/>
    <w:rsid w:val="009E05A1"/>
    <w:rsid w:val="009E0A27"/>
    <w:rsid w:val="009E1900"/>
    <w:rsid w:val="009E4309"/>
    <w:rsid w:val="009E57C0"/>
    <w:rsid w:val="009E74C3"/>
    <w:rsid w:val="009F301A"/>
    <w:rsid w:val="009F3A09"/>
    <w:rsid w:val="00A0677E"/>
    <w:rsid w:val="00A06F73"/>
    <w:rsid w:val="00A12F19"/>
    <w:rsid w:val="00A22E88"/>
    <w:rsid w:val="00A2412A"/>
    <w:rsid w:val="00A24D76"/>
    <w:rsid w:val="00A274AE"/>
    <w:rsid w:val="00A33C66"/>
    <w:rsid w:val="00A34297"/>
    <w:rsid w:val="00A37F73"/>
    <w:rsid w:val="00A43F2D"/>
    <w:rsid w:val="00A45AF4"/>
    <w:rsid w:val="00A50712"/>
    <w:rsid w:val="00A5445B"/>
    <w:rsid w:val="00A577FA"/>
    <w:rsid w:val="00A57924"/>
    <w:rsid w:val="00A72B57"/>
    <w:rsid w:val="00A75A7A"/>
    <w:rsid w:val="00A80005"/>
    <w:rsid w:val="00A84EDE"/>
    <w:rsid w:val="00A8630E"/>
    <w:rsid w:val="00A908D8"/>
    <w:rsid w:val="00A95914"/>
    <w:rsid w:val="00A972BA"/>
    <w:rsid w:val="00A97EE8"/>
    <w:rsid w:val="00AA1D28"/>
    <w:rsid w:val="00AA68B6"/>
    <w:rsid w:val="00AA6C11"/>
    <w:rsid w:val="00AB2639"/>
    <w:rsid w:val="00AB2951"/>
    <w:rsid w:val="00AB2F43"/>
    <w:rsid w:val="00AB4AE2"/>
    <w:rsid w:val="00AB7033"/>
    <w:rsid w:val="00AC0248"/>
    <w:rsid w:val="00AC12B6"/>
    <w:rsid w:val="00AC5673"/>
    <w:rsid w:val="00AC5743"/>
    <w:rsid w:val="00AC6E11"/>
    <w:rsid w:val="00AC7693"/>
    <w:rsid w:val="00AD6C12"/>
    <w:rsid w:val="00AD6CA6"/>
    <w:rsid w:val="00AE1D94"/>
    <w:rsid w:val="00AE2AC9"/>
    <w:rsid w:val="00AE6581"/>
    <w:rsid w:val="00AF005B"/>
    <w:rsid w:val="00AF0681"/>
    <w:rsid w:val="00AF19BE"/>
    <w:rsid w:val="00AF387A"/>
    <w:rsid w:val="00AF43F6"/>
    <w:rsid w:val="00AF69B1"/>
    <w:rsid w:val="00AF7042"/>
    <w:rsid w:val="00B00604"/>
    <w:rsid w:val="00B00BFA"/>
    <w:rsid w:val="00B0253F"/>
    <w:rsid w:val="00B064EA"/>
    <w:rsid w:val="00B1384D"/>
    <w:rsid w:val="00B14089"/>
    <w:rsid w:val="00B14AF6"/>
    <w:rsid w:val="00B21767"/>
    <w:rsid w:val="00B26DBE"/>
    <w:rsid w:val="00B34B4F"/>
    <w:rsid w:val="00B42C8A"/>
    <w:rsid w:val="00B43970"/>
    <w:rsid w:val="00B45B1F"/>
    <w:rsid w:val="00B5046C"/>
    <w:rsid w:val="00B51A2D"/>
    <w:rsid w:val="00B525A1"/>
    <w:rsid w:val="00B536F6"/>
    <w:rsid w:val="00B60C53"/>
    <w:rsid w:val="00B6253C"/>
    <w:rsid w:val="00B77562"/>
    <w:rsid w:val="00B82365"/>
    <w:rsid w:val="00B84A70"/>
    <w:rsid w:val="00B90493"/>
    <w:rsid w:val="00B92D3F"/>
    <w:rsid w:val="00B93AC8"/>
    <w:rsid w:val="00B94CD2"/>
    <w:rsid w:val="00BB3BB8"/>
    <w:rsid w:val="00BB5E4F"/>
    <w:rsid w:val="00BB684F"/>
    <w:rsid w:val="00BB6BD2"/>
    <w:rsid w:val="00BC34F5"/>
    <w:rsid w:val="00BC3C1F"/>
    <w:rsid w:val="00BC58A9"/>
    <w:rsid w:val="00BC63CE"/>
    <w:rsid w:val="00BD315A"/>
    <w:rsid w:val="00BD4DE2"/>
    <w:rsid w:val="00BD558B"/>
    <w:rsid w:val="00BE1422"/>
    <w:rsid w:val="00BE2A88"/>
    <w:rsid w:val="00BE2B4A"/>
    <w:rsid w:val="00BE2DBA"/>
    <w:rsid w:val="00BE2ED6"/>
    <w:rsid w:val="00BE722C"/>
    <w:rsid w:val="00BF35B3"/>
    <w:rsid w:val="00BF7AB1"/>
    <w:rsid w:val="00C01616"/>
    <w:rsid w:val="00C052E7"/>
    <w:rsid w:val="00C06849"/>
    <w:rsid w:val="00C07EBB"/>
    <w:rsid w:val="00C11E7F"/>
    <w:rsid w:val="00C133FC"/>
    <w:rsid w:val="00C20233"/>
    <w:rsid w:val="00C20FF6"/>
    <w:rsid w:val="00C2295D"/>
    <w:rsid w:val="00C23D29"/>
    <w:rsid w:val="00C26DBE"/>
    <w:rsid w:val="00C304A1"/>
    <w:rsid w:val="00C31434"/>
    <w:rsid w:val="00C33D8C"/>
    <w:rsid w:val="00C41604"/>
    <w:rsid w:val="00C436FF"/>
    <w:rsid w:val="00C44779"/>
    <w:rsid w:val="00C44AA5"/>
    <w:rsid w:val="00C51D34"/>
    <w:rsid w:val="00C52083"/>
    <w:rsid w:val="00C6194C"/>
    <w:rsid w:val="00C61A89"/>
    <w:rsid w:val="00C654D7"/>
    <w:rsid w:val="00C66BA4"/>
    <w:rsid w:val="00C6761A"/>
    <w:rsid w:val="00C72CC9"/>
    <w:rsid w:val="00C7623D"/>
    <w:rsid w:val="00C8140A"/>
    <w:rsid w:val="00C82D25"/>
    <w:rsid w:val="00C83920"/>
    <w:rsid w:val="00C92EDB"/>
    <w:rsid w:val="00CA0C28"/>
    <w:rsid w:val="00CA796F"/>
    <w:rsid w:val="00CB152C"/>
    <w:rsid w:val="00CB2744"/>
    <w:rsid w:val="00CB4370"/>
    <w:rsid w:val="00CB5246"/>
    <w:rsid w:val="00CC1B26"/>
    <w:rsid w:val="00CC5870"/>
    <w:rsid w:val="00CC5F86"/>
    <w:rsid w:val="00CC75A3"/>
    <w:rsid w:val="00CD39AC"/>
    <w:rsid w:val="00CD43D6"/>
    <w:rsid w:val="00CD5EFA"/>
    <w:rsid w:val="00CD7881"/>
    <w:rsid w:val="00CD7A1A"/>
    <w:rsid w:val="00CE00B9"/>
    <w:rsid w:val="00CE1590"/>
    <w:rsid w:val="00CE1A3E"/>
    <w:rsid w:val="00CE43A3"/>
    <w:rsid w:val="00CF1D0E"/>
    <w:rsid w:val="00CF23A2"/>
    <w:rsid w:val="00CF3BE2"/>
    <w:rsid w:val="00D05DBC"/>
    <w:rsid w:val="00D11397"/>
    <w:rsid w:val="00D12C96"/>
    <w:rsid w:val="00D14B92"/>
    <w:rsid w:val="00D15A59"/>
    <w:rsid w:val="00D21F11"/>
    <w:rsid w:val="00D2375E"/>
    <w:rsid w:val="00D3251C"/>
    <w:rsid w:val="00D351E8"/>
    <w:rsid w:val="00D41C43"/>
    <w:rsid w:val="00D45833"/>
    <w:rsid w:val="00D460E1"/>
    <w:rsid w:val="00D47C50"/>
    <w:rsid w:val="00D50450"/>
    <w:rsid w:val="00D5334A"/>
    <w:rsid w:val="00D53B2C"/>
    <w:rsid w:val="00D6102B"/>
    <w:rsid w:val="00D62FEC"/>
    <w:rsid w:val="00D63BC4"/>
    <w:rsid w:val="00D72256"/>
    <w:rsid w:val="00D72D7B"/>
    <w:rsid w:val="00D77024"/>
    <w:rsid w:val="00D856D2"/>
    <w:rsid w:val="00D936CD"/>
    <w:rsid w:val="00DA2799"/>
    <w:rsid w:val="00DA73DC"/>
    <w:rsid w:val="00DB1082"/>
    <w:rsid w:val="00DB384C"/>
    <w:rsid w:val="00DB5775"/>
    <w:rsid w:val="00DC2C5F"/>
    <w:rsid w:val="00DC3B64"/>
    <w:rsid w:val="00DC4423"/>
    <w:rsid w:val="00DC7E5A"/>
    <w:rsid w:val="00DD7259"/>
    <w:rsid w:val="00DD764C"/>
    <w:rsid w:val="00DE306B"/>
    <w:rsid w:val="00DE3326"/>
    <w:rsid w:val="00DE43F9"/>
    <w:rsid w:val="00DE739C"/>
    <w:rsid w:val="00DF199E"/>
    <w:rsid w:val="00DF1AF4"/>
    <w:rsid w:val="00DF2A48"/>
    <w:rsid w:val="00DF75CF"/>
    <w:rsid w:val="00E0044B"/>
    <w:rsid w:val="00E02AC4"/>
    <w:rsid w:val="00E035B3"/>
    <w:rsid w:val="00E116BC"/>
    <w:rsid w:val="00E16092"/>
    <w:rsid w:val="00E23FFD"/>
    <w:rsid w:val="00E27D5B"/>
    <w:rsid w:val="00E32383"/>
    <w:rsid w:val="00E348B3"/>
    <w:rsid w:val="00E37D3C"/>
    <w:rsid w:val="00E42737"/>
    <w:rsid w:val="00E43A4B"/>
    <w:rsid w:val="00E43EFA"/>
    <w:rsid w:val="00E50C27"/>
    <w:rsid w:val="00E51E2F"/>
    <w:rsid w:val="00E5332F"/>
    <w:rsid w:val="00E53698"/>
    <w:rsid w:val="00E57B5D"/>
    <w:rsid w:val="00E61557"/>
    <w:rsid w:val="00E61782"/>
    <w:rsid w:val="00E61A0D"/>
    <w:rsid w:val="00E7192F"/>
    <w:rsid w:val="00E75A40"/>
    <w:rsid w:val="00E76976"/>
    <w:rsid w:val="00E808CB"/>
    <w:rsid w:val="00E8209B"/>
    <w:rsid w:val="00E8257B"/>
    <w:rsid w:val="00E83155"/>
    <w:rsid w:val="00E85163"/>
    <w:rsid w:val="00E967A3"/>
    <w:rsid w:val="00E967D1"/>
    <w:rsid w:val="00EA10FF"/>
    <w:rsid w:val="00EA252A"/>
    <w:rsid w:val="00EA3067"/>
    <w:rsid w:val="00EA5C70"/>
    <w:rsid w:val="00EA6E26"/>
    <w:rsid w:val="00EB3146"/>
    <w:rsid w:val="00EB5A99"/>
    <w:rsid w:val="00EB627C"/>
    <w:rsid w:val="00EC5806"/>
    <w:rsid w:val="00EC7FE7"/>
    <w:rsid w:val="00ED108C"/>
    <w:rsid w:val="00ED59F1"/>
    <w:rsid w:val="00EF23FC"/>
    <w:rsid w:val="00EF41ED"/>
    <w:rsid w:val="00EF43E8"/>
    <w:rsid w:val="00EF4DF4"/>
    <w:rsid w:val="00EF55F2"/>
    <w:rsid w:val="00F0105C"/>
    <w:rsid w:val="00F019DF"/>
    <w:rsid w:val="00F04DD5"/>
    <w:rsid w:val="00F120EA"/>
    <w:rsid w:val="00F1566E"/>
    <w:rsid w:val="00F16C47"/>
    <w:rsid w:val="00F17F5E"/>
    <w:rsid w:val="00F20FD0"/>
    <w:rsid w:val="00F22587"/>
    <w:rsid w:val="00F227CC"/>
    <w:rsid w:val="00F26ECD"/>
    <w:rsid w:val="00F30840"/>
    <w:rsid w:val="00F32404"/>
    <w:rsid w:val="00F34D11"/>
    <w:rsid w:val="00F34FDD"/>
    <w:rsid w:val="00F358F1"/>
    <w:rsid w:val="00F41BF5"/>
    <w:rsid w:val="00F42E57"/>
    <w:rsid w:val="00F50C55"/>
    <w:rsid w:val="00F51200"/>
    <w:rsid w:val="00F51704"/>
    <w:rsid w:val="00F52B05"/>
    <w:rsid w:val="00F52EBC"/>
    <w:rsid w:val="00F54986"/>
    <w:rsid w:val="00F551CD"/>
    <w:rsid w:val="00F57D42"/>
    <w:rsid w:val="00F57E83"/>
    <w:rsid w:val="00F616F3"/>
    <w:rsid w:val="00F62F07"/>
    <w:rsid w:val="00F65A46"/>
    <w:rsid w:val="00F71D3B"/>
    <w:rsid w:val="00F75703"/>
    <w:rsid w:val="00F75B91"/>
    <w:rsid w:val="00F7751F"/>
    <w:rsid w:val="00F82759"/>
    <w:rsid w:val="00F83A86"/>
    <w:rsid w:val="00F84CD9"/>
    <w:rsid w:val="00F85B21"/>
    <w:rsid w:val="00F9245E"/>
    <w:rsid w:val="00F9249C"/>
    <w:rsid w:val="00F965C6"/>
    <w:rsid w:val="00FA00B1"/>
    <w:rsid w:val="00FA0B5A"/>
    <w:rsid w:val="00FA1C66"/>
    <w:rsid w:val="00FA216D"/>
    <w:rsid w:val="00FA4EFC"/>
    <w:rsid w:val="00FA4FDA"/>
    <w:rsid w:val="00FA60A4"/>
    <w:rsid w:val="00FB0AE2"/>
    <w:rsid w:val="00FB52D6"/>
    <w:rsid w:val="00FC7A02"/>
    <w:rsid w:val="00FD47FE"/>
    <w:rsid w:val="00FD6353"/>
    <w:rsid w:val="00FE7DC0"/>
    <w:rsid w:val="00FF1149"/>
    <w:rsid w:val="00FF25CE"/>
    <w:rsid w:val="00FF7B2B"/>
    <w:rsid w:val="00FF7FF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95D86C5"/>
  <w15:chartTrackingRefBased/>
  <w15:docId w15:val="{5A3AC24B-7FE3-44B2-8513-B82BE43C1A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2E88"/>
  </w:style>
  <w:style w:type="paragraph" w:styleId="Heading1">
    <w:name w:val="heading 1"/>
    <w:basedOn w:val="Normal"/>
    <w:next w:val="Normal"/>
    <w:link w:val="Heading1Char"/>
    <w:uiPriority w:val="9"/>
    <w:qFormat/>
    <w:rsid w:val="000C36CE"/>
    <w:pPr>
      <w:keepNext/>
      <w:keepLines/>
      <w:spacing w:before="240" w:after="0"/>
      <w:jc w:val="center"/>
      <w:outlineLvl w:val="0"/>
    </w:pPr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Heading2">
    <w:name w:val="heading 2"/>
    <w:basedOn w:val="ListParagraph"/>
    <w:next w:val="Normal"/>
    <w:link w:val="Heading2Char"/>
    <w:uiPriority w:val="9"/>
    <w:unhideWhenUsed/>
    <w:qFormat/>
    <w:rsid w:val="000C36CE"/>
    <w:pPr>
      <w:numPr>
        <w:ilvl w:val="1"/>
        <w:numId w:val="8"/>
      </w:numPr>
      <w:spacing w:before="120" w:after="120" w:line="360" w:lineRule="auto"/>
      <w:ind w:left="360"/>
      <w:jc w:val="both"/>
      <w:outlineLvl w:val="1"/>
    </w:pPr>
    <w:rPr>
      <w:rFonts w:ascii="Times New Roman" w:hAnsi="Times New Roman" w:cs="Times New Roman"/>
      <w:b/>
      <w:sz w:val="24"/>
      <w:szCs w:val="24"/>
      <w:lang w:val="id-ID"/>
    </w:rPr>
  </w:style>
  <w:style w:type="paragraph" w:styleId="Heading3">
    <w:name w:val="heading 3"/>
    <w:basedOn w:val="ListParagraph"/>
    <w:next w:val="Normal"/>
    <w:link w:val="Heading3Char"/>
    <w:uiPriority w:val="9"/>
    <w:unhideWhenUsed/>
    <w:qFormat/>
    <w:rsid w:val="00336B24"/>
    <w:pPr>
      <w:numPr>
        <w:ilvl w:val="2"/>
        <w:numId w:val="8"/>
      </w:numPr>
      <w:tabs>
        <w:tab w:val="left" w:pos="284"/>
      </w:tabs>
      <w:spacing w:after="0" w:line="360" w:lineRule="auto"/>
      <w:ind w:left="1004"/>
      <w:jc w:val="both"/>
      <w:outlineLvl w:val="2"/>
    </w:pPr>
    <w:rPr>
      <w:rFonts w:ascii="Times New Roman" w:hAnsi="Times New Roman" w:cs="Times New Roman"/>
      <w:b/>
      <w:sz w:val="24"/>
      <w:szCs w:val="24"/>
      <w:lang w:val="id-I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C36CE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ListParagraph">
    <w:name w:val="List Paragraph"/>
    <w:basedOn w:val="Normal"/>
    <w:uiPriority w:val="34"/>
    <w:qFormat/>
    <w:rsid w:val="00B43970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C36CE"/>
    <w:rPr>
      <w:rFonts w:ascii="Times New Roman" w:hAnsi="Times New Roman" w:cs="Times New Roman"/>
      <w:b/>
      <w:sz w:val="24"/>
      <w:szCs w:val="24"/>
      <w:lang w:val="id-ID"/>
    </w:rPr>
  </w:style>
  <w:style w:type="character" w:customStyle="1" w:styleId="Heading3Char">
    <w:name w:val="Heading 3 Char"/>
    <w:basedOn w:val="DefaultParagraphFont"/>
    <w:link w:val="Heading3"/>
    <w:uiPriority w:val="9"/>
    <w:rsid w:val="00336B24"/>
    <w:rPr>
      <w:rFonts w:ascii="Times New Roman" w:hAnsi="Times New Roman" w:cs="Times New Roman"/>
      <w:b/>
      <w:sz w:val="24"/>
      <w:szCs w:val="24"/>
      <w:lang w:val="id-ID"/>
    </w:rPr>
  </w:style>
  <w:style w:type="paragraph" w:styleId="Header">
    <w:name w:val="header"/>
    <w:basedOn w:val="Normal"/>
    <w:link w:val="HeaderChar"/>
    <w:uiPriority w:val="99"/>
    <w:unhideWhenUsed/>
    <w:rsid w:val="00414C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4C4A"/>
  </w:style>
  <w:style w:type="paragraph" w:styleId="Footer">
    <w:name w:val="footer"/>
    <w:basedOn w:val="Normal"/>
    <w:link w:val="FooterChar"/>
    <w:uiPriority w:val="99"/>
    <w:unhideWhenUsed/>
    <w:rsid w:val="00414C4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14C4A"/>
  </w:style>
  <w:style w:type="table" w:styleId="TableGrid">
    <w:name w:val="Table Grid"/>
    <w:basedOn w:val="TableNormal"/>
    <w:uiPriority w:val="39"/>
    <w:rsid w:val="00330E9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50467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D351E8"/>
    <w:pPr>
      <w:outlineLvl w:val="9"/>
    </w:pPr>
  </w:style>
  <w:style w:type="paragraph" w:styleId="Bibliography">
    <w:name w:val="Bibliography"/>
    <w:basedOn w:val="Normal"/>
    <w:next w:val="Normal"/>
    <w:uiPriority w:val="37"/>
    <w:unhideWhenUsed/>
    <w:rsid w:val="00D351E8"/>
  </w:style>
  <w:style w:type="character" w:styleId="PlaceholderText">
    <w:name w:val="Placeholder Text"/>
    <w:basedOn w:val="DefaultParagraphFont"/>
    <w:uiPriority w:val="99"/>
    <w:semiHidden/>
    <w:rsid w:val="004A7FAF"/>
    <w:rPr>
      <w:color w:val="808080"/>
    </w:rPr>
  </w:style>
  <w:style w:type="paragraph" w:styleId="TOC1">
    <w:name w:val="toc 1"/>
    <w:basedOn w:val="Normal"/>
    <w:next w:val="Normal"/>
    <w:autoRedefine/>
    <w:uiPriority w:val="39"/>
    <w:unhideWhenUsed/>
    <w:rsid w:val="003842A8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16C47"/>
    <w:pPr>
      <w:tabs>
        <w:tab w:val="left" w:pos="630"/>
        <w:tab w:val="right" w:leader="dot" w:pos="7927"/>
      </w:tabs>
      <w:spacing w:after="100" w:line="360" w:lineRule="auto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F16C47"/>
    <w:pPr>
      <w:tabs>
        <w:tab w:val="left" w:pos="990"/>
        <w:tab w:val="right" w:leader="dot" w:pos="7927"/>
      </w:tabs>
      <w:spacing w:after="100" w:line="360" w:lineRule="auto"/>
      <w:ind w:left="440"/>
    </w:pPr>
  </w:style>
  <w:style w:type="character" w:styleId="Hyperlink">
    <w:name w:val="Hyperlink"/>
    <w:basedOn w:val="DefaultParagraphFont"/>
    <w:uiPriority w:val="99"/>
    <w:unhideWhenUsed/>
    <w:rsid w:val="003842A8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797E0C"/>
    <w:pPr>
      <w:spacing w:after="200" w:line="240" w:lineRule="auto"/>
      <w:jc w:val="center"/>
    </w:pPr>
    <w:rPr>
      <w:rFonts w:ascii="Times New Roman" w:hAnsi="Times New Roman"/>
      <w:i/>
      <w:iCs/>
      <w:sz w:val="24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6194C"/>
    <w:pPr>
      <w:spacing w:after="0"/>
    </w:pPr>
  </w:style>
  <w:style w:type="character" w:styleId="CommentReference">
    <w:name w:val="annotation reference"/>
    <w:basedOn w:val="DefaultParagraphFont"/>
    <w:uiPriority w:val="99"/>
    <w:semiHidden/>
    <w:unhideWhenUsed/>
    <w:rsid w:val="001D13F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D13F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D13F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D13F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D13FC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D13F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D13FC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C2295D"/>
    <w:pPr>
      <w:spacing w:after="0" w:line="240" w:lineRule="auto"/>
    </w:pPr>
  </w:style>
  <w:style w:type="table" w:customStyle="1" w:styleId="TableGrid1">
    <w:name w:val="Table Grid1"/>
    <w:basedOn w:val="TableNormal"/>
    <w:next w:val="TableGrid"/>
    <w:uiPriority w:val="39"/>
    <w:rsid w:val="00025FEE"/>
    <w:pPr>
      <w:spacing w:after="0" w:line="240" w:lineRule="auto"/>
    </w:pPr>
    <w:rPr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082F0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F65A46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B676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B676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B676F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B676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545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1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5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7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4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8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0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38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3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8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38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15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8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6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8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4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81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6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6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7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8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1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41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21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40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4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2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0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03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5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20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3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7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6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7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4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8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7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0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9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1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3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3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5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2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95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269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92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62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019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67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3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369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82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798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91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12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9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244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7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802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84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63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7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75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11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0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53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65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84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312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47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049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53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72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376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4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164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33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35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4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12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79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92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165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0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8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7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3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312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3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18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91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001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63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0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90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219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0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87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576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88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573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59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02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49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85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28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2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63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761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0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808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96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27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37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024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06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92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259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92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1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2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168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11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07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69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812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5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942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40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24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464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65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044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669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98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8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71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952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222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17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3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20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7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72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16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62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67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83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80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43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525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0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58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15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15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892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96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39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96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64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686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0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9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36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816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91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567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30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726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37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065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45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84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4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157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1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6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53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69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08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9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39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82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75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85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32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9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00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04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44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67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791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48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61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8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20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9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947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64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26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93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738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3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73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21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00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04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819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525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4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53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7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870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1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287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76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1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1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1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271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9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21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27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68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60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82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05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6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0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80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88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2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27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24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25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09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1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76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92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13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63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02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97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66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22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46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73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7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56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8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0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49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9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39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6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25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025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8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42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938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2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3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99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146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876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42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7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28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290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83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80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080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66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1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78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93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48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650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64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23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7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15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13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91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75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987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3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00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4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8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01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094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323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60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91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992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9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208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86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99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7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733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36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17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878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88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08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705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528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04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1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432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698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90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45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4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1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891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750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23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10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8116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876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946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1434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204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9375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1610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173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983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71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281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699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8604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208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65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111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894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909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2514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427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1419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9782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46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411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00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072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77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732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020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769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892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457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34779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5819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984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108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043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21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06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8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41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71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14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5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87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0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04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741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97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06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90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61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6610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826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273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888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4755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703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517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66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186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057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764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95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051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700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2691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324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6422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821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550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379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296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42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155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230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720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377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107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56363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29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11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37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021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300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0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0317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503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817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2659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8757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061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320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90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47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52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2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8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379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66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32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7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91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3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06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4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188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92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76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27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97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67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14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544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9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14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7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612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50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06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20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51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5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677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1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131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10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517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1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195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3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78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6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23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93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556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413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9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5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09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24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67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36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13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57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983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7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68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80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38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17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89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0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9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1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17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68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49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118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23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15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007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33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19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47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37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36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8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561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569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46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81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39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69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26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540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84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19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055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621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0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01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40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67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71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371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601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305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8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974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554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38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650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700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15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27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0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333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63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689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34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69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88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19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40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92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5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55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78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72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0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233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4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2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864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1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93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1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59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447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83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070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030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8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546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79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3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1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22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79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99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19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396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125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32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67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69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435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213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6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7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57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3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04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44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378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2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84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22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12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94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2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95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95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03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81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07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078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97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046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13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67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596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031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21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1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501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74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01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8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632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6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847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041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01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861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48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869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4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462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657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380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20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796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84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1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19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3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14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83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680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06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303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147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38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61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1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10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30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3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811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95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30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29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75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38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0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75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69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6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988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76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384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72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9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3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1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09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53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32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9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94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7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5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7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6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702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814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94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97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368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715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91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260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8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171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02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91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264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83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4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645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716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74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65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84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771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085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7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019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13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51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98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93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365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91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84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1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739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72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26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1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openxmlformats.org/officeDocument/2006/relationships/image" Target="media/image2.png"/><Relationship Id="rId26" Type="http://schemas.openxmlformats.org/officeDocument/2006/relationships/image" Target="media/image6.png"/><Relationship Id="rId39" Type="http://schemas.openxmlformats.org/officeDocument/2006/relationships/image" Target="media/image19.png"/><Relationship Id="rId21" Type="http://schemas.openxmlformats.org/officeDocument/2006/relationships/image" Target="media/image5.png"/><Relationship Id="rId34" Type="http://schemas.openxmlformats.org/officeDocument/2006/relationships/image" Target="media/image14.png"/><Relationship Id="rId42" Type="http://schemas.openxmlformats.org/officeDocument/2006/relationships/image" Target="media/image22.png"/><Relationship Id="rId47" Type="http://schemas.openxmlformats.org/officeDocument/2006/relationships/image" Target="media/image23.png"/><Relationship Id="rId50" Type="http://schemas.openxmlformats.org/officeDocument/2006/relationships/image" Target="media/image26.png"/><Relationship Id="rId55" Type="http://schemas.openxmlformats.org/officeDocument/2006/relationships/image" Target="media/image31.png"/><Relationship Id="rId63" Type="http://schemas.openxmlformats.org/officeDocument/2006/relationships/header" Target="header9.xml"/><Relationship Id="rId68" Type="http://schemas.openxmlformats.org/officeDocument/2006/relationships/footer" Target="footer11.xml"/><Relationship Id="rId7" Type="http://schemas.openxmlformats.org/officeDocument/2006/relationships/endnotes" Target="endnotes.xml"/><Relationship Id="rId71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4.xml"/><Relationship Id="rId29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header" Target="header6.xml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40" Type="http://schemas.openxmlformats.org/officeDocument/2006/relationships/image" Target="media/image20.png"/><Relationship Id="rId45" Type="http://schemas.openxmlformats.org/officeDocument/2006/relationships/header" Target="header8.xml"/><Relationship Id="rId53" Type="http://schemas.openxmlformats.org/officeDocument/2006/relationships/image" Target="media/image29.png"/><Relationship Id="rId58" Type="http://schemas.openxmlformats.org/officeDocument/2006/relationships/image" Target="media/image34.png"/><Relationship Id="rId66" Type="http://schemas.openxmlformats.org/officeDocument/2006/relationships/footer" Target="footer10.xml"/><Relationship Id="rId5" Type="http://schemas.openxmlformats.org/officeDocument/2006/relationships/webSettings" Target="webSettings.xml"/><Relationship Id="rId15" Type="http://schemas.openxmlformats.org/officeDocument/2006/relationships/footer" Target="footer3.xml"/><Relationship Id="rId23" Type="http://schemas.openxmlformats.org/officeDocument/2006/relationships/footer" Target="footer5.xml"/><Relationship Id="rId28" Type="http://schemas.openxmlformats.org/officeDocument/2006/relationships/image" Target="media/image8.png"/><Relationship Id="rId36" Type="http://schemas.openxmlformats.org/officeDocument/2006/relationships/image" Target="media/image16.png"/><Relationship Id="rId49" Type="http://schemas.openxmlformats.org/officeDocument/2006/relationships/image" Target="media/image25.png"/><Relationship Id="rId57" Type="http://schemas.openxmlformats.org/officeDocument/2006/relationships/image" Target="media/image33.png"/><Relationship Id="rId61" Type="http://schemas.openxmlformats.org/officeDocument/2006/relationships/chart" Target="charts/chart3.xml"/><Relationship Id="rId10" Type="http://schemas.openxmlformats.org/officeDocument/2006/relationships/header" Target="header1.xml"/><Relationship Id="rId19" Type="http://schemas.openxmlformats.org/officeDocument/2006/relationships/image" Target="media/image3.png"/><Relationship Id="rId31" Type="http://schemas.openxmlformats.org/officeDocument/2006/relationships/image" Target="media/image11.png"/><Relationship Id="rId44" Type="http://schemas.openxmlformats.org/officeDocument/2006/relationships/footer" Target="footer7.xml"/><Relationship Id="rId52" Type="http://schemas.openxmlformats.org/officeDocument/2006/relationships/image" Target="media/image28.png"/><Relationship Id="rId60" Type="http://schemas.openxmlformats.org/officeDocument/2006/relationships/chart" Target="charts/chart2.xml"/><Relationship Id="rId65" Type="http://schemas.openxmlformats.org/officeDocument/2006/relationships/header" Target="header10.xml"/><Relationship Id="rId4" Type="http://schemas.openxmlformats.org/officeDocument/2006/relationships/settings" Target="settings.xml"/><Relationship Id="rId9" Type="http://schemas.openxmlformats.org/officeDocument/2006/relationships/hyperlink" Target="mailto:indrayasa038@gmail.com" TargetMode="External"/><Relationship Id="rId14" Type="http://schemas.openxmlformats.org/officeDocument/2006/relationships/header" Target="header3.xml"/><Relationship Id="rId22" Type="http://schemas.openxmlformats.org/officeDocument/2006/relationships/header" Target="header5.xml"/><Relationship Id="rId27" Type="http://schemas.openxmlformats.org/officeDocument/2006/relationships/image" Target="media/image7.png"/><Relationship Id="rId30" Type="http://schemas.openxmlformats.org/officeDocument/2006/relationships/image" Target="media/image10.png"/><Relationship Id="rId35" Type="http://schemas.openxmlformats.org/officeDocument/2006/relationships/image" Target="media/image15.png"/><Relationship Id="rId43" Type="http://schemas.openxmlformats.org/officeDocument/2006/relationships/header" Target="header7.xml"/><Relationship Id="rId48" Type="http://schemas.openxmlformats.org/officeDocument/2006/relationships/image" Target="media/image24.png"/><Relationship Id="rId56" Type="http://schemas.openxmlformats.org/officeDocument/2006/relationships/image" Target="media/image32.png"/><Relationship Id="rId64" Type="http://schemas.openxmlformats.org/officeDocument/2006/relationships/footer" Target="footer9.xml"/><Relationship Id="rId69" Type="http://schemas.openxmlformats.org/officeDocument/2006/relationships/header" Target="header12.xml"/><Relationship Id="rId8" Type="http://schemas.openxmlformats.org/officeDocument/2006/relationships/image" Target="media/image1.png"/><Relationship Id="rId51" Type="http://schemas.openxmlformats.org/officeDocument/2006/relationships/image" Target="media/image27.png"/><Relationship Id="rId72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footer" Target="footer4.xml"/><Relationship Id="rId25" Type="http://schemas.openxmlformats.org/officeDocument/2006/relationships/footer" Target="footer6.xml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46" Type="http://schemas.openxmlformats.org/officeDocument/2006/relationships/footer" Target="footer8.xml"/><Relationship Id="rId59" Type="http://schemas.openxmlformats.org/officeDocument/2006/relationships/chart" Target="charts/chart1.xml"/><Relationship Id="rId67" Type="http://schemas.openxmlformats.org/officeDocument/2006/relationships/header" Target="header11.xml"/><Relationship Id="rId20" Type="http://schemas.openxmlformats.org/officeDocument/2006/relationships/image" Target="media/image4.png"/><Relationship Id="rId41" Type="http://schemas.openxmlformats.org/officeDocument/2006/relationships/image" Target="media/image21.png"/><Relationship Id="rId54" Type="http://schemas.openxmlformats.org/officeDocument/2006/relationships/image" Target="media/image30.png"/><Relationship Id="rId62" Type="http://schemas.openxmlformats.org/officeDocument/2006/relationships/chart" Target="charts/chart4.xml"/><Relationship Id="rId70" Type="http://schemas.openxmlformats.org/officeDocument/2006/relationships/footer" Target="footer1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Kuliah\Season%207%20-%20Final\TA\Data%20Tabel%20Keperluan%20Metode%20Methontology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Kuliah\Season%207%20-%20Final\TA\Data%20Tabel%20Keperluan%20Metode%20Methontology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Kuliah\Season%207%20-%20Final\TA\Data%20Tabel%20Keperluan%20Metode%20Methontology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Kuliah\Season%207%20-%20Final\TA\Data%20Tabel%20Keperluan%20Metode%20Methontology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200" b="1" i="0" u="none" strike="noStrike" kern="1200" spc="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r>
              <a:rPr lang="en-US" sz="1200" b="1"/>
              <a:t>Rerata Hasil Pengujian</a:t>
            </a:r>
            <a:r>
              <a:rPr lang="en-US" sz="1200" b="1" baseline="0"/>
              <a:t> Akurasi Penjelajahan Sistem</a:t>
            </a:r>
            <a:endParaRPr lang="en-US" sz="1200" b="1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1" i="0" u="none" strike="noStrike" kern="1200" spc="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9!$B$11</c:f>
              <c:strCache>
                <c:ptCount val="1"/>
                <c:pt idx="0">
                  <c:v>Mean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9!$C$10:$G$10</c:f>
              <c:strCache>
                <c:ptCount val="5"/>
                <c:pt idx="0">
                  <c:v>P1</c:v>
                </c:pt>
                <c:pt idx="1">
                  <c:v>P2</c:v>
                </c:pt>
                <c:pt idx="2">
                  <c:v>P3</c:v>
                </c:pt>
                <c:pt idx="3">
                  <c:v>P4</c:v>
                </c:pt>
                <c:pt idx="4">
                  <c:v>P5</c:v>
                </c:pt>
              </c:strCache>
            </c:strRef>
          </c:cat>
          <c:val>
            <c:numRef>
              <c:f>Sheet9!$C$11:$G$11</c:f>
              <c:numCache>
                <c:formatCode>General</c:formatCode>
                <c:ptCount val="5"/>
                <c:pt idx="0">
                  <c:v>1.1499999999999999</c:v>
                </c:pt>
                <c:pt idx="1">
                  <c:v>1.05</c:v>
                </c:pt>
                <c:pt idx="2">
                  <c:v>1.1000000000000001</c:v>
                </c:pt>
                <c:pt idx="3">
                  <c:v>1.1000000000000001</c:v>
                </c:pt>
                <c:pt idx="4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579-4EB3-B970-C401FB79C59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398456088"/>
        <c:axId val="398452808"/>
      </c:barChart>
      <c:catAx>
        <c:axId val="398456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98452808"/>
        <c:crosses val="autoZero"/>
        <c:auto val="1"/>
        <c:lblAlgn val="ctr"/>
        <c:lblOffset val="100"/>
        <c:noMultiLvlLbl val="0"/>
      </c:catAx>
      <c:valAx>
        <c:axId val="3984528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98456088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200" b="1" i="0" u="none" strike="noStrike" kern="1200" spc="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r>
              <a:rPr lang="en-US" sz="1200" b="1"/>
              <a:t>Rerata Hasil Pengujian Akurasi Pencarian Sistem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1" i="0" u="none" strike="noStrike" kern="1200" spc="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8!$B$11</c:f>
              <c:strCache>
                <c:ptCount val="1"/>
                <c:pt idx="0">
                  <c:v>Mean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8!$C$10:$G$10</c:f>
              <c:strCache>
                <c:ptCount val="5"/>
                <c:pt idx="0">
                  <c:v>P1</c:v>
                </c:pt>
                <c:pt idx="1">
                  <c:v>P2</c:v>
                </c:pt>
                <c:pt idx="2">
                  <c:v>P3</c:v>
                </c:pt>
                <c:pt idx="3">
                  <c:v>P4</c:v>
                </c:pt>
                <c:pt idx="4">
                  <c:v>P5</c:v>
                </c:pt>
              </c:strCache>
            </c:strRef>
          </c:cat>
          <c:val>
            <c:numRef>
              <c:f>Sheet8!$C$11:$G$11</c:f>
              <c:numCache>
                <c:formatCode>General</c:formatCode>
                <c:ptCount val="5"/>
                <c:pt idx="0">
                  <c:v>1.9</c:v>
                </c:pt>
                <c:pt idx="1">
                  <c:v>1.1000000000000001</c:v>
                </c:pt>
                <c:pt idx="2">
                  <c:v>2</c:v>
                </c:pt>
                <c:pt idx="3">
                  <c:v>2</c:v>
                </c:pt>
                <c:pt idx="4">
                  <c:v>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048-4625-BEF6-89E4E3FC6A92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95712304"/>
        <c:axId val="495715256"/>
      </c:barChart>
      <c:catAx>
        <c:axId val="49571230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5715256"/>
        <c:crosses val="autoZero"/>
        <c:auto val="1"/>
        <c:lblAlgn val="ctr"/>
        <c:lblOffset val="100"/>
        <c:noMultiLvlLbl val="0"/>
      </c:catAx>
      <c:valAx>
        <c:axId val="4957152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9571230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200" b="1" i="0" u="none" strike="noStrike" kern="1200" spc="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r>
              <a:rPr lang="en-US" sz="1200" b="1"/>
              <a:t>Rerata</a:t>
            </a:r>
            <a:r>
              <a:rPr lang="en-US" sz="1200" b="1" baseline="0"/>
              <a:t> Hasil Evaluasi Persepsi Kegunaan</a:t>
            </a:r>
            <a:endParaRPr lang="en-US" sz="1200" b="1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1" i="0" u="none" strike="noStrike" kern="1200" spc="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6!$A$11</c:f>
              <c:strCache>
                <c:ptCount val="1"/>
                <c:pt idx="0">
                  <c:v>Mean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6!$B$10:$H$10</c:f>
              <c:strCache>
                <c:ptCount val="7"/>
                <c:pt idx="1">
                  <c:v>P1</c:v>
                </c:pt>
                <c:pt idx="2">
                  <c:v>P2</c:v>
                </c:pt>
                <c:pt idx="3">
                  <c:v>P3</c:v>
                </c:pt>
                <c:pt idx="4">
                  <c:v>P4</c:v>
                </c:pt>
                <c:pt idx="5">
                  <c:v>P5</c:v>
                </c:pt>
                <c:pt idx="6">
                  <c:v>P6</c:v>
                </c:pt>
              </c:strCache>
            </c:strRef>
          </c:cat>
          <c:val>
            <c:numRef>
              <c:f>Sheet6!$B$11:$H$11</c:f>
              <c:numCache>
                <c:formatCode>General</c:formatCode>
                <c:ptCount val="7"/>
                <c:pt idx="1">
                  <c:v>6.35</c:v>
                </c:pt>
                <c:pt idx="2">
                  <c:v>6.1</c:v>
                </c:pt>
                <c:pt idx="3">
                  <c:v>6</c:v>
                </c:pt>
                <c:pt idx="4">
                  <c:v>6.1</c:v>
                </c:pt>
                <c:pt idx="5">
                  <c:v>6.15</c:v>
                </c:pt>
                <c:pt idx="6">
                  <c:v>6.0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8F5A-4F99-AA08-B6CC9528BD7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85396432"/>
        <c:axId val="485402008"/>
      </c:barChart>
      <c:catAx>
        <c:axId val="48539643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5402008"/>
        <c:crosses val="autoZero"/>
        <c:auto val="1"/>
        <c:lblAlgn val="ctr"/>
        <c:lblOffset val="100"/>
        <c:noMultiLvlLbl val="0"/>
      </c:catAx>
      <c:valAx>
        <c:axId val="485402008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5396432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200" b="1" i="0" u="none" strike="noStrike" kern="1200" spc="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r>
              <a:rPr lang="en-US" sz="1200" b="1"/>
              <a:t>Rerata Hasil Evaluasi Persepsi Kemudahan Penggunaan</a:t>
            </a:r>
            <a:endParaRPr lang="id-ID" sz="1200" b="1"/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200" b="1" i="0" u="none" strike="noStrike" kern="1200" spc="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7!$A$11</c:f>
              <c:strCache>
                <c:ptCount val="1"/>
                <c:pt idx="0">
                  <c:v>Mean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Sheet7!$B$10:$H$10</c:f>
              <c:strCache>
                <c:ptCount val="7"/>
                <c:pt idx="1">
                  <c:v>P1</c:v>
                </c:pt>
                <c:pt idx="2">
                  <c:v>P2</c:v>
                </c:pt>
                <c:pt idx="3">
                  <c:v>P3</c:v>
                </c:pt>
                <c:pt idx="4">
                  <c:v>P4</c:v>
                </c:pt>
                <c:pt idx="5">
                  <c:v>P5</c:v>
                </c:pt>
                <c:pt idx="6">
                  <c:v>P6</c:v>
                </c:pt>
              </c:strCache>
            </c:strRef>
          </c:cat>
          <c:val>
            <c:numRef>
              <c:f>Sheet7!$B$11:$H$11</c:f>
              <c:numCache>
                <c:formatCode>General</c:formatCode>
                <c:ptCount val="7"/>
                <c:pt idx="1">
                  <c:v>6.05</c:v>
                </c:pt>
                <c:pt idx="2">
                  <c:v>5.95</c:v>
                </c:pt>
                <c:pt idx="3">
                  <c:v>6.3</c:v>
                </c:pt>
                <c:pt idx="4">
                  <c:v>6.2</c:v>
                </c:pt>
                <c:pt idx="5">
                  <c:v>6.05</c:v>
                </c:pt>
                <c:pt idx="6">
                  <c:v>6.25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0AFF-4934-9968-F26D963DDDA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486460224"/>
        <c:axId val="486460552"/>
      </c:barChart>
      <c:catAx>
        <c:axId val="48646022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6460552"/>
        <c:crosses val="autoZero"/>
        <c:auto val="1"/>
        <c:lblAlgn val="ctr"/>
        <c:lblOffset val="100"/>
        <c:noMultiLvlLbl val="0"/>
      </c:catAx>
      <c:valAx>
        <c:axId val="4864605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486460224"/>
        <c:crosses val="autoZero"/>
        <c:crossBetween val="between"/>
      </c:valAx>
      <c:spPr>
        <a:noFill/>
        <a:ln>
          <a:noFill/>
        </a:ln>
        <a:effectLst/>
      </c:spPr>
    </c:plotArea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>
          <a:solidFill>
            <a:sysClr val="windowText" lastClr="000000"/>
          </a:solidFill>
          <a:latin typeface="Times New Roman" panose="02020603050405020304" pitchFamily="18" charset="0"/>
          <a:cs typeface="Times New Roman" panose="02020603050405020304" pitchFamily="18" charset="0"/>
        </a:defRPr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ug15</b:Tag>
    <b:SourceType>JournalArticle</b:SourceType>
    <b:Guid>{F73D72E3-5837-459C-8200-3F43D0BD4804}</b:Guid>
    <b:Title>Bentuk dan Konsep Estetik Musik Tradisional Bali</b:Title>
    <b:Year>2015</b:Year>
    <b:Month>March</b:Month>
    <b:Author>
      <b:Author>
        <b:NameList>
          <b:Person>
            <b:Last>Sugiartha</b:Last>
            <b:First>I</b:First>
            <b:Middle>Gede Arya</b:Middle>
          </b:Person>
        </b:NameList>
      </b:Author>
    </b:Author>
    <b:JournalName>Panggung </b:JournalName>
    <b:City>Denpasar</b:City>
    <b:Volume>25</b:Volume>
    <b:RefOrder>17</b:RefOrder>
  </b:Source>
  <b:Source>
    <b:Tag>Rog15</b:Tag>
    <b:SourceType>Book</b:SourceType>
    <b:Guid>{0F7E9DEC-A391-4A38-A337-D29595F3DC99}</b:Guid>
    <b:Author>
      <b:Author>
        <b:NameList>
          <b:Person>
            <b:Last>Pressman</b:Last>
            <b:First>Roger</b:First>
            <b:Middle>S.</b:Middle>
          </b:Person>
        </b:NameList>
      </b:Author>
    </b:Author>
    <b:Title>Software engineering : a practitioner's approach</b:Title>
    <b:Year>2015</b:Year>
    <b:RefOrder>18</b:RefOrder>
  </b:Source>
  <b:Source>
    <b:Tag>War00</b:Tag>
    <b:SourceType>Book</b:SourceType>
    <b:Guid>{E744E222-862C-4090-91D0-40C272FD6382}</b:Guid>
    <b:Title> Pemasaran Internet.</b:Title>
    <b:Year>2000</b:Year>
    <b:Author>
      <b:Author>
        <b:NameList>
          <b:Person>
            <b:Last>Hanson</b:Last>
            <b:First>Ward</b:First>
          </b:Person>
        </b:NameList>
      </b:Author>
    </b:Author>
    <b:City>Jakarta</b:City>
    <b:Publisher>Penerbit Salemba Empat</b:Publisher>
    <b:RefOrder>19</b:RefOrder>
  </b:Source>
  <b:Source>
    <b:Tag>DHa06</b:Tag>
    <b:SourceType>Book</b:SourceType>
    <b:Guid>{AFD84BA1-C7D9-443B-A8AC-32D3C3FB459C}</b:Guid>
    <b:Author>
      <b:Author>
        <b:NameList>
          <b:Person>
            <b:Last>Hardjono</b:Last>
            <b:First>D.</b:First>
          </b:Person>
        </b:NameList>
      </b:Author>
    </b:Author>
    <b:Title>Seri Panduan Lengkap Menguasai Pemrograman Web dengan PHP 5</b:Title>
    <b:Year>2006</b:Year>
    <b:City>Yogyakarta</b:City>
    <b:RefOrder>20</b:RefOrder>
  </b:Source>
  <b:Source>
    <b:Tag>McL04</b:Tag>
    <b:SourceType>Book</b:SourceType>
    <b:Guid>{9E584967-6E27-4BE8-8EE7-A07F49E46F87}</b:Guid>
    <b:Title>Management Information System</b:Title>
    <b:Year>2004</b:Year>
    <b:Publisher>Prentice Hall</b:Publisher>
    <b:Author>
      <b:Author>
        <b:NameList>
          <b:Person>
            <b:Last>McLeod</b:Last>
            <b:First>Raymond</b:First>
          </b:Person>
          <b:Person>
            <b:Last>Schell</b:Last>
            <b:Middle>P</b:Middle>
            <b:First>George</b:First>
          </b:Person>
        </b:NameList>
      </b:Author>
    </b:Author>
    <b:RefOrder>21</b:RefOrder>
  </b:Source>
  <b:Source>
    <b:Tag>GAn08</b:Tag>
    <b:SourceType>Book</b:SourceType>
    <b:Guid>{DE364F31-2E30-406C-94EE-401520B758F5}</b:Guid>
    <b:Title>A Semantic Web Primer</b:Title>
    <b:Year>2008</b:Year>
    <b:City>MA.</b:City>
    <b:Author>
      <b:Author>
        <b:NameList>
          <b:Person>
            <b:Last>Antoniou</b:Last>
            <b:First>G.</b:First>
          </b:Person>
          <b:Person>
            <b:Last>Van Harmelen</b:Last>
            <b:First>F.</b:First>
          </b:Person>
        </b:NameList>
      </b:Author>
    </b:Author>
    <b:RefOrder>22</b:RefOrder>
  </b:Source>
  <b:Source>
    <b:Tag>Ars14</b:Tag>
    <b:SourceType>JournalArticle</b:SourceType>
    <b:Guid>{764ADE4A-C268-448A-9F3A-77A55C0D4DE0}</b:Guid>
    <b:Title>Kosmologis Tetabuhan dalam Upacara Ngaben</b:Title>
    <b:Year>2014</b:Year>
    <b:JournalName>Resital: Jurnal Seni Pertunjukan 15(2)</b:JournalName>
    <b:Pages>107–125</b:Pages>
    <b:Author>
      <b:Author>
        <b:NameList>
          <b:Person>
            <b:Last>Arsana</b:Last>
            <b:First>I.N.C.</b:First>
          </b:Person>
          <b:Person>
            <b:Last>Simatupang</b:Last>
            <b:First>G.R.L.L.</b:First>
          </b:Person>
          <b:Person>
            <b:Last>Soedarsono</b:Last>
            <b:First>R.M</b:First>
          </b:Person>
          <b:Person>
            <b:Last>Dibia</b:Last>
            <b:First>I.W. </b:First>
          </b:Person>
        </b:NameList>
      </b:Author>
    </b:Author>
    <b:RefOrder>23</b:RefOrder>
  </b:Source>
  <b:Source>
    <b:Tag>Ber01</b:Tag>
    <b:SourceType>JournalArticle</b:SourceType>
    <b:Guid>{FB19F21D-3E84-49ED-BF76-4CD972B7C812}</b:Guid>
    <b:Title>The Semantic Web</b:Title>
    <b:JournalName>Scientific American, 284(5)</b:JournalName>
    <b:Year>2001</b:Year>
    <b:Pages>28–37</b:Pages>
    <b:Author>
      <b:Author>
        <b:NameList>
          <b:Person>
            <b:Last>Berners-Lee</b:Last>
            <b:First>T.</b:First>
          </b:Person>
          <b:Person>
            <b:Last>Hendler</b:Last>
            <b:First>J.</b:First>
          </b:Person>
          <b:Person>
            <b:Last>Lassila</b:Last>
            <b:First>O.</b:First>
          </b:Person>
          <b:Person>
            <b:Last>et al.</b:Last>
          </b:Person>
        </b:NameList>
      </b:Author>
    </b:Author>
    <b:RefOrder>24</b:RefOrder>
  </b:Source>
  <b:Source>
    <b:Tag>Dav89</b:Tag>
    <b:SourceType>JournalArticle</b:SourceType>
    <b:Guid>{8158991E-2885-4609-B335-8D5379B4F7F1}</b:Guid>
    <b:Title>Perceived Usefulness, Perceived Ease of Use, and User Acceptance of Information Technology</b:Title>
    <b:JournalName>MIS Quarterly</b:JournalName>
    <b:Year>1989</b:Year>
    <b:Pages>319-340</b:Pages>
    <b:Author>
      <b:Author>
        <b:NameList>
          <b:Person>
            <b:Last>Davis</b:Last>
            <b:First>F. D.</b:First>
          </b:Person>
        </b:NameList>
      </b:Author>
    </b:Author>
    <b:RefOrder>14</b:RefOrder>
  </b:Source>
  <b:Source>
    <b:Tag>Fer97</b:Tag>
    <b:SourceType>JournalArticle</b:SourceType>
    <b:Guid>{5693B88C-1721-441C-A906-2D9D8DB6685F}</b:Guid>
    <b:Title>Methontology: From Ontological Art Towards Ontological Engineering</b:Title>
    <b:JournalName>AAAI Technical Report, SS-97(06)</b:JournalName>
    <b:Year>1997</b:Year>
    <b:Pages>33-40</b:Pages>
    <b:Author>
      <b:Author>
        <b:NameList>
          <b:Person>
            <b:Last>Fernández-López</b:Last>
            <b:First>M.</b:First>
          </b:Person>
          <b:Person>
            <b:Last>Gómez-Pérez</b:Last>
            <b:First>A.</b:First>
          </b:Person>
          <b:Person>
            <b:Last>Juristo</b:Last>
            <b:First>N.</b:First>
          </b:Person>
        </b:NameList>
      </b:Author>
    </b:Author>
    <b:RefOrder>25</b:RefOrder>
  </b:Source>
  <b:Source>
    <b:Tag>Pra18</b:Tag>
    <b:SourceType>ConferenceProceedings</b:SourceType>
    <b:Guid>{7A867F80-C905-416A-AD96-8939DCC42161}</b:Guid>
    <b:Title>A Semantically-Enriched Digital Portal for the Digital Preservation of Cultural Heritage with Community Participation</b:Title>
    <b:JournalName>Digital Heritage. Progress in Cultural Heritage: Documentation, Preservation, and Protection: 7th International Conference, EuroMed 2018</b:JournalName>
    <b:Year>2018</b:Year>
    <b:Author>
      <b:Author>
        <b:NameList>
          <b:Person>
            <b:Last>Pramartha</b:Last>
            <b:First>C.R.A.</b:First>
          </b:Person>
          <b:Person>
            <b:Last>Davis</b:Last>
            <b:First>J.G.</b:First>
          </b:Person>
          <b:Person>
            <b:Last>Kuan</b:Last>
            <b:First>K.K.Y</b:First>
          </b:Person>
        </b:NameList>
      </b:Author>
    </b:Author>
    <b:Pages>560-571</b:Pages>
    <b:ConferenceName>Digital Heritage. Progress in Cultural Heritage: Documentation, Preservation, and Protection: 7th International Conference EuroMed</b:ConferenceName>
    <b:City>Nicosia</b:City>
    <b:Publisher>Springer International Publishing</b:Publisher>
    <b:RefOrder>26</b:RefOrder>
  </b:Source>
  <b:Source>
    <b:Tag>Spi04</b:Tag>
    <b:SourceType>Book</b:SourceType>
    <b:Guid>{FF954D5D-BC98-42BE-A518-F91CC50088DD}</b:Guid>
    <b:Title>Gamelan: The Traditional Sounds of Indonesia</b:Title>
    <b:Year>2004</b:Year>
    <b:City>Santa Barbara</b:City>
    <b:Publisher>ABC-CLIO</b:Publisher>
    <b:Author>
      <b:Author>
        <b:NameList>
          <b:Person>
            <b:Last>Spiller</b:Last>
            <b:First>H.</b:First>
          </b:Person>
        </b:NameList>
      </b:Author>
    </b:Author>
    <b:Edition>1st</b:Edition>
    <b:RefOrder>27</b:RefOrder>
  </b:Source>
  <b:Source>
    <b:Tag>Kol11</b:Tag>
    <b:SourceType>JournalArticle</b:SourceType>
    <b:Guid>{AE292312-4925-4769-A10F-3080B24A43E8}</b:Guid>
    <b:Title>Knowledge Representation Issues in Musical Instrument Ontology Design</b:Title>
    <b:Year>2011</b:Year>
    <b:JournalName>ISMIR</b:JournalName>
    <b:Pages>465–470</b:Pages>
    <b:Author>
      <b:Author>
        <b:NameList>
          <b:Person>
            <b:Last>Kolozali</b:Last>
            <b:First>S.</b:First>
          </b:Person>
          <b:Person>
            <b:Last>Barthet</b:Last>
            <b:First>M.</b:First>
          </b:Person>
          <b:Person>
            <b:Last>Fazekas</b:Last>
            <b:First>G.</b:First>
          </b:Person>
          <b:Person>
            <b:Last>Sandler</b:Last>
            <b:First>M.B.</b:First>
          </b:Person>
        </b:NameList>
      </b:Author>
    </b:Author>
    <b:RefOrder>28</b:RefOrder>
  </b:Source>
  <b:Source>
    <b:Tag>Cha99</b:Tag>
    <b:SourceType>JournalArticle</b:SourceType>
    <b:Guid>{A4C45411-054C-4FE8-9E72-6EF769D926FA}</b:Guid>
    <b:Title>What are Ontologies, and Why Do We Need Them?</b:Title>
    <b:JournalName>IEEE Intelligent Systems (1)</b:JournalName>
    <b:Year>1999</b:Year>
    <b:Pages>20-26</b:Pages>
    <b:Author>
      <b:Author>
        <b:NameList>
          <b:Person>
            <b:Last>Chandrasekaran</b:Last>
            <b:First>B.</b:First>
          </b:Person>
          <b:Person>
            <b:Last>Josephson</b:Last>
            <b:First>J.R.</b:First>
          </b:Person>
          <b:Person>
            <b:Last>Benjamins</b:Last>
            <b:First>V.R.</b:First>
          </b:Person>
        </b:NameList>
      </b:Author>
    </b:Author>
    <b:RefOrder>29</b:RefOrder>
  </b:Source>
  <b:Source>
    <b:Tag>Zho10</b:Tag>
    <b:SourceType>JournalArticle</b:SourceType>
    <b:Guid>{5B12AEE7-042E-4446-9E6B-00D65BEE2202}</b:Guid>
    <b:Title>An Approach of Semantic Web Service Discovery</b:Title>
    <b:JournalName>2010 International Conference on Communications and Mobile Computing</b:JournalName>
    <b:Year>2010</b:Year>
    <b:Pages>537-540</b:Pages>
    <b:Author>
      <b:Author>
        <b:NameList>
          <b:Person>
            <b:Last>Zhou</b:Last>
            <b:First>L.</b:First>
          </b:Person>
        </b:NameList>
      </b:Author>
    </b:Author>
    <b:Publisher>IEEE</b:Publisher>
    <b:Volume>1</b:Volume>
    <b:RefOrder>30</b:RefOrder>
  </b:Source>
  <b:Source>
    <b:Tag>Sun14</b:Tag>
    <b:SourceType>Book</b:SourceType>
    <b:Guid>{9C499672-E111-440B-9ED5-9AEC24CAD64E}</b:Guid>
    <b:Title>Ontology of Sangeet and Gamelan Music</b:Title>
    <b:Year>2014</b:Year>
    <b:Author>
      <b:Author>
        <b:NameList>
          <b:Person>
            <b:Last>Sunarto</b:Last>
            <b:First>B.P.</b:First>
          </b:Person>
        </b:NameList>
      </b:Author>
    </b:Author>
    <b:RefOrder>31</b:RefOrder>
  </b:Source>
  <b:Source>
    <b:Tag>Bas12</b:Tag>
    <b:SourceType>Book</b:SourceType>
    <b:Guid>{51496CE1-6B52-4524-AD42-FD9D9E722CAB}</b:Guid>
    <b:Title>A Simulation Model for the Waterfall Software Development Life Cycle</b:Title>
    <b:Year>2012</b:Year>
    <b:City>Beirut</b:City>
    <b:Author>
      <b:Author>
        <b:NameList>
          <b:Person>
            <b:Last>Bassil</b:Last>
            <b:First>Youssef</b:First>
          </b:Person>
        </b:NameList>
      </b:Author>
    </b:Author>
    <b:CountryRegion>Lebanon</b:CountryRegion>
    <b:Volume>2</b:Volume>
    <b:NumberVolumes>5</b:NumberVolumes>
    <b:RefOrder>32</b:RefOrder>
  </b:Source>
  <b:Source>
    <b:Tag>Cam07</b:Tag>
    <b:SourceType>Book</b:SourceType>
    <b:Guid>{735606BB-EEAB-4BE2-927C-B4BDC345B418}</b:Guid>
    <b:Title>Theorizing Digital Cultural Heritage: A Critical Discourse</b:Title>
    <b:Year>2007</b:Year>
    <b:Publisher>MIT Press</b:Publisher>
    <b:Author>
      <b:Author>
        <b:NameList>
          <b:Person>
            <b:Last>Cameron</b:Last>
            <b:First>F.</b:First>
          </b:Person>
          <b:Person>
            <b:Last>Kenderdine</b:Last>
            <b:First>S.</b:First>
          </b:Person>
        </b:NameList>
      </b:Author>
    </b:Author>
    <b:RefOrder>33</b:RefOrder>
  </b:Source>
  <b:Source>
    <b:Tag>Abb12</b:Tag>
    <b:SourceType>JournalArticle</b:SourceType>
    <b:Guid>{73D85C2D-B800-496B-B385-89936D3B9DB9}</b:Guid>
    <b:Title>A survey on ontology reasoners and comparison</b:Title>
    <b:Year>2012</b:Year>
    <b:JournalName>International Journal of Computer Applications</b:JournalName>
    <b:Author>
      <b:Author>
        <b:NameList>
          <b:Person>
            <b:Last>Abburu</b:Last>
            <b:First>S.</b:First>
          </b:Person>
        </b:NameList>
      </b:Author>
    </b:Author>
    <b:Month>January</b:Month>
    <b:Volume>57</b:Volume>
    <b:Issue>17</b:Issue>
    <b:RefOrder>16</b:RefOrder>
  </b:Source>
  <b:Source>
    <b:Tag>Sur17</b:Tag>
    <b:SourceType>JournalArticle</b:SourceType>
    <b:Guid>{3ED71FE1-95A6-41AC-AA0E-F830EA12E4FF}</b:Guid>
    <b:Title>Marginalisasi Gamelan Batel dalam Seni Pertunjukan Wayang Kulit di Desa Sibanggede, Kabupaten Badung</b:Title>
    <b:JournalName>Dharmasmrti: Jurnal Ilmu Agama dan Kebudayaan</b:JournalName>
    <b:Year>2017</b:Year>
    <b:Pages>8-12</b:Pages>
    <b:Author>
      <b:Author>
        <b:NameList>
          <b:Person>
            <b:Last>Surianta</b:Last>
            <b:First>I. N.</b:First>
          </b:Person>
        </b:NameList>
      </b:Author>
    </b:Author>
    <b:Volume>17</b:Volume>
    <b:Issue>1</b:Issue>
    <b:RefOrder>5</b:RefOrder>
  </b:Source>
  <b:Source>
    <b:Tag>Suc10</b:Tag>
    <b:SourceType>JournalArticle</b:SourceType>
    <b:Guid>{092AE45B-77EC-4881-8FFB-4F9D20CAAA6C}</b:Guid>
    <b:Title>Eksistensi Seni Pertunjukan Gambuh-BAB I</b:Title>
    <b:JournalName>Ujian TA (S1 Karawitan)</b:JournalName>
    <b:Year>2010</b:Year>
    <b:Author>
      <b:Author>
        <b:NameList>
          <b:Person>
            <b:Last>Sucipta</b:Last>
            <b:First>I. W.</b:First>
          </b:Person>
        </b:NameList>
      </b:Author>
    </b:Author>
    <b:RefOrder>6</b:RefOrder>
  </b:Source>
  <b:Source>
    <b:Tag>Sur10</b:Tag>
    <b:SourceType>JournalArticle</b:SourceType>
    <b:Guid>{9456A42C-7545-462D-81CA-0C94C51F4733}</b:Guid>
    <b:Title>Teknik Permainan Gender Wayang Sukawati Sebagai Suatu Perbandingan</b:Title>
    <b:JournalName>Artikel Bulan Juni 2010</b:JournalName>
    <b:Year>2010</b:Year>
    <b:Pages>1-2</b:Pages>
    <b:Issue>6</b:Issue>
    <b:Author>
      <b:Author>
        <b:NameList>
          <b:Person>
            <b:Last>Suryatini</b:Last>
            <b:First>Ni Ketut</b:First>
          </b:Person>
        </b:NameList>
      </b:Author>
    </b:Author>
    <b:RefOrder>7</b:RefOrder>
  </b:Source>
  <b:Source>
    <b:Tag>Shi16</b:Tag>
    <b:SourceType>JournalArticle</b:SourceType>
    <b:Guid>{9B8C1387-76A9-43DE-8EC4-03D3FE31F093}</b:Guid>
    <b:Title>Changes of Balinese Gamelan in Indonesia-Pitch of Gamelan Gong Kebyar Relating to Educational Institutions</b:Title>
    <b:JournalName>Report of the Research Institute of Industrial Technology</b:JournalName>
    <b:Year>2016</b:Year>
    <b:Pages>1-11</b:Pages>
    <b:Author>
      <b:Author>
        <b:NameList>
          <b:Person>
            <b:Last>Shiokawa</b:Last>
            <b:First>H.</b:First>
          </b:Person>
          <b:Person>
            <b:Last>Umeda</b:Last>
            <b:First>H.</b:First>
          </b:Person>
          <b:Person>
            <b:Last>Minagawa</b:Last>
            <b:First>K.</b:First>
          </b:Person>
          <b:Person>
            <b:Last>Kartawan</b:Last>
            <b:First>I. M.</b:First>
          </b:Person>
        </b:NameList>
      </b:Author>
    </b:Author>
    <b:RefOrder>8</b:RefOrder>
  </b:Source>
  <b:Source>
    <b:Tag>Iva11</b:Tag>
    <b:SourceType>JournalArticle</b:SourceType>
    <b:Guid>{44E4D2FA-7CF3-4F61-9477-D0463483AADD}</b:Guid>
    <b:Title>Gamelan Gong Luang</b:Title>
    <b:JournalName>Artikel Bulan Desember (2011)</b:JournalName>
    <b:Year>2011</b:Year>
    <b:Pages>1-11</b:Pages>
    <b:Author>
      <b:Author>
        <b:NameList>
          <b:Person>
            <b:Last>Ivantara</b:Last>
            <b:First>I. W. P.</b:First>
          </b:Person>
        </b:NameList>
      </b:Author>
    </b:Author>
    <b:RefOrder>9</b:RefOrder>
  </b:Source>
  <b:Source>
    <b:Tag>Ard14</b:Tag>
    <b:SourceType>JournalArticle</b:SourceType>
    <b:Guid>{7FC5E074-B6A4-42F4-8FFE-3BCBB0A9DB92}</b:Guid>
    <b:Title>Pengaruh Gamelan terhadap Baleganjur Semaradana</b:Title>
    <b:JournalName>Resital</b:JournalName>
    <b:Year>2014</b:Year>
    <b:Pages>141-152</b:Pages>
    <b:Author>
      <b:Author>
        <b:NameList>
          <b:Person>
            <b:Last>Ardana</b:Last>
            <b:First>I.K.</b:First>
          </b:Person>
        </b:NameList>
      </b:Author>
    </b:Author>
    <b:Volume>14</b:Volume>
    <b:Issue>2</b:Issue>
    <b:RefOrder>12</b:RefOrder>
  </b:Source>
  <b:Source>
    <b:Tag>Udi15</b:Tag>
    <b:SourceType>JournalArticle</b:SourceType>
    <b:Guid>{E4C3D315-7E26-4209-9451-F3BCA253282F}</b:Guid>
    <b:Title>Pengembangan Aplikasi Gamelan Angklung Bali Berbasis Android</b:Title>
    <b:JournalName>KARMAPATI (Kumpulan Artikel Mahasiswa Pendidikan Teknik Informatika)</b:JournalName>
    <b:Year>2015</b:Year>
    <b:Pages>248-257</b:Pages>
    <b:Author>
      <b:Author>
        <b:NameList>
          <b:Person>
            <b:Last>Udiyana</b:Last>
            <b:First>I.G.E.</b:First>
          </b:Person>
          <b:Person>
            <b:Last>Darmawiguna</b:Last>
            <b:First>I.G.M</b:First>
          </b:Person>
          <b:Person>
            <b:Last>Sunarya</b:Last>
            <b:First>I.M.G.</b:First>
          </b:Person>
        </b:NameList>
      </b:Author>
    </b:Author>
    <b:Volume>4</b:Volume>
    <b:Issue>4</b:Issue>
    <b:RefOrder>1</b:RefOrder>
  </b:Source>
  <b:Source>
    <b:Tag>Par18</b:Tag>
    <b:SourceType>JournalArticle</b:SourceType>
    <b:Guid>{D4B074A2-6FD2-4CDA-ACC1-B3FBF3CA9C64}</b:Guid>
    <b:Title>Gambelan Bebarongan di Banjar Taman Sari, Desa Pakraman Intaran, Sanur: Karakteristik, Estetika Dan Fungsi</b:Title>
    <b:Year>2018</b:Year>
    <b:Author>
      <b:Author>
        <b:NameList>
          <b:Person>
            <b:Last>Pardita</b:Last>
            <b:First>I.M.K.A.</b:First>
          </b:Person>
          <b:Person>
            <b:Last>Sugiartha</b:Last>
            <b:First>I.G.A.</b:First>
          </b:Person>
          <b:Person>
            <b:Last>Sudirga</b:Last>
            <b:First>I.K.</b:First>
          </b:Person>
        </b:NameList>
      </b:Author>
    </b:Author>
    <b:RefOrder>3</b:RefOrder>
  </b:Source>
  <b:Source>
    <b:Tag>Ten13</b:Tag>
    <b:SourceType>Book</b:SourceType>
    <b:Guid>{374045C0-FBF4-4927-BB26-080C77CB7750}</b:Guid>
    <b:Title>Balinese Gamelan Music:(Downloadable Audio Included)</b:Title>
    <b:Year>2013</b:Year>
    <b:Publisher>Tuttle Publishing</b:Publisher>
    <b:Author>
      <b:Author>
        <b:NameList>
          <b:Person>
            <b:Last>Tenzer</b:Last>
            <b:First>Michael</b:First>
          </b:Person>
        </b:NameList>
      </b:Author>
    </b:Author>
    <b:RefOrder>4</b:RefOrder>
  </b:Source>
  <b:Source>
    <b:Tag>Sup11</b:Tag>
    <b:SourceType>JournalArticle</b:SourceType>
    <b:Guid>{FB3CD2B0-01A0-4273-A9E3-F885442251CF}</b:Guid>
    <b:Title>Karakteristik akustika dari gambelan selonding</b:Title>
    <b:Year>2011</b:Year>
    <b:Author>
      <b:Author>
        <b:NameList>
          <b:Person>
            <b:Last>Suputra</b:Last>
            <b:First>I.W.E.</b:First>
          </b:Person>
        </b:NameList>
      </b:Author>
    </b:Author>
    <b:JournalName>Artikel Bulan Desember (2011)</b:JournalName>
    <b:Pages>1-1</b:Pages>
    <b:RefOrder>10</b:RefOrder>
  </b:Source>
  <b:Source>
    <b:Tag>Pan10</b:Tag>
    <b:SourceType>JournalArticle</b:SourceType>
    <b:Guid>{C78B79BC-50C9-442C-9F80-17C7CEB667E1}</b:Guid>
    <b:Title>Notes on the Balinese Gamelan Musik</b:Title>
    <b:JournalName>Balungan</b:JournalName>
    <b:Year>2010</b:Year>
    <b:Pages>30-34</b:Pages>
    <b:Author>
      <b:Author>
        <b:NameList>
          <b:Person>
            <b:Last>Pandji</b:Last>
            <b:First>I G.B.N. </b:First>
          </b:Person>
        </b:NameList>
      </b:Author>
    </b:Author>
    <b:RefOrder>2</b:RefOrder>
  </b:Source>
  <b:Source>
    <b:Tag>Wid19</b:Tag>
    <b:SourceType>JournalArticle</b:SourceType>
    <b:Guid>{6FF3F5F7-EFED-42A2-BFAE-A88AC9D92E14}</b:Guid>
    <b:Title>Karakteristik Gamelan Selonding Bebandem Dan Selonding Tenganan: Studi Komparasi Intramusikal</b:Title>
    <b:JournalName>Mudra Jurnal Seni Budaya</b:JournalName>
    <b:Year>2019</b:Year>
    <b:Pages>61-72</b:Pages>
    <b:Author>
      <b:Author>
        <b:NameList>
          <b:Person>
            <b:Last>Widiana</b:Last>
            <b:First>I.W.P.</b:First>
          </b:Person>
        </b:NameList>
      </b:Author>
    </b:Author>
    <b:RefOrder>11</b:RefOrder>
  </b:Source>
  <b:Source>
    <b:Tag>Hen17</b:Tag>
    <b:SourceType>Report</b:SourceType>
    <b:Guid>{39E32763-5166-4860-A617-30C659B7B3A9}</b:Guid>
    <b:Title>DISERTASI: Gamelan Perang di Bali (Abad ke-10 Sampai Awal Abad ke-21)</b:Title>
    <b:Year>2017</b:Year>
    <b:Publisher>ISI Denpasar</b:Publisher>
    <b:City>Denpasar</b:City>
    <b:Author>
      <b:Author>
        <b:NameList>
          <b:Person>
            <b:Last>Hendra</b:Last>
            <b:First>S.</b:First>
          </b:Person>
        </b:NameList>
      </b:Author>
    </b:Author>
    <b:RefOrder>13</b:RefOrder>
  </b:Source>
  <b:Source>
    <b:Tag>Pra16</b:Tag>
    <b:SourceType>ConferenceProceedings</b:SourceType>
    <b:Guid>{3DAC51BB-6023-4E73-8E18-5FCDFA4B0EE0}</b:Guid>
    <b:Title>Digital Preservation of Cultural Heritage: Balinese Kulkul Artefact and Practices</b:Title>
    <b:Year>2016</b:Year>
    <b:Publisher>Springer, Cham</b:Publisher>
    <b:City>Nicosia</b:City>
    <b:Pages>491-500</b:Pages>
    <b:ConferenceName>Euro-Mediterranean Conference 2016</b:ConferenceName>
    <b:Author>
      <b:Author>
        <b:NameList>
          <b:Person>
            <b:Last>Pramartha</b:Last>
            <b:First>C.</b:First>
          </b:Person>
          <b:Person>
            <b:Last>Davis</b:Last>
            <b:First>J. G.</b:First>
          </b:Person>
        </b:NameList>
      </b:Author>
    </b:Author>
    <b:RefOrder>15</b:RefOrder>
  </b:Source>
  <b:Source>
    <b:Tag>San14</b:Tag>
    <b:SourceType>JournalArticle</b:SourceType>
    <b:Guid>{D908A5A1-26DE-4135-A701-58CD887A1C32}</b:Guid>
    <b:Title>Automatic Wayang Ontology Construction using Relation Extraction from Free Text</b:Title>
    <b:Year>2014</b:Year>
    <b:Author>
      <b:Author>
        <b:NameList>
          <b:Person>
            <b:Last>Sanabila</b:Last>
            <b:First>H.</b:First>
          </b:Person>
          <b:Person>
            <b:Last>Manurung</b:Last>
            <b:First>R.</b:First>
          </b:Person>
        </b:NameList>
      </b:Author>
    </b:Author>
    <b:JournalName>Proceedings of the 8th Workshop on Language Technology for Cultural Heritage, Social Sciences, and Humanities (LaTeCH)</b:JournalName>
    <b:Pages>128-136</b:Pages>
    <b:RefOrder>34</b:RefOrder>
  </b:Source>
  <b:Source>
    <b:Tag>Nas10</b:Tag>
    <b:SourceType>JournalArticle</b:SourceType>
    <b:Guid>{64A8B25A-29A4-4825-8C0A-ABC082BBBD09}</b:Guid>
    <b:Title>Integrating Ontology-Based Approach in Knowledge Management System (KMS): Construction of Batik Heritage Ontology</b:Title>
    <b:JournalName>2010 International Conference on Science and Social Research (CSSR 2010)</b:JournalName>
    <b:Year>2010</b:Year>
    <b:Pages>674-679</b:Pages>
    <b:Author>
      <b:Author>
        <b:NameList>
          <b:Person>
            <b:Last>Nasir</b:Last>
            <b:First>S. A. M.</b:First>
          </b:Person>
          <b:Person>
            <b:Last>Noor</b:Last>
            <b:First>N. L. M.</b:First>
          </b:Person>
        </b:NameList>
      </b:Author>
    </b:Author>
    <b:RefOrder>35</b:RefOrder>
  </b:Source>
  <b:Source>
    <b:Tag>Pram18</b:Tag>
    <b:SourceType>JournalArticle</b:SourceType>
    <b:Guid>{4C39E15A-5E36-433A-8301-C5B58DD559F9}</b:Guid>
    <b:Title>Assembly the Semantic Cultural Heritage Knowledge</b:Title>
    <b:JournalName>Jurnal Ilmu Komputer</b:JournalName>
    <b:Year>2018</b:Year>
    <b:Pages>83-95</b:Pages>
    <b:Author>
      <b:Author>
        <b:NameList>
          <b:Person>
            <b:Last>Pramartha</b:Last>
            <b:First>C. R. A.</b:First>
          </b:Person>
        </b:NameList>
      </b:Author>
    </b:Author>
    <b:Volume>XI</b:Volume>
    <b:Issue>2</b:Issue>
    <b:RefOrder>36</b:RefOrder>
  </b:Source>
  <b:Source>
    <b:Tag>Gru93</b:Tag>
    <b:SourceType>JournalArticle</b:SourceType>
    <b:Guid>{036F9337-E09C-4CDF-A8BF-F7B23760723E}</b:Guid>
    <b:Title>A translation approach to portable ontology specifications</b:Title>
    <b:JournalName>Knowledge Acquisition</b:JournalName>
    <b:Year>1993</b:Year>
    <b:Pages>199-220</b:Pages>
    <b:Author>
      <b:Author>
        <b:NameList>
          <b:Person>
            <b:Last>Gruber</b:Last>
            <b:First>T. R.</b:First>
          </b:Person>
        </b:NameList>
      </b:Author>
    </b:Author>
    <b:RefOrder>37</b:RefOrder>
  </b:Source>
  <b:Source>
    <b:Tag>Ten00</b:Tag>
    <b:SourceType>Book</b:SourceType>
    <b:Guid>{C36F77E5-53E9-4187-B18D-62D8FEE4372C}</b:Guid>
    <b:Title>Gamelan Gong Kebyar: The Art of Twentieth-Century Balinese Music</b:Title>
    <b:Year>2000</b:Year>
    <b:City>Chicago</b:City>
    <b:Publisher>University of Chicago Press</b:Publisher>
    <b:Author>
      <b:Author>
        <b:NameList>
          <b:Person>
            <b:Last>Tenzer</b:Last>
            <b:First>M.</b:First>
          </b:Person>
        </b:NameList>
      </b:Author>
    </b:Author>
    <b:RefOrder>38</b:RefOrder>
  </b:Source>
  <b:Source>
    <b:Tag>Dav06</b:Tag>
    <b:SourceType>Book</b:SourceType>
    <b:Guid>{C3002795-2C7D-4C60-A1B6-A74A73928E5C}</b:Guid>
    <b:Title>Semantic Web Technologies: Trends and Research in Ontology-Based Systems</b:Title>
    <b:Year>2006</b:Year>
    <b:Author>
      <b:Author>
        <b:NameList>
          <b:Person>
            <b:Last>Davies</b:Last>
            <b:First>J.</b:First>
          </b:Person>
          <b:Person>
            <b:Last>Studer</b:Last>
            <b:First>R.</b:First>
          </b:Person>
          <b:Person>
            <b:Last>Warren</b:Last>
            <b:First>P.</b:First>
          </b:Person>
        </b:NameList>
      </b:Author>
    </b:Author>
    <b:City>New Jersey</b:City>
    <b:Publisher>John Wiley &amp; Sons</b:Publisher>
    <b:RefOrder>39</b:RefOrder>
  </b:Source>
</b:Sources>
</file>

<file path=customXml/itemProps1.xml><?xml version="1.0" encoding="utf-8"?>
<ds:datastoreItem xmlns:ds="http://schemas.openxmlformats.org/officeDocument/2006/customXml" ds:itemID="{D9C47224-AED4-4944-B549-08D4DF0CCE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4</TotalTime>
  <Pages>87</Pages>
  <Words>17940</Words>
  <Characters>102262</Characters>
  <Application>Microsoft Office Word</Application>
  <DocSecurity>0</DocSecurity>
  <Lines>852</Lines>
  <Paragraphs>2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9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drayasa</dc:creator>
  <cp:keywords/>
  <dc:description/>
  <cp:lastModifiedBy>indrayasa038@gmail.com</cp:lastModifiedBy>
  <cp:revision>9</cp:revision>
  <cp:lastPrinted>2020-07-19T15:29:00Z</cp:lastPrinted>
  <dcterms:created xsi:type="dcterms:W3CDTF">2021-01-09T06:15:00Z</dcterms:created>
  <dcterms:modified xsi:type="dcterms:W3CDTF">2021-01-11T02:09:00Z</dcterms:modified>
</cp:coreProperties>
</file>